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B33319" w14:textId="77777777" w:rsidR="00FF5378" w:rsidRDefault="00FF5378" w:rsidP="00EF382E">
      <w:pPr>
        <w:spacing w:after="0"/>
        <w:jc w:val="right"/>
        <w:rPr>
          <w:sz w:val="32"/>
          <w:szCs w:val="32"/>
        </w:rPr>
      </w:pPr>
    </w:p>
    <w:p w14:paraId="55F0E816" w14:textId="60453E71" w:rsidR="00F0459C" w:rsidRPr="00F0459C" w:rsidRDefault="003B1843" w:rsidP="00646DA0">
      <w:pPr>
        <w:pStyle w:val="Title"/>
        <w:jc w:val="center"/>
      </w:pPr>
      <w:r>
        <w:t xml:space="preserve">EchoCal </w:t>
      </w:r>
      <w:r w:rsidR="00F0459C">
        <w:t>Complete Documentation</w:t>
      </w:r>
    </w:p>
    <w:p w14:paraId="3F7EA6E5" w14:textId="2028FA5D" w:rsidR="00F0459C" w:rsidRPr="00A1205A" w:rsidRDefault="00F0459C" w:rsidP="00A1205A">
      <w:r>
        <w:rPr>
          <w:noProof/>
        </w:rPr>
        <w:drawing>
          <wp:anchor distT="0" distB="0" distL="114300" distR="114300" simplePos="0" relativeHeight="251697152" behindDoc="1" locked="0" layoutInCell="1" allowOverlap="1" wp14:anchorId="5261A727" wp14:editId="08CA96B2">
            <wp:simplePos x="0" y="0"/>
            <wp:positionH relativeFrom="column">
              <wp:posOffset>2038350</wp:posOffset>
            </wp:positionH>
            <wp:positionV relativeFrom="page">
              <wp:posOffset>1556385</wp:posOffset>
            </wp:positionV>
            <wp:extent cx="1802130" cy="1837690"/>
            <wp:effectExtent l="0" t="0" r="7620" b="0"/>
            <wp:wrapTopAndBottom/>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jpg"/>
                    <pic:cNvPicPr/>
                  </pic:nvPicPr>
                  <pic:blipFill>
                    <a:blip r:embed="rId8">
                      <a:extLst>
                        <a:ext uri="{28A0092B-C50C-407E-A947-70E740481C1C}">
                          <a14:useLocalDpi xmlns:a14="http://schemas.microsoft.com/office/drawing/2010/main" val="0"/>
                        </a:ext>
                      </a:extLst>
                    </a:blip>
                    <a:stretch>
                      <a:fillRect/>
                    </a:stretch>
                  </pic:blipFill>
                  <pic:spPr>
                    <a:xfrm>
                      <a:off x="0" y="0"/>
                      <a:ext cx="1802130" cy="1837690"/>
                    </a:xfrm>
                    <a:prstGeom prst="rect">
                      <a:avLst/>
                    </a:prstGeom>
                  </pic:spPr>
                </pic:pic>
              </a:graphicData>
            </a:graphic>
            <wp14:sizeRelV relativeFrom="margin">
              <wp14:pctHeight>0</wp14:pctHeight>
            </wp14:sizeRelV>
          </wp:anchor>
        </w:drawing>
      </w:r>
    </w:p>
    <w:p w14:paraId="725B9A92" w14:textId="77777777" w:rsidR="00F0459C" w:rsidRDefault="00F0459C" w:rsidP="003B1843"/>
    <w:p w14:paraId="10779608" w14:textId="2E4EE7CC" w:rsidR="003B1843" w:rsidRDefault="003B1843" w:rsidP="003B1843"/>
    <w:p w14:paraId="6937CB9A" w14:textId="35E579A5" w:rsidR="008532E4" w:rsidRDefault="008532E4" w:rsidP="008532E4">
      <w:pPr>
        <w:jc w:val="center"/>
      </w:pPr>
      <w:r>
        <w:t xml:space="preserve">Joseph </w:t>
      </w:r>
      <w:r w:rsidR="004F23A6">
        <w:t>Godlewski</w:t>
      </w:r>
    </w:p>
    <w:p w14:paraId="241F3947" w14:textId="394ADDFB" w:rsidR="00F0459C" w:rsidRDefault="008532E4" w:rsidP="008532E4">
      <w:pPr>
        <w:jc w:val="center"/>
      </w:pPr>
      <w:r>
        <w:t>Michael Ryan</w:t>
      </w:r>
    </w:p>
    <w:p w14:paraId="68358CE7" w14:textId="1FDDB01D" w:rsidR="008532E4" w:rsidRDefault="008532E4" w:rsidP="008532E4">
      <w:pPr>
        <w:jc w:val="center"/>
      </w:pPr>
      <w:r>
        <w:t>Marinna Martini</w:t>
      </w:r>
    </w:p>
    <w:p w14:paraId="252B573D" w14:textId="77777777" w:rsidR="008532E4" w:rsidRDefault="008532E4" w:rsidP="008532E4">
      <w:pPr>
        <w:jc w:val="center"/>
      </w:pPr>
    </w:p>
    <w:p w14:paraId="0DAF33AD" w14:textId="11611EEB" w:rsidR="00F0459C" w:rsidRDefault="008532E4" w:rsidP="008532E4">
      <w:pPr>
        <w:jc w:val="center"/>
      </w:pPr>
      <w:r>
        <w:t>NOAA National Marine Fisheries Service, Woods Hole, MA</w:t>
      </w:r>
    </w:p>
    <w:p w14:paraId="62D4AE7E" w14:textId="77777777" w:rsidR="004D432C" w:rsidRDefault="004D432C" w:rsidP="004D432C">
      <w:pPr>
        <w:pStyle w:val="Heading1"/>
        <w:numPr>
          <w:ilvl w:val="0"/>
          <w:numId w:val="0"/>
        </w:numPr>
      </w:pPr>
      <w:r>
        <w:br w:type="page"/>
      </w:r>
      <w:r>
        <w:lastRenderedPageBreak/>
        <w:t xml:space="preserve">Revision </w:t>
      </w:r>
      <w:r w:rsidRPr="00A44855">
        <w:t>History</w:t>
      </w:r>
    </w:p>
    <w:p w14:paraId="14370B8A" w14:textId="77777777" w:rsidR="004D432C" w:rsidRDefault="004D432C" w:rsidP="004D432C">
      <w:r>
        <w:t xml:space="preserve">2021, February:  R/V Armstrong Calibration, </w:t>
      </w:r>
      <w:r w:rsidRPr="00714FE3">
        <w:t>EchoCal-SOP_Feb_2021</w:t>
      </w:r>
      <w:r>
        <w:t xml:space="preserve">.docx </w:t>
      </w:r>
    </w:p>
    <w:p w14:paraId="1EC278F6" w14:textId="3A0333E2" w:rsidR="004D432C" w:rsidRDefault="004763FF" w:rsidP="004D432C">
      <w:pPr>
        <w:ind w:left="720" w:hanging="720"/>
      </w:pPr>
      <w:r>
        <w:t>2021, March:  add</w:t>
      </w:r>
      <w:r w:rsidR="004D432C">
        <w:t xml:space="preserve"> lessons learned from the F/V Henry Bigelow calibration, EchoCal-SOP_20210312.docx, and combine all documentation into one file.  </w:t>
      </w:r>
    </w:p>
    <w:p w14:paraId="7FCA073D" w14:textId="25A74851" w:rsidR="004D432C" w:rsidRDefault="004D432C" w:rsidP="004D432C">
      <w:pPr>
        <w:spacing w:line="276" w:lineRule="auto"/>
        <w:contextualSpacing w:val="0"/>
      </w:pPr>
      <w:r>
        <w:br w:type="page"/>
      </w:r>
    </w:p>
    <w:p w14:paraId="1FB8633E" w14:textId="699CEADD" w:rsidR="00663978" w:rsidRPr="000D1313" w:rsidRDefault="00F0459C" w:rsidP="004D432C">
      <w:pPr>
        <w:pStyle w:val="Heading1"/>
      </w:pPr>
      <w:r>
        <w:lastRenderedPageBreak/>
        <w:t>Description</w:t>
      </w:r>
    </w:p>
    <w:p w14:paraId="7FC40BA0" w14:textId="3111263B" w:rsidR="003174C9" w:rsidRPr="000D1313" w:rsidRDefault="00EF7112" w:rsidP="0048767E">
      <w:pPr>
        <w:spacing w:after="0"/>
        <w:rPr>
          <w:rFonts w:asciiTheme="majorHAnsi" w:hAnsiTheme="majorHAnsi"/>
        </w:rPr>
      </w:pPr>
      <w:r w:rsidRPr="000D1313">
        <w:rPr>
          <w:noProof/>
        </w:rPr>
        <w:drawing>
          <wp:anchor distT="0" distB="0" distL="114300" distR="114300" simplePos="0" relativeHeight="251696128" behindDoc="1" locked="0" layoutInCell="1" allowOverlap="1" wp14:anchorId="119EAE99" wp14:editId="35EDEB82">
            <wp:simplePos x="0" y="0"/>
            <wp:positionH relativeFrom="margin">
              <wp:align>right</wp:align>
            </wp:positionH>
            <wp:positionV relativeFrom="page">
              <wp:posOffset>762000</wp:posOffset>
            </wp:positionV>
            <wp:extent cx="2485390" cy="3919855"/>
            <wp:effectExtent l="0" t="0" r="0" b="4445"/>
            <wp:wrapTight wrapText="bothSides">
              <wp:wrapPolygon edited="0">
                <wp:start x="0" y="0"/>
                <wp:lineTo x="0" y="21520"/>
                <wp:lineTo x="21357" y="21520"/>
                <wp:lineTo x="21357" y="0"/>
                <wp:lineTo x="0" y="0"/>
              </wp:wrapPolygon>
            </wp:wrapTight>
            <wp:docPr id="16" name="Picture 15" descr="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jpg"/>
                    <pic:cNvPicPr/>
                  </pic:nvPicPr>
                  <pic:blipFill>
                    <a:blip r:embed="rId9" cstate="print"/>
                    <a:stretch>
                      <a:fillRect/>
                    </a:stretch>
                  </pic:blipFill>
                  <pic:spPr>
                    <a:xfrm>
                      <a:off x="0" y="0"/>
                      <a:ext cx="2485390" cy="3919855"/>
                    </a:xfrm>
                    <a:prstGeom prst="rect">
                      <a:avLst/>
                    </a:prstGeom>
                  </pic:spPr>
                </pic:pic>
              </a:graphicData>
            </a:graphic>
          </wp:anchor>
        </w:drawing>
      </w:r>
    </w:p>
    <w:p w14:paraId="1EFEEB9E" w14:textId="6C172F89" w:rsidR="00B3441D" w:rsidRDefault="00F0459C" w:rsidP="0048767E">
      <w:pPr>
        <w:widowControl w:val="0"/>
        <w:autoSpaceDE w:val="0"/>
        <w:autoSpaceDN w:val="0"/>
        <w:adjustRightInd w:val="0"/>
        <w:spacing w:after="0"/>
        <w:rPr>
          <w:rFonts w:asciiTheme="majorHAnsi" w:hAnsiTheme="majorHAnsi" w:cs="Arial"/>
          <w:sz w:val="24"/>
          <w:szCs w:val="24"/>
        </w:rPr>
      </w:pPr>
      <w:r>
        <w:rPr>
          <w:rFonts w:asciiTheme="majorHAnsi" w:hAnsiTheme="majorHAnsi"/>
          <w:sz w:val="24"/>
          <w:szCs w:val="24"/>
        </w:rPr>
        <w:t>This document combines the EchoCal standard operating procedure, software installation and build, firmware installation, wireless setup, troubleshooting and other information into one comprehensive source of information for EchoCal.  The first part of the document is the standar</w:t>
      </w:r>
      <w:r w:rsidR="00424F35">
        <w:rPr>
          <w:rFonts w:asciiTheme="majorHAnsi" w:hAnsiTheme="majorHAnsi"/>
          <w:sz w:val="24"/>
          <w:szCs w:val="24"/>
        </w:rPr>
        <w:t>d</w:t>
      </w:r>
      <w:r>
        <w:rPr>
          <w:rFonts w:asciiTheme="majorHAnsi" w:hAnsiTheme="majorHAnsi"/>
          <w:sz w:val="24"/>
          <w:szCs w:val="24"/>
        </w:rPr>
        <w:t xml:space="preserve"> operating procedure</w:t>
      </w:r>
      <w:r w:rsidR="00191ED6">
        <w:rPr>
          <w:rFonts w:asciiTheme="majorHAnsi" w:hAnsiTheme="majorHAnsi"/>
          <w:sz w:val="24"/>
          <w:szCs w:val="24"/>
        </w:rPr>
        <w:t>.</w:t>
      </w:r>
      <w:r>
        <w:rPr>
          <w:rFonts w:asciiTheme="majorHAnsi" w:hAnsiTheme="majorHAnsi"/>
          <w:sz w:val="24"/>
          <w:szCs w:val="24"/>
        </w:rPr>
        <w:t xml:space="preserve">  The rest</w:t>
      </w:r>
      <w:r w:rsidR="004F0C57">
        <w:rPr>
          <w:rFonts w:asciiTheme="majorHAnsi" w:hAnsiTheme="majorHAnsi"/>
          <w:sz w:val="24"/>
          <w:szCs w:val="24"/>
        </w:rPr>
        <w:t xml:space="preserve"> of the reference information is</w:t>
      </w:r>
      <w:r w:rsidR="000A1F38">
        <w:rPr>
          <w:rFonts w:asciiTheme="majorHAnsi" w:hAnsiTheme="majorHAnsi"/>
          <w:sz w:val="24"/>
          <w:szCs w:val="24"/>
        </w:rPr>
        <w:t xml:space="preserve"> </w:t>
      </w:r>
      <w:r>
        <w:rPr>
          <w:rFonts w:asciiTheme="majorHAnsi" w:hAnsiTheme="majorHAnsi"/>
          <w:sz w:val="24"/>
          <w:szCs w:val="24"/>
        </w:rPr>
        <w:t>in the appendices</w:t>
      </w:r>
      <w:r w:rsidR="004F0C57">
        <w:rPr>
          <w:rFonts w:asciiTheme="majorHAnsi" w:hAnsiTheme="majorHAnsi"/>
          <w:sz w:val="24"/>
          <w:szCs w:val="24"/>
        </w:rPr>
        <w:t>, which are the majority of this document</w:t>
      </w:r>
      <w:r>
        <w:rPr>
          <w:rFonts w:asciiTheme="majorHAnsi" w:hAnsiTheme="majorHAnsi"/>
          <w:sz w:val="24"/>
          <w:szCs w:val="24"/>
        </w:rPr>
        <w:t xml:space="preserve">.  </w:t>
      </w:r>
      <w:r w:rsidR="00B3441D" w:rsidRPr="000D1313">
        <w:rPr>
          <w:rFonts w:asciiTheme="majorHAnsi" w:hAnsiTheme="majorHAnsi" w:cs="Arial"/>
          <w:sz w:val="24"/>
          <w:szCs w:val="24"/>
        </w:rPr>
        <w:t xml:space="preserve">The </w:t>
      </w:r>
      <w:r>
        <w:rPr>
          <w:rFonts w:asciiTheme="majorHAnsi" w:hAnsiTheme="majorHAnsi" w:cs="Arial"/>
          <w:sz w:val="24"/>
          <w:szCs w:val="24"/>
        </w:rPr>
        <w:t xml:space="preserve">standard operating </w:t>
      </w:r>
      <w:r w:rsidR="00B3441D" w:rsidRPr="000D1313">
        <w:rPr>
          <w:rFonts w:asciiTheme="majorHAnsi" w:hAnsiTheme="majorHAnsi" w:cs="Arial"/>
          <w:sz w:val="24"/>
          <w:szCs w:val="24"/>
        </w:rPr>
        <w:t>procedure provide</w:t>
      </w:r>
      <w:r>
        <w:rPr>
          <w:rFonts w:asciiTheme="majorHAnsi" w:hAnsiTheme="majorHAnsi" w:cs="Arial"/>
          <w:sz w:val="24"/>
          <w:szCs w:val="24"/>
        </w:rPr>
        <w:t>s</w:t>
      </w:r>
      <w:r w:rsidR="00424F35">
        <w:rPr>
          <w:rFonts w:asciiTheme="majorHAnsi" w:hAnsiTheme="majorHAnsi" w:cs="Arial"/>
          <w:sz w:val="24"/>
          <w:szCs w:val="24"/>
        </w:rPr>
        <w:t xml:space="preserve"> the routine</w:t>
      </w:r>
      <w:r w:rsidR="00B3441D" w:rsidRPr="000D1313">
        <w:rPr>
          <w:rFonts w:asciiTheme="majorHAnsi" w:hAnsiTheme="majorHAnsi" w:cs="Arial"/>
          <w:sz w:val="24"/>
          <w:szCs w:val="24"/>
        </w:rPr>
        <w:t xml:space="preserve"> details on preparing and operating the </w:t>
      </w:r>
      <w:r w:rsidR="00B3441D" w:rsidRPr="000D1313">
        <w:rPr>
          <w:rFonts w:asciiTheme="majorHAnsi" w:hAnsiTheme="majorHAnsi" w:cs="Arial"/>
          <w:i/>
          <w:sz w:val="24"/>
          <w:szCs w:val="24"/>
        </w:rPr>
        <w:t>EchoCal</w:t>
      </w:r>
      <w:r w:rsidR="00B3441D" w:rsidRPr="000D1313">
        <w:rPr>
          <w:rFonts w:asciiTheme="majorHAnsi" w:hAnsiTheme="majorHAnsi" w:cs="Arial"/>
          <w:sz w:val="24"/>
          <w:szCs w:val="24"/>
        </w:rPr>
        <w:t xml:space="preserve"> </w:t>
      </w:r>
      <w:r>
        <w:rPr>
          <w:rFonts w:asciiTheme="majorHAnsi" w:hAnsiTheme="majorHAnsi" w:cs="Arial"/>
          <w:sz w:val="24"/>
          <w:szCs w:val="24"/>
        </w:rPr>
        <w:t>system</w:t>
      </w:r>
      <w:r w:rsidR="00B3441D" w:rsidRPr="000D1313">
        <w:rPr>
          <w:rFonts w:asciiTheme="majorHAnsi" w:hAnsiTheme="majorHAnsi" w:cs="Arial"/>
          <w:sz w:val="24"/>
          <w:szCs w:val="24"/>
        </w:rPr>
        <w:t xml:space="preserve"> </w:t>
      </w:r>
      <w:r>
        <w:rPr>
          <w:rFonts w:asciiTheme="majorHAnsi" w:hAnsiTheme="majorHAnsi" w:cs="Arial"/>
          <w:sz w:val="24"/>
          <w:szCs w:val="24"/>
        </w:rPr>
        <w:t>to calibrate</w:t>
      </w:r>
      <w:r w:rsidR="00B3441D" w:rsidRPr="000D1313">
        <w:rPr>
          <w:rFonts w:asciiTheme="majorHAnsi" w:hAnsiTheme="majorHAnsi" w:cs="Arial"/>
          <w:sz w:val="24"/>
          <w:szCs w:val="24"/>
        </w:rPr>
        <w:t xml:space="preserve"> acoustic sonar equipment on research vessels</w:t>
      </w:r>
      <w:r>
        <w:rPr>
          <w:rFonts w:asciiTheme="majorHAnsi" w:hAnsiTheme="majorHAnsi" w:cs="Arial"/>
          <w:sz w:val="24"/>
          <w:szCs w:val="24"/>
        </w:rPr>
        <w:t xml:space="preserve">. </w:t>
      </w:r>
      <w:r w:rsidR="00B3441D" w:rsidRPr="000D1313">
        <w:rPr>
          <w:rFonts w:asciiTheme="majorHAnsi" w:hAnsiTheme="majorHAnsi" w:cs="Arial"/>
          <w:sz w:val="24"/>
          <w:szCs w:val="24"/>
        </w:rPr>
        <w:t xml:space="preserve"> </w:t>
      </w:r>
      <w:r w:rsidR="00A44855" w:rsidRPr="00A44855">
        <w:rPr>
          <w:rFonts w:asciiTheme="majorHAnsi" w:hAnsiTheme="majorHAnsi" w:cs="Arial"/>
          <w:i/>
          <w:color w:val="FF0000"/>
          <w:sz w:val="24"/>
          <w:szCs w:val="24"/>
        </w:rPr>
        <w:t xml:space="preserve">F/V </w:t>
      </w:r>
      <w:r w:rsidR="00B3441D" w:rsidRPr="000D1313">
        <w:rPr>
          <w:rFonts w:asciiTheme="majorHAnsi" w:hAnsiTheme="majorHAnsi" w:cs="Arial"/>
          <w:i/>
          <w:color w:val="FF0000"/>
          <w:sz w:val="24"/>
          <w:szCs w:val="24"/>
        </w:rPr>
        <w:t>Henry Bigelow</w:t>
      </w:r>
      <w:r w:rsidR="00B3441D" w:rsidRPr="000D1313">
        <w:rPr>
          <w:rFonts w:asciiTheme="majorHAnsi" w:hAnsiTheme="majorHAnsi" w:cs="Arial"/>
          <w:color w:val="FF0000"/>
          <w:sz w:val="24"/>
          <w:szCs w:val="24"/>
        </w:rPr>
        <w:t xml:space="preserve"> </w:t>
      </w:r>
      <w:r w:rsidR="00A44855">
        <w:rPr>
          <w:rFonts w:asciiTheme="majorHAnsi" w:hAnsiTheme="majorHAnsi" w:cs="Arial"/>
          <w:color w:val="FF0000"/>
          <w:sz w:val="24"/>
          <w:szCs w:val="24"/>
        </w:rPr>
        <w:t>specific information</w:t>
      </w:r>
      <w:r w:rsidR="00B3441D" w:rsidRPr="000D1313">
        <w:rPr>
          <w:rFonts w:asciiTheme="majorHAnsi" w:hAnsiTheme="majorHAnsi" w:cs="Arial"/>
          <w:color w:val="FF0000"/>
          <w:sz w:val="24"/>
          <w:szCs w:val="24"/>
        </w:rPr>
        <w:t xml:space="preserve"> </w:t>
      </w:r>
      <w:r w:rsidR="00A44855">
        <w:rPr>
          <w:rFonts w:asciiTheme="majorHAnsi" w:hAnsiTheme="majorHAnsi" w:cs="Arial"/>
          <w:color w:val="FF0000"/>
          <w:sz w:val="24"/>
          <w:szCs w:val="24"/>
        </w:rPr>
        <w:t>is</w:t>
      </w:r>
      <w:r w:rsidR="00B3441D" w:rsidRPr="000D1313">
        <w:rPr>
          <w:rFonts w:asciiTheme="majorHAnsi" w:hAnsiTheme="majorHAnsi" w:cs="Arial"/>
          <w:color w:val="FF0000"/>
          <w:sz w:val="24"/>
          <w:szCs w:val="24"/>
        </w:rPr>
        <w:t xml:space="preserve"> in red</w:t>
      </w:r>
      <w:r w:rsidR="00BB7FB6">
        <w:rPr>
          <w:rFonts w:asciiTheme="majorHAnsi" w:hAnsiTheme="majorHAnsi" w:cs="Arial"/>
          <w:sz w:val="24"/>
          <w:szCs w:val="24"/>
        </w:rPr>
        <w:t xml:space="preserve">.  </w:t>
      </w:r>
      <w:r w:rsidR="00B3441D" w:rsidRPr="000D1313">
        <w:rPr>
          <w:rFonts w:asciiTheme="majorHAnsi" w:hAnsiTheme="majorHAnsi" w:cs="Arial"/>
          <w:sz w:val="24"/>
          <w:szCs w:val="24"/>
        </w:rPr>
        <w:t xml:space="preserve">Calibration is </w:t>
      </w:r>
      <w:r>
        <w:rPr>
          <w:rFonts w:asciiTheme="majorHAnsi" w:hAnsiTheme="majorHAnsi" w:cs="Arial"/>
          <w:sz w:val="24"/>
          <w:szCs w:val="24"/>
        </w:rPr>
        <w:t xml:space="preserve">performed </w:t>
      </w:r>
      <w:r w:rsidR="00B3441D" w:rsidRPr="000D1313">
        <w:rPr>
          <w:rFonts w:asciiTheme="majorHAnsi" w:hAnsiTheme="majorHAnsi" w:cs="Arial"/>
          <w:sz w:val="24"/>
          <w:szCs w:val="24"/>
        </w:rPr>
        <w:t>to maintain the accuracy of the data for scientific applications and is generally recommended when the ship</w:t>
      </w:r>
      <w:r>
        <w:rPr>
          <w:rFonts w:asciiTheme="majorHAnsi" w:hAnsiTheme="majorHAnsi" w:cs="Arial"/>
          <w:sz w:val="24"/>
          <w:szCs w:val="24"/>
        </w:rPr>
        <w:t xml:space="preserve"> has undergone a </w:t>
      </w:r>
      <w:r w:rsidR="00191ED6">
        <w:rPr>
          <w:rFonts w:asciiTheme="majorHAnsi" w:hAnsiTheme="majorHAnsi" w:cs="Arial"/>
          <w:sz w:val="24"/>
          <w:szCs w:val="24"/>
        </w:rPr>
        <w:t>y</w:t>
      </w:r>
      <w:bookmarkStart w:id="0" w:name="_GoBack"/>
      <w:bookmarkEnd w:id="0"/>
      <w:r>
        <w:rPr>
          <w:rFonts w:asciiTheme="majorHAnsi" w:hAnsiTheme="majorHAnsi" w:cs="Arial"/>
          <w:sz w:val="24"/>
          <w:szCs w:val="24"/>
        </w:rPr>
        <w:t>ard period or</w:t>
      </w:r>
      <w:r w:rsidR="00B3441D" w:rsidRPr="000D1313">
        <w:rPr>
          <w:rFonts w:asciiTheme="majorHAnsi" w:hAnsiTheme="majorHAnsi" w:cs="Arial"/>
          <w:sz w:val="24"/>
          <w:szCs w:val="24"/>
        </w:rPr>
        <w:t xml:space="preserve"> moves to an operating area with substantially different water mass properties.</w:t>
      </w:r>
    </w:p>
    <w:p w14:paraId="74F68F36" w14:textId="46BB5773" w:rsidR="004D432C" w:rsidRDefault="004D432C" w:rsidP="0048767E">
      <w:pPr>
        <w:widowControl w:val="0"/>
        <w:autoSpaceDE w:val="0"/>
        <w:autoSpaceDN w:val="0"/>
        <w:adjustRightInd w:val="0"/>
        <w:spacing w:after="0"/>
        <w:rPr>
          <w:rFonts w:asciiTheme="majorHAnsi" w:hAnsiTheme="majorHAnsi" w:cs="Arial"/>
          <w:sz w:val="24"/>
          <w:szCs w:val="24"/>
        </w:rPr>
      </w:pPr>
    </w:p>
    <w:p w14:paraId="1C16BAF6" w14:textId="3706697B" w:rsidR="004D432C" w:rsidRDefault="004D432C" w:rsidP="0048767E">
      <w:pPr>
        <w:widowControl w:val="0"/>
        <w:autoSpaceDE w:val="0"/>
        <w:autoSpaceDN w:val="0"/>
        <w:adjustRightInd w:val="0"/>
        <w:spacing w:after="0"/>
        <w:rPr>
          <w:rFonts w:asciiTheme="majorHAnsi" w:hAnsiTheme="majorHAnsi" w:cs="Arial"/>
          <w:sz w:val="24"/>
          <w:szCs w:val="24"/>
        </w:rPr>
      </w:pPr>
      <w:r>
        <w:rPr>
          <w:rFonts w:asciiTheme="majorHAnsi" w:hAnsiTheme="majorHAnsi" w:cs="Arial"/>
          <w:sz w:val="24"/>
          <w:szCs w:val="24"/>
        </w:rPr>
        <w:t xml:space="preserve">These procedures, and EchoCAL itself, are designed to </w:t>
      </w:r>
      <w:r w:rsidR="00754EDA">
        <w:rPr>
          <w:rFonts w:asciiTheme="majorHAnsi" w:hAnsiTheme="majorHAnsi" w:cs="Arial"/>
          <w:sz w:val="24"/>
          <w:szCs w:val="24"/>
        </w:rPr>
        <w:t>follow</w:t>
      </w:r>
      <w:r w:rsidR="00987BC0" w:rsidRPr="00987BC0">
        <w:rPr>
          <w:rFonts w:asciiTheme="majorHAnsi" w:hAnsiTheme="majorHAnsi" w:cs="Arial"/>
          <w:sz w:val="24"/>
          <w:szCs w:val="24"/>
        </w:rPr>
        <w:t xml:space="preserve"> calibration practices</w:t>
      </w:r>
      <w:r w:rsidR="00BD2647">
        <w:rPr>
          <w:rFonts w:asciiTheme="majorHAnsi" w:hAnsiTheme="majorHAnsi" w:cs="Arial"/>
          <w:sz w:val="24"/>
          <w:szCs w:val="24"/>
        </w:rPr>
        <w:t xml:space="preserve"> as outlined in </w:t>
      </w:r>
      <w:r w:rsidR="007F1815">
        <w:rPr>
          <w:rFonts w:asciiTheme="majorHAnsi" w:hAnsiTheme="majorHAnsi" w:cs="Arial"/>
          <w:sz w:val="24"/>
          <w:szCs w:val="24"/>
        </w:rPr>
        <w:fldChar w:fldCharType="begin"/>
      </w:r>
      <w:r w:rsidR="007F1815">
        <w:rPr>
          <w:rFonts w:asciiTheme="majorHAnsi" w:hAnsiTheme="majorHAnsi" w:cs="Arial"/>
          <w:sz w:val="24"/>
          <w:szCs w:val="24"/>
        </w:rPr>
        <w:instrText xml:space="preserve"> ADDIN EN.CITE &lt;EndNote&gt;&lt;Cite&gt;&lt;Author&gt;Foote&lt;/Author&gt;&lt;Year&gt;1987&lt;/Year&gt;&lt;RecNum&gt;622&lt;/RecNum&gt;&lt;DisplayText&gt;(Foote 1987)&lt;/DisplayText&gt;&lt;record&gt;&lt;rec-number&gt;622&lt;/rec-number&gt;&lt;foreign-keys&gt;&lt;key app="EN" db-id="rzstzwwvoze5pge20sq5rfdrv5ptvvsxv9da" timestamp="1616157719" guid="c27cb68b-27ee-4702-a443-93426d99e1ba"&gt;622&lt;/key&gt;&lt;/foreign-keys&gt;&lt;ref-type name="Journal Article"&gt;17&lt;/ref-type&gt;&lt;contributors&gt;&lt;authors&gt;&lt;author&gt;Foote, K. G.; Knudsen, H. P.; Vestnes, G.; MacLennan, D. N. and Simmonds, E. J.&lt;/author&gt;&lt;/authors&gt;&lt;/contributors&gt;&lt;titles&gt;&lt;title&gt;Calibration of acoustic instruments for fish density estimation: A practical guide. Int. Coun. Explor&lt;/title&gt;&lt;secondary-title&gt;Sea Coop. Res. Rep.&lt;/secondary-title&gt;&lt;/titles&gt;&lt;periodical&gt;&lt;full-title&gt;Sea Coop. Res. Rep.&lt;/full-title&gt;&lt;/periodical&gt;&lt;pages&gt;1-69&lt;/pages&gt;&lt;volume&gt;144&lt;/volume&gt;&lt;dates&gt;&lt;year&gt;1987&lt;/year&gt;&lt;/dates&gt;&lt;urls&gt;&lt;/urls&gt;&lt;/record&gt;&lt;/Cite&gt;&lt;/EndNote&gt;</w:instrText>
      </w:r>
      <w:r w:rsidR="007F1815">
        <w:rPr>
          <w:rFonts w:asciiTheme="majorHAnsi" w:hAnsiTheme="majorHAnsi" w:cs="Arial"/>
          <w:sz w:val="24"/>
          <w:szCs w:val="24"/>
        </w:rPr>
        <w:fldChar w:fldCharType="separate"/>
      </w:r>
      <w:r w:rsidR="007F1815">
        <w:rPr>
          <w:rFonts w:asciiTheme="majorHAnsi" w:hAnsiTheme="majorHAnsi" w:cs="Arial"/>
          <w:noProof/>
          <w:sz w:val="24"/>
          <w:szCs w:val="24"/>
        </w:rPr>
        <w:t>(</w:t>
      </w:r>
      <w:hyperlink w:anchor="_ENREF_2" w:tooltip="Foote, 1987 #622" w:history="1">
        <w:r w:rsidR="005C733D">
          <w:rPr>
            <w:rFonts w:asciiTheme="majorHAnsi" w:hAnsiTheme="majorHAnsi" w:cs="Arial"/>
            <w:noProof/>
            <w:sz w:val="24"/>
            <w:szCs w:val="24"/>
          </w:rPr>
          <w:t>Foote 1987</w:t>
        </w:r>
      </w:hyperlink>
      <w:r w:rsidR="007F1815">
        <w:rPr>
          <w:rFonts w:asciiTheme="majorHAnsi" w:hAnsiTheme="majorHAnsi" w:cs="Arial"/>
          <w:noProof/>
          <w:sz w:val="24"/>
          <w:szCs w:val="24"/>
        </w:rPr>
        <w:t>)</w:t>
      </w:r>
      <w:r w:rsidR="007F1815">
        <w:rPr>
          <w:rFonts w:asciiTheme="majorHAnsi" w:hAnsiTheme="majorHAnsi" w:cs="Arial"/>
          <w:sz w:val="24"/>
          <w:szCs w:val="24"/>
        </w:rPr>
        <w:fldChar w:fldCharType="end"/>
      </w:r>
      <w:r w:rsidR="00754EDA">
        <w:rPr>
          <w:rFonts w:asciiTheme="majorHAnsi" w:hAnsiTheme="majorHAnsi" w:cs="Arial"/>
          <w:sz w:val="24"/>
          <w:szCs w:val="24"/>
        </w:rPr>
        <w:t xml:space="preserve">, </w:t>
      </w:r>
      <w:r w:rsidR="007F1815">
        <w:rPr>
          <w:rFonts w:asciiTheme="majorHAnsi" w:hAnsiTheme="majorHAnsi" w:cs="Arial"/>
          <w:sz w:val="24"/>
          <w:szCs w:val="24"/>
        </w:rPr>
        <w:fldChar w:fldCharType="begin"/>
      </w:r>
      <w:r w:rsidR="007F1815">
        <w:rPr>
          <w:rFonts w:asciiTheme="majorHAnsi" w:hAnsiTheme="majorHAnsi" w:cs="Arial"/>
          <w:sz w:val="24"/>
          <w:szCs w:val="24"/>
        </w:rPr>
        <w:instrText xml:space="preserve"> ADDIN EN.CITE &lt;EndNote&gt;&lt;Cite&gt;&lt;Author&gt;MacLennan&lt;/Author&gt;&lt;Year&gt;1989&lt;/Year&gt;&lt;RecNum&gt;623&lt;/RecNum&gt;&lt;DisplayText&gt;(MacLennan and Svellingen 1989)&lt;/DisplayText&gt;&lt;record&gt;&lt;rec-number&gt;623&lt;/rec-number&gt;&lt;foreign-keys&gt;&lt;key app="EN" db-id="rzstzwwvoze5pge20sq5rfdrv5ptvvsxv9da" timestamp="1616179331" guid="ba0cdf77-561a-4e3e-92d1-2766bee42632"&gt;623&lt;/key&gt;&lt;/foreign-keys&gt;&lt;ref-type name="Journal Article"&gt;17&lt;/ref-type&gt;&lt;contributors&gt;&lt;authors&gt;&lt;author&gt;MacLennan, David N&lt;/author&gt;&lt;author&gt;Svellingen, Ingvald&lt;/author&gt;&lt;/authors&gt;&lt;/contributors&gt;&lt;titles&gt;&lt;title&gt;Simple calibration technique for the split-beam echo-sounder&lt;/title&gt;&lt;/titles&gt;&lt;dates&gt;&lt;year&gt;1989&lt;/year&gt;&lt;/dates&gt;&lt;urls&gt;&lt;/urls&gt;&lt;/record&gt;&lt;/Cite&gt;&lt;/EndNote&gt;</w:instrText>
      </w:r>
      <w:r w:rsidR="007F1815">
        <w:rPr>
          <w:rFonts w:asciiTheme="majorHAnsi" w:hAnsiTheme="majorHAnsi" w:cs="Arial"/>
          <w:sz w:val="24"/>
          <w:szCs w:val="24"/>
        </w:rPr>
        <w:fldChar w:fldCharType="separate"/>
      </w:r>
      <w:r w:rsidR="007F1815">
        <w:rPr>
          <w:rFonts w:asciiTheme="majorHAnsi" w:hAnsiTheme="majorHAnsi" w:cs="Arial"/>
          <w:noProof/>
          <w:sz w:val="24"/>
          <w:szCs w:val="24"/>
        </w:rPr>
        <w:t>(</w:t>
      </w:r>
      <w:hyperlink w:anchor="_ENREF_3" w:tooltip="MacLennan, 1989 #623" w:history="1">
        <w:r w:rsidR="005C733D">
          <w:rPr>
            <w:rFonts w:asciiTheme="majorHAnsi" w:hAnsiTheme="majorHAnsi" w:cs="Arial"/>
            <w:noProof/>
            <w:sz w:val="24"/>
            <w:szCs w:val="24"/>
          </w:rPr>
          <w:t>MacLennan and Svellingen 1989</w:t>
        </w:r>
      </w:hyperlink>
      <w:r w:rsidR="007F1815">
        <w:rPr>
          <w:rFonts w:asciiTheme="majorHAnsi" w:hAnsiTheme="majorHAnsi" w:cs="Arial"/>
          <w:noProof/>
          <w:sz w:val="24"/>
          <w:szCs w:val="24"/>
        </w:rPr>
        <w:t>)</w:t>
      </w:r>
      <w:r w:rsidR="007F1815">
        <w:rPr>
          <w:rFonts w:asciiTheme="majorHAnsi" w:hAnsiTheme="majorHAnsi" w:cs="Arial"/>
          <w:sz w:val="24"/>
          <w:szCs w:val="24"/>
        </w:rPr>
        <w:fldChar w:fldCharType="end"/>
      </w:r>
      <w:r w:rsidR="007F1815">
        <w:rPr>
          <w:rFonts w:asciiTheme="majorHAnsi" w:hAnsiTheme="majorHAnsi" w:cs="Arial"/>
          <w:sz w:val="24"/>
          <w:szCs w:val="24"/>
        </w:rPr>
        <w:t xml:space="preserve"> and </w:t>
      </w:r>
      <w:r w:rsidR="007F1815">
        <w:rPr>
          <w:rFonts w:asciiTheme="majorHAnsi" w:hAnsiTheme="majorHAnsi" w:cs="Arial"/>
          <w:sz w:val="24"/>
          <w:szCs w:val="24"/>
        </w:rPr>
        <w:fldChar w:fldCharType="begin"/>
      </w:r>
      <w:r w:rsidR="005C733D">
        <w:rPr>
          <w:rFonts w:asciiTheme="majorHAnsi" w:hAnsiTheme="majorHAnsi" w:cs="Arial"/>
          <w:sz w:val="24"/>
          <w:szCs w:val="24"/>
        </w:rPr>
        <w:instrText xml:space="preserve"> ADDIN EN.CITE &lt;EndNote&gt;&lt;Cite&gt;&lt;Author&gt;Foote&lt;/Author&gt;&lt;Year&gt;1984&lt;/Year&gt;&lt;RecNum&gt;156&lt;/RecNum&gt;&lt;DisplayText&gt;(Foote 1984)&lt;/DisplayText&gt;&lt;record&gt;&lt;rec-number&gt;156&lt;/rec-number&gt;&lt;foreign-keys&gt;&lt;key app="EN" db-id="rzstzwwvoze5pge20sq5rfdrv5ptvvsxv9da" timestamp="1615384506" guid="43a3a937-7111-4fb2-8b25-2917c3cd0533"&gt;156&lt;/key&gt;&lt;/foreign-keys&gt;&lt;ref-type name="Journal Article"&gt;17&lt;/ref-type&gt;&lt;contributors&gt;&lt;authors&gt;&lt;author&gt;Foote, Kenneth G.&lt;/author&gt;&lt;/authors&gt;&lt;/contributors&gt;&lt;titles&gt;&lt;title&gt;Comparison of copper and tungsten carbide calibration spheres&lt;/title&gt;&lt;secondary-title&gt;J. Acoust. Soc. Am.&lt;/secondary-title&gt;&lt;/titles&gt;&lt;periodical&gt;&lt;full-title&gt;J. Acoust. Soc. Am.&lt;/full-title&gt;&lt;/periodical&gt;&lt;pages&gt;5&lt;/pages&gt;&lt;volume&gt;75&lt;/volume&gt;&lt;number&gt;2&lt;/number&gt;&lt;section&gt;612&lt;/section&gt;&lt;dates&gt;&lt;year&gt;1984&lt;/year&gt;&lt;/dates&gt;&lt;urls&gt;&lt;/urls&gt;&lt;/record&gt;&lt;/Cite&gt;&lt;/EndNote&gt;</w:instrText>
      </w:r>
      <w:r w:rsidR="007F1815">
        <w:rPr>
          <w:rFonts w:asciiTheme="majorHAnsi" w:hAnsiTheme="majorHAnsi" w:cs="Arial"/>
          <w:sz w:val="24"/>
          <w:szCs w:val="24"/>
        </w:rPr>
        <w:fldChar w:fldCharType="separate"/>
      </w:r>
      <w:r w:rsidR="005C733D">
        <w:rPr>
          <w:rFonts w:asciiTheme="majorHAnsi" w:hAnsiTheme="majorHAnsi" w:cs="Arial"/>
          <w:noProof/>
          <w:sz w:val="24"/>
          <w:szCs w:val="24"/>
        </w:rPr>
        <w:t>(</w:t>
      </w:r>
      <w:hyperlink w:anchor="_ENREF_1" w:tooltip="Foote, 1984 #156" w:history="1">
        <w:r w:rsidR="005C733D">
          <w:rPr>
            <w:rFonts w:asciiTheme="majorHAnsi" w:hAnsiTheme="majorHAnsi" w:cs="Arial"/>
            <w:noProof/>
            <w:sz w:val="24"/>
            <w:szCs w:val="24"/>
          </w:rPr>
          <w:t>Foote 1984</w:t>
        </w:r>
      </w:hyperlink>
      <w:r w:rsidR="005C733D">
        <w:rPr>
          <w:rFonts w:asciiTheme="majorHAnsi" w:hAnsiTheme="majorHAnsi" w:cs="Arial"/>
          <w:noProof/>
          <w:sz w:val="24"/>
          <w:szCs w:val="24"/>
        </w:rPr>
        <w:t>)</w:t>
      </w:r>
      <w:r w:rsidR="007F1815">
        <w:rPr>
          <w:rFonts w:asciiTheme="majorHAnsi" w:hAnsiTheme="majorHAnsi" w:cs="Arial"/>
          <w:sz w:val="24"/>
          <w:szCs w:val="24"/>
        </w:rPr>
        <w:fldChar w:fldCharType="end"/>
      </w:r>
      <w:r w:rsidR="00BD2647">
        <w:rPr>
          <w:rFonts w:asciiTheme="majorHAnsi" w:hAnsiTheme="majorHAnsi" w:cs="Arial"/>
          <w:sz w:val="24"/>
          <w:szCs w:val="24"/>
        </w:rPr>
        <w:t>.</w:t>
      </w:r>
    </w:p>
    <w:p w14:paraId="34A1D4DB" w14:textId="77777777" w:rsidR="0048767E" w:rsidRPr="000D1313" w:rsidRDefault="0048767E" w:rsidP="0048767E">
      <w:pPr>
        <w:widowControl w:val="0"/>
        <w:autoSpaceDE w:val="0"/>
        <w:autoSpaceDN w:val="0"/>
        <w:adjustRightInd w:val="0"/>
        <w:spacing w:after="0"/>
        <w:rPr>
          <w:rFonts w:asciiTheme="majorHAnsi" w:hAnsiTheme="majorHAnsi" w:cs="Arial"/>
          <w:sz w:val="24"/>
          <w:szCs w:val="24"/>
        </w:rPr>
      </w:pPr>
    </w:p>
    <w:p w14:paraId="38A06523" w14:textId="2A36B8E8" w:rsidR="00663978" w:rsidRPr="003953A9" w:rsidRDefault="00B3441D" w:rsidP="003953A9">
      <w:pPr>
        <w:widowControl w:val="0"/>
        <w:autoSpaceDE w:val="0"/>
        <w:autoSpaceDN w:val="0"/>
        <w:adjustRightInd w:val="0"/>
        <w:spacing w:after="0"/>
        <w:rPr>
          <w:rFonts w:asciiTheme="majorHAnsi" w:hAnsiTheme="majorHAnsi" w:cs="Arial"/>
          <w:sz w:val="24"/>
          <w:szCs w:val="24"/>
        </w:rPr>
      </w:pPr>
      <w:r w:rsidRPr="000D1313">
        <w:rPr>
          <w:rFonts w:asciiTheme="majorHAnsi" w:hAnsiTheme="majorHAnsi" w:cs="Arial"/>
          <w:sz w:val="24"/>
          <w:szCs w:val="24"/>
        </w:rPr>
        <w:t xml:space="preserve">This comprehensive outline is for the latest version of </w:t>
      </w:r>
      <w:r w:rsidR="00737D44">
        <w:rPr>
          <w:rFonts w:asciiTheme="majorHAnsi" w:hAnsiTheme="majorHAnsi" w:cs="Arial"/>
          <w:sz w:val="24"/>
          <w:szCs w:val="24"/>
        </w:rPr>
        <w:t>the software, EchoCal v</w:t>
      </w:r>
      <w:r w:rsidR="00290E92">
        <w:rPr>
          <w:rFonts w:asciiTheme="majorHAnsi" w:hAnsiTheme="majorHAnsi" w:cs="Arial"/>
          <w:sz w:val="24"/>
          <w:szCs w:val="24"/>
        </w:rPr>
        <w:t>ersion 1</w:t>
      </w:r>
      <w:r w:rsidR="00073E24" w:rsidRPr="000D1313">
        <w:rPr>
          <w:rFonts w:asciiTheme="majorHAnsi" w:hAnsiTheme="majorHAnsi" w:cs="Arial"/>
          <w:sz w:val="24"/>
          <w:szCs w:val="24"/>
        </w:rPr>
        <w:t>.</w:t>
      </w:r>
      <w:r w:rsidR="00290E92">
        <w:rPr>
          <w:rFonts w:asciiTheme="majorHAnsi" w:hAnsiTheme="majorHAnsi" w:cs="Arial"/>
          <w:sz w:val="24"/>
          <w:szCs w:val="24"/>
        </w:rPr>
        <w:t>2</w:t>
      </w:r>
      <w:r w:rsidR="00073E24" w:rsidRPr="000D1313">
        <w:rPr>
          <w:rFonts w:asciiTheme="majorHAnsi" w:hAnsiTheme="majorHAnsi" w:cs="Arial"/>
          <w:sz w:val="24"/>
          <w:szCs w:val="24"/>
        </w:rPr>
        <w:t>.0</w:t>
      </w:r>
      <w:r w:rsidRPr="000D1313">
        <w:rPr>
          <w:rFonts w:asciiTheme="majorHAnsi" w:hAnsiTheme="majorHAnsi" w:cs="Arial"/>
          <w:sz w:val="24"/>
          <w:szCs w:val="24"/>
        </w:rPr>
        <w:t>.</w:t>
      </w:r>
      <w:r w:rsidR="006253AF">
        <w:rPr>
          <w:rFonts w:asciiTheme="majorHAnsi" w:hAnsiTheme="majorHAnsi" w:cs="Arial"/>
          <w:sz w:val="24"/>
          <w:szCs w:val="24"/>
        </w:rPr>
        <w:t xml:space="preserve">, available at </w:t>
      </w:r>
      <w:r w:rsidR="006253AF" w:rsidRPr="006253AF">
        <w:rPr>
          <w:rFonts w:asciiTheme="majorHAnsi" w:hAnsiTheme="majorHAnsi" w:cs="Arial"/>
          <w:sz w:val="24"/>
          <w:szCs w:val="24"/>
        </w:rPr>
        <w:t>https://github.com/MMartini1/PEMAD-ESB-EchoCAL</w:t>
      </w:r>
      <w:r w:rsidR="003953A9">
        <w:rPr>
          <w:rFonts w:asciiTheme="majorHAnsi" w:hAnsiTheme="majorHAnsi" w:cs="Arial"/>
          <w:sz w:val="24"/>
          <w:szCs w:val="24"/>
        </w:rPr>
        <w:t xml:space="preserve"> </w:t>
      </w:r>
    </w:p>
    <w:p w14:paraId="7C54B3BF" w14:textId="5E79E777" w:rsidR="00D7711C" w:rsidRDefault="00D7711C">
      <w:pPr>
        <w:rPr>
          <w:rFonts w:asciiTheme="majorHAnsi" w:eastAsiaTheme="majorEastAsia" w:hAnsiTheme="majorHAnsi" w:cstheme="majorBidi"/>
          <w:b/>
          <w:bCs/>
          <w:sz w:val="24"/>
          <w:szCs w:val="24"/>
        </w:rPr>
      </w:pPr>
      <w:r>
        <w:rPr>
          <w:sz w:val="24"/>
          <w:szCs w:val="24"/>
        </w:rPr>
        <w:br w:type="page"/>
      </w:r>
    </w:p>
    <w:p w14:paraId="6CD69723" w14:textId="0F759C90" w:rsidR="008B6A0C" w:rsidRDefault="008B6A0C"/>
    <w:p w14:paraId="16AD8357" w14:textId="13E41097" w:rsidR="00532673" w:rsidRDefault="00532673" w:rsidP="00532673">
      <w:pPr>
        <w:pStyle w:val="Heading1"/>
      </w:pPr>
      <w:r>
        <w:t>List of figures</w:t>
      </w:r>
    </w:p>
    <w:p w14:paraId="2F5D2EE6" w14:textId="77777777" w:rsidR="00532673" w:rsidRPr="00532673" w:rsidRDefault="00532673" w:rsidP="00532673"/>
    <w:p w14:paraId="1FC384CC" w14:textId="78E3634E" w:rsidR="007F1815" w:rsidRDefault="00532673">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67057621" w:history="1">
        <w:r w:rsidR="007F1815" w:rsidRPr="009D01D7">
          <w:rPr>
            <w:rStyle w:val="Hyperlink"/>
            <w:noProof/>
          </w:rPr>
          <w:t>Figure 1:  Pelican case encasing a downrigger station.   The red box highlights where the serial number is located on the case.</w:t>
        </w:r>
        <w:r w:rsidR="007F1815">
          <w:rPr>
            <w:noProof/>
            <w:webHidden/>
          </w:rPr>
          <w:tab/>
        </w:r>
        <w:r w:rsidR="007F1815">
          <w:rPr>
            <w:noProof/>
            <w:webHidden/>
          </w:rPr>
          <w:fldChar w:fldCharType="begin"/>
        </w:r>
        <w:r w:rsidR="007F1815">
          <w:rPr>
            <w:noProof/>
            <w:webHidden/>
          </w:rPr>
          <w:instrText xml:space="preserve"> PAGEREF _Toc67057621 \h </w:instrText>
        </w:r>
        <w:r w:rsidR="007F1815">
          <w:rPr>
            <w:noProof/>
            <w:webHidden/>
          </w:rPr>
        </w:r>
        <w:r w:rsidR="007F1815">
          <w:rPr>
            <w:noProof/>
            <w:webHidden/>
          </w:rPr>
          <w:fldChar w:fldCharType="separate"/>
        </w:r>
        <w:r w:rsidR="007F1815">
          <w:rPr>
            <w:noProof/>
            <w:webHidden/>
          </w:rPr>
          <w:t>6</w:t>
        </w:r>
        <w:r w:rsidR="007F1815">
          <w:rPr>
            <w:noProof/>
            <w:webHidden/>
          </w:rPr>
          <w:fldChar w:fldCharType="end"/>
        </w:r>
      </w:hyperlink>
    </w:p>
    <w:p w14:paraId="2ACA5BFB" w14:textId="727D0414" w:rsidR="007F1815" w:rsidRDefault="007F1815">
      <w:pPr>
        <w:pStyle w:val="TableofFigures"/>
        <w:tabs>
          <w:tab w:val="right" w:leader="dot" w:pos="9350"/>
        </w:tabs>
        <w:rPr>
          <w:rFonts w:eastAsiaTheme="minorEastAsia"/>
          <w:noProof/>
        </w:rPr>
      </w:pPr>
      <w:hyperlink w:anchor="_Toc67057622" w:history="1">
        <w:r w:rsidRPr="009D01D7">
          <w:rPr>
            <w:rStyle w:val="Hyperlink"/>
            <w:noProof/>
          </w:rPr>
          <w:t>Figure 2:  Propeller and XBee electronics boards.   The red box highlights that XBee board that can come loose in transit.</w:t>
        </w:r>
        <w:r>
          <w:rPr>
            <w:noProof/>
            <w:webHidden/>
          </w:rPr>
          <w:tab/>
        </w:r>
        <w:r>
          <w:rPr>
            <w:noProof/>
            <w:webHidden/>
          </w:rPr>
          <w:fldChar w:fldCharType="begin"/>
        </w:r>
        <w:r>
          <w:rPr>
            <w:noProof/>
            <w:webHidden/>
          </w:rPr>
          <w:instrText xml:space="preserve"> PAGEREF _Toc67057622 \h </w:instrText>
        </w:r>
        <w:r>
          <w:rPr>
            <w:noProof/>
            <w:webHidden/>
          </w:rPr>
        </w:r>
        <w:r>
          <w:rPr>
            <w:noProof/>
            <w:webHidden/>
          </w:rPr>
          <w:fldChar w:fldCharType="separate"/>
        </w:r>
        <w:r>
          <w:rPr>
            <w:noProof/>
            <w:webHidden/>
          </w:rPr>
          <w:t>6</w:t>
        </w:r>
        <w:r>
          <w:rPr>
            <w:noProof/>
            <w:webHidden/>
          </w:rPr>
          <w:fldChar w:fldCharType="end"/>
        </w:r>
      </w:hyperlink>
    </w:p>
    <w:p w14:paraId="303765CE" w14:textId="4062497B" w:rsidR="007F1815" w:rsidRDefault="007F1815">
      <w:pPr>
        <w:pStyle w:val="TableofFigures"/>
        <w:tabs>
          <w:tab w:val="right" w:leader="dot" w:pos="9350"/>
        </w:tabs>
        <w:rPr>
          <w:rFonts w:eastAsiaTheme="minorEastAsia"/>
          <w:noProof/>
        </w:rPr>
      </w:pPr>
      <w:hyperlink w:anchor="_Toc67057623" w:history="1">
        <w:r w:rsidRPr="009D01D7">
          <w:rPr>
            <w:rStyle w:val="Hyperlink"/>
            <w:noProof/>
          </w:rPr>
          <w:t>Figure 3:  Internal of EchoCal control box.  The red boxes highlight the location of the breakers that should be in the “on” position.</w:t>
        </w:r>
        <w:r>
          <w:rPr>
            <w:noProof/>
            <w:webHidden/>
          </w:rPr>
          <w:tab/>
        </w:r>
        <w:r>
          <w:rPr>
            <w:noProof/>
            <w:webHidden/>
          </w:rPr>
          <w:fldChar w:fldCharType="begin"/>
        </w:r>
        <w:r>
          <w:rPr>
            <w:noProof/>
            <w:webHidden/>
          </w:rPr>
          <w:instrText xml:space="preserve"> PAGEREF _Toc67057623 \h </w:instrText>
        </w:r>
        <w:r>
          <w:rPr>
            <w:noProof/>
            <w:webHidden/>
          </w:rPr>
        </w:r>
        <w:r>
          <w:rPr>
            <w:noProof/>
            <w:webHidden/>
          </w:rPr>
          <w:fldChar w:fldCharType="separate"/>
        </w:r>
        <w:r>
          <w:rPr>
            <w:noProof/>
            <w:webHidden/>
          </w:rPr>
          <w:t>7</w:t>
        </w:r>
        <w:r>
          <w:rPr>
            <w:noProof/>
            <w:webHidden/>
          </w:rPr>
          <w:fldChar w:fldCharType="end"/>
        </w:r>
      </w:hyperlink>
    </w:p>
    <w:p w14:paraId="58495D76" w14:textId="3DD95C95" w:rsidR="007F1815" w:rsidRDefault="007F1815">
      <w:pPr>
        <w:pStyle w:val="TableofFigures"/>
        <w:tabs>
          <w:tab w:val="right" w:leader="dot" w:pos="9350"/>
        </w:tabs>
        <w:rPr>
          <w:rFonts w:eastAsiaTheme="minorEastAsia"/>
          <w:noProof/>
        </w:rPr>
      </w:pPr>
      <w:hyperlink w:anchor="_Toc67057624" w:history="1">
        <w:r w:rsidRPr="009D01D7">
          <w:rPr>
            <w:rStyle w:val="Hyperlink"/>
            <w:noProof/>
          </w:rPr>
          <w:t>Figure 4:  Rotate the monofilament attached to the downriggers to check if the encoders are working on the station.  An LED light should display red when pulling one way, and display green the other way.</w:t>
        </w:r>
        <w:r>
          <w:rPr>
            <w:noProof/>
            <w:webHidden/>
          </w:rPr>
          <w:tab/>
        </w:r>
        <w:r>
          <w:rPr>
            <w:noProof/>
            <w:webHidden/>
          </w:rPr>
          <w:fldChar w:fldCharType="begin"/>
        </w:r>
        <w:r>
          <w:rPr>
            <w:noProof/>
            <w:webHidden/>
          </w:rPr>
          <w:instrText xml:space="preserve"> PAGEREF _Toc67057624 \h </w:instrText>
        </w:r>
        <w:r>
          <w:rPr>
            <w:noProof/>
            <w:webHidden/>
          </w:rPr>
        </w:r>
        <w:r>
          <w:rPr>
            <w:noProof/>
            <w:webHidden/>
          </w:rPr>
          <w:fldChar w:fldCharType="separate"/>
        </w:r>
        <w:r>
          <w:rPr>
            <w:noProof/>
            <w:webHidden/>
          </w:rPr>
          <w:t>7</w:t>
        </w:r>
        <w:r>
          <w:rPr>
            <w:noProof/>
            <w:webHidden/>
          </w:rPr>
          <w:fldChar w:fldCharType="end"/>
        </w:r>
      </w:hyperlink>
    </w:p>
    <w:p w14:paraId="1193589A" w14:textId="1C109E31" w:rsidR="007F1815" w:rsidRDefault="007F1815">
      <w:pPr>
        <w:pStyle w:val="TableofFigures"/>
        <w:tabs>
          <w:tab w:val="right" w:leader="dot" w:pos="9350"/>
        </w:tabs>
        <w:rPr>
          <w:rFonts w:eastAsiaTheme="minorEastAsia"/>
          <w:noProof/>
        </w:rPr>
      </w:pPr>
      <w:hyperlink w:anchor="_Toc67057625" w:history="1">
        <w:r w:rsidRPr="009D01D7">
          <w:rPr>
            <w:rStyle w:val="Hyperlink"/>
            <w:noProof/>
          </w:rPr>
          <w:t>Figure 5:  Serial Port Configuration interface.</w:t>
        </w:r>
        <w:r>
          <w:rPr>
            <w:noProof/>
            <w:webHidden/>
          </w:rPr>
          <w:tab/>
        </w:r>
        <w:r>
          <w:rPr>
            <w:noProof/>
            <w:webHidden/>
          </w:rPr>
          <w:fldChar w:fldCharType="begin"/>
        </w:r>
        <w:r>
          <w:rPr>
            <w:noProof/>
            <w:webHidden/>
          </w:rPr>
          <w:instrText xml:space="preserve"> PAGEREF _Toc67057625 \h </w:instrText>
        </w:r>
        <w:r>
          <w:rPr>
            <w:noProof/>
            <w:webHidden/>
          </w:rPr>
        </w:r>
        <w:r>
          <w:rPr>
            <w:noProof/>
            <w:webHidden/>
          </w:rPr>
          <w:fldChar w:fldCharType="separate"/>
        </w:r>
        <w:r>
          <w:rPr>
            <w:noProof/>
            <w:webHidden/>
          </w:rPr>
          <w:t>9</w:t>
        </w:r>
        <w:r>
          <w:rPr>
            <w:noProof/>
            <w:webHidden/>
          </w:rPr>
          <w:fldChar w:fldCharType="end"/>
        </w:r>
      </w:hyperlink>
    </w:p>
    <w:p w14:paraId="5CBAD287" w14:textId="51E0E5FE" w:rsidR="007F1815" w:rsidRDefault="007F1815">
      <w:pPr>
        <w:pStyle w:val="TableofFigures"/>
        <w:tabs>
          <w:tab w:val="right" w:leader="dot" w:pos="9350"/>
        </w:tabs>
        <w:rPr>
          <w:rFonts w:eastAsiaTheme="minorEastAsia"/>
          <w:noProof/>
        </w:rPr>
      </w:pPr>
      <w:hyperlink w:anchor="_Toc67057626" w:history="1">
        <w:r w:rsidRPr="009D01D7">
          <w:rPr>
            <w:rStyle w:val="Hyperlink"/>
            <w:noProof/>
          </w:rPr>
          <w:t>Figure 6:  Vessel configuration interface</w:t>
        </w:r>
        <w:r>
          <w:rPr>
            <w:noProof/>
            <w:webHidden/>
          </w:rPr>
          <w:tab/>
        </w:r>
        <w:r>
          <w:rPr>
            <w:noProof/>
            <w:webHidden/>
          </w:rPr>
          <w:fldChar w:fldCharType="begin"/>
        </w:r>
        <w:r>
          <w:rPr>
            <w:noProof/>
            <w:webHidden/>
          </w:rPr>
          <w:instrText xml:space="preserve"> PAGEREF _Toc67057626 \h </w:instrText>
        </w:r>
        <w:r>
          <w:rPr>
            <w:noProof/>
            <w:webHidden/>
          </w:rPr>
        </w:r>
        <w:r>
          <w:rPr>
            <w:noProof/>
            <w:webHidden/>
          </w:rPr>
          <w:fldChar w:fldCharType="separate"/>
        </w:r>
        <w:r>
          <w:rPr>
            <w:noProof/>
            <w:webHidden/>
          </w:rPr>
          <w:t>10</w:t>
        </w:r>
        <w:r>
          <w:rPr>
            <w:noProof/>
            <w:webHidden/>
          </w:rPr>
          <w:fldChar w:fldCharType="end"/>
        </w:r>
      </w:hyperlink>
    </w:p>
    <w:p w14:paraId="062B62EF" w14:textId="08699E7F" w:rsidR="007F1815" w:rsidRDefault="007F1815">
      <w:pPr>
        <w:pStyle w:val="TableofFigures"/>
        <w:tabs>
          <w:tab w:val="right" w:leader="dot" w:pos="9350"/>
        </w:tabs>
        <w:rPr>
          <w:rFonts w:eastAsiaTheme="minorEastAsia"/>
          <w:noProof/>
        </w:rPr>
      </w:pPr>
      <w:hyperlink w:anchor="_Toc67057627" w:history="1">
        <w:r w:rsidRPr="009D01D7">
          <w:rPr>
            <w:rStyle w:val="Hyperlink"/>
            <w:noProof/>
          </w:rPr>
          <w:t>Figure 7:  Coordinate counts table</w:t>
        </w:r>
        <w:r>
          <w:rPr>
            <w:noProof/>
            <w:webHidden/>
          </w:rPr>
          <w:tab/>
        </w:r>
        <w:r>
          <w:rPr>
            <w:noProof/>
            <w:webHidden/>
          </w:rPr>
          <w:fldChar w:fldCharType="begin"/>
        </w:r>
        <w:r>
          <w:rPr>
            <w:noProof/>
            <w:webHidden/>
          </w:rPr>
          <w:instrText xml:space="preserve"> PAGEREF _Toc67057627 \h </w:instrText>
        </w:r>
        <w:r>
          <w:rPr>
            <w:noProof/>
            <w:webHidden/>
          </w:rPr>
        </w:r>
        <w:r>
          <w:rPr>
            <w:noProof/>
            <w:webHidden/>
          </w:rPr>
          <w:fldChar w:fldCharType="separate"/>
        </w:r>
        <w:r>
          <w:rPr>
            <w:noProof/>
            <w:webHidden/>
          </w:rPr>
          <w:t>12</w:t>
        </w:r>
        <w:r>
          <w:rPr>
            <w:noProof/>
            <w:webHidden/>
          </w:rPr>
          <w:fldChar w:fldCharType="end"/>
        </w:r>
      </w:hyperlink>
    </w:p>
    <w:p w14:paraId="497F0ECA" w14:textId="667B5C4B" w:rsidR="007F1815" w:rsidRDefault="007F1815">
      <w:pPr>
        <w:pStyle w:val="TableofFigures"/>
        <w:tabs>
          <w:tab w:val="right" w:leader="dot" w:pos="9350"/>
        </w:tabs>
        <w:rPr>
          <w:rFonts w:eastAsiaTheme="minorEastAsia"/>
          <w:noProof/>
        </w:rPr>
      </w:pPr>
      <w:hyperlink w:anchor="_Toc67057628" w:history="1">
        <w:r w:rsidRPr="009D01D7">
          <w:rPr>
            <w:rStyle w:val="Hyperlink"/>
            <w:noProof/>
          </w:rPr>
          <w:t>Figure 8:  Sphere navigation interface.</w:t>
        </w:r>
        <w:r>
          <w:rPr>
            <w:noProof/>
            <w:webHidden/>
          </w:rPr>
          <w:tab/>
        </w:r>
        <w:r>
          <w:rPr>
            <w:noProof/>
            <w:webHidden/>
          </w:rPr>
          <w:fldChar w:fldCharType="begin"/>
        </w:r>
        <w:r>
          <w:rPr>
            <w:noProof/>
            <w:webHidden/>
          </w:rPr>
          <w:instrText xml:space="preserve"> PAGEREF _Toc67057628 \h </w:instrText>
        </w:r>
        <w:r>
          <w:rPr>
            <w:noProof/>
            <w:webHidden/>
          </w:rPr>
        </w:r>
        <w:r>
          <w:rPr>
            <w:noProof/>
            <w:webHidden/>
          </w:rPr>
          <w:fldChar w:fldCharType="separate"/>
        </w:r>
        <w:r>
          <w:rPr>
            <w:noProof/>
            <w:webHidden/>
          </w:rPr>
          <w:t>13</w:t>
        </w:r>
        <w:r>
          <w:rPr>
            <w:noProof/>
            <w:webHidden/>
          </w:rPr>
          <w:fldChar w:fldCharType="end"/>
        </w:r>
      </w:hyperlink>
    </w:p>
    <w:p w14:paraId="2A673C6B" w14:textId="43AB4713" w:rsidR="007F1815" w:rsidRDefault="007F1815">
      <w:pPr>
        <w:pStyle w:val="TableofFigures"/>
        <w:tabs>
          <w:tab w:val="right" w:leader="dot" w:pos="9350"/>
        </w:tabs>
        <w:rPr>
          <w:rFonts w:eastAsiaTheme="minorEastAsia"/>
          <w:noProof/>
        </w:rPr>
      </w:pPr>
      <w:hyperlink w:anchor="_Toc67057629" w:history="1">
        <w:r w:rsidRPr="009D01D7">
          <w:rPr>
            <w:rStyle w:val="Hyperlink"/>
            <w:noProof/>
          </w:rPr>
          <w:t>Figure 9:  Automated pattern interface.</w:t>
        </w:r>
        <w:r>
          <w:rPr>
            <w:noProof/>
            <w:webHidden/>
          </w:rPr>
          <w:tab/>
        </w:r>
        <w:r>
          <w:rPr>
            <w:noProof/>
            <w:webHidden/>
          </w:rPr>
          <w:fldChar w:fldCharType="begin"/>
        </w:r>
        <w:r>
          <w:rPr>
            <w:noProof/>
            <w:webHidden/>
          </w:rPr>
          <w:instrText xml:space="preserve"> PAGEREF _Toc67057629 \h </w:instrText>
        </w:r>
        <w:r>
          <w:rPr>
            <w:noProof/>
            <w:webHidden/>
          </w:rPr>
        </w:r>
        <w:r>
          <w:rPr>
            <w:noProof/>
            <w:webHidden/>
          </w:rPr>
          <w:fldChar w:fldCharType="separate"/>
        </w:r>
        <w:r>
          <w:rPr>
            <w:noProof/>
            <w:webHidden/>
          </w:rPr>
          <w:t>14</w:t>
        </w:r>
        <w:r>
          <w:rPr>
            <w:noProof/>
            <w:webHidden/>
          </w:rPr>
          <w:fldChar w:fldCharType="end"/>
        </w:r>
      </w:hyperlink>
    </w:p>
    <w:p w14:paraId="558590F6" w14:textId="2D411B4C" w:rsidR="007F1815" w:rsidRDefault="007F1815">
      <w:pPr>
        <w:pStyle w:val="TableofFigures"/>
        <w:tabs>
          <w:tab w:val="right" w:leader="dot" w:pos="9350"/>
        </w:tabs>
        <w:rPr>
          <w:rFonts w:eastAsiaTheme="minorEastAsia"/>
          <w:noProof/>
        </w:rPr>
      </w:pPr>
      <w:hyperlink w:anchor="_Toc67057630" w:history="1">
        <w:r w:rsidRPr="009D01D7">
          <w:rPr>
            <w:rStyle w:val="Hyperlink"/>
            <w:noProof/>
          </w:rPr>
          <w:t>Figure 10:  Coordinate display window.</w:t>
        </w:r>
        <w:r>
          <w:rPr>
            <w:noProof/>
            <w:webHidden/>
          </w:rPr>
          <w:tab/>
        </w:r>
        <w:r>
          <w:rPr>
            <w:noProof/>
            <w:webHidden/>
          </w:rPr>
          <w:fldChar w:fldCharType="begin"/>
        </w:r>
        <w:r>
          <w:rPr>
            <w:noProof/>
            <w:webHidden/>
          </w:rPr>
          <w:instrText xml:space="preserve"> PAGEREF _Toc67057630 \h </w:instrText>
        </w:r>
        <w:r>
          <w:rPr>
            <w:noProof/>
            <w:webHidden/>
          </w:rPr>
        </w:r>
        <w:r>
          <w:rPr>
            <w:noProof/>
            <w:webHidden/>
          </w:rPr>
          <w:fldChar w:fldCharType="separate"/>
        </w:r>
        <w:r>
          <w:rPr>
            <w:noProof/>
            <w:webHidden/>
          </w:rPr>
          <w:t>25</w:t>
        </w:r>
        <w:r>
          <w:rPr>
            <w:noProof/>
            <w:webHidden/>
          </w:rPr>
          <w:fldChar w:fldCharType="end"/>
        </w:r>
      </w:hyperlink>
    </w:p>
    <w:p w14:paraId="00172123" w14:textId="0A88A46C" w:rsidR="007F1815" w:rsidRDefault="007F1815">
      <w:pPr>
        <w:pStyle w:val="TableofFigures"/>
        <w:tabs>
          <w:tab w:val="right" w:leader="dot" w:pos="9350"/>
        </w:tabs>
        <w:rPr>
          <w:rFonts w:eastAsiaTheme="minorEastAsia"/>
          <w:noProof/>
        </w:rPr>
      </w:pPr>
      <w:hyperlink w:anchor="_Toc67057631" w:history="1">
        <w:r w:rsidRPr="009D01D7">
          <w:rPr>
            <w:rStyle w:val="Hyperlink"/>
            <w:noProof/>
          </w:rPr>
          <w:t>Figure 11:  Top view of vessel measurement layout.</w:t>
        </w:r>
        <w:r>
          <w:rPr>
            <w:noProof/>
            <w:webHidden/>
          </w:rPr>
          <w:tab/>
        </w:r>
        <w:r>
          <w:rPr>
            <w:noProof/>
            <w:webHidden/>
          </w:rPr>
          <w:fldChar w:fldCharType="begin"/>
        </w:r>
        <w:r>
          <w:rPr>
            <w:noProof/>
            <w:webHidden/>
          </w:rPr>
          <w:instrText xml:space="preserve"> PAGEREF _Toc67057631 \h </w:instrText>
        </w:r>
        <w:r>
          <w:rPr>
            <w:noProof/>
            <w:webHidden/>
          </w:rPr>
        </w:r>
        <w:r>
          <w:rPr>
            <w:noProof/>
            <w:webHidden/>
          </w:rPr>
          <w:fldChar w:fldCharType="separate"/>
        </w:r>
        <w:r>
          <w:rPr>
            <w:noProof/>
            <w:webHidden/>
          </w:rPr>
          <w:t>27</w:t>
        </w:r>
        <w:r>
          <w:rPr>
            <w:noProof/>
            <w:webHidden/>
          </w:rPr>
          <w:fldChar w:fldCharType="end"/>
        </w:r>
      </w:hyperlink>
    </w:p>
    <w:p w14:paraId="125EE12F" w14:textId="5F632545" w:rsidR="007F1815" w:rsidRDefault="007F1815">
      <w:pPr>
        <w:pStyle w:val="TableofFigures"/>
        <w:tabs>
          <w:tab w:val="right" w:leader="dot" w:pos="9350"/>
        </w:tabs>
        <w:rPr>
          <w:rFonts w:eastAsiaTheme="minorEastAsia"/>
          <w:noProof/>
        </w:rPr>
      </w:pPr>
      <w:hyperlink w:anchor="_Toc67057632" w:history="1">
        <w:r w:rsidRPr="009D01D7">
          <w:rPr>
            <w:rStyle w:val="Hyperlink"/>
            <w:noProof/>
          </w:rPr>
          <w:t>Figure 12:  Side view of vessel measurement layout.</w:t>
        </w:r>
        <w:r>
          <w:rPr>
            <w:noProof/>
            <w:webHidden/>
          </w:rPr>
          <w:tab/>
        </w:r>
        <w:r>
          <w:rPr>
            <w:noProof/>
            <w:webHidden/>
          </w:rPr>
          <w:fldChar w:fldCharType="begin"/>
        </w:r>
        <w:r>
          <w:rPr>
            <w:noProof/>
            <w:webHidden/>
          </w:rPr>
          <w:instrText xml:space="preserve"> PAGEREF _Toc67057632 \h </w:instrText>
        </w:r>
        <w:r>
          <w:rPr>
            <w:noProof/>
            <w:webHidden/>
          </w:rPr>
        </w:r>
        <w:r>
          <w:rPr>
            <w:noProof/>
            <w:webHidden/>
          </w:rPr>
          <w:fldChar w:fldCharType="separate"/>
        </w:r>
        <w:r>
          <w:rPr>
            <w:noProof/>
            <w:webHidden/>
          </w:rPr>
          <w:t>28</w:t>
        </w:r>
        <w:r>
          <w:rPr>
            <w:noProof/>
            <w:webHidden/>
          </w:rPr>
          <w:fldChar w:fldCharType="end"/>
        </w:r>
      </w:hyperlink>
    </w:p>
    <w:p w14:paraId="5CF174A8" w14:textId="57463B7F" w:rsidR="007F1815" w:rsidRDefault="007F1815">
      <w:pPr>
        <w:pStyle w:val="TableofFigures"/>
        <w:tabs>
          <w:tab w:val="right" w:leader="dot" w:pos="9350"/>
        </w:tabs>
        <w:rPr>
          <w:rFonts w:eastAsiaTheme="minorEastAsia"/>
          <w:noProof/>
        </w:rPr>
      </w:pPr>
      <w:hyperlink w:anchor="_Toc67057633" w:history="1">
        <w:r w:rsidRPr="009D01D7">
          <w:rPr>
            <w:rStyle w:val="Hyperlink"/>
            <w:noProof/>
          </w:rPr>
          <w:t>Figure 13:  Vessel configuration tool.</w:t>
        </w:r>
        <w:r>
          <w:rPr>
            <w:noProof/>
            <w:webHidden/>
          </w:rPr>
          <w:tab/>
        </w:r>
        <w:r>
          <w:rPr>
            <w:noProof/>
            <w:webHidden/>
          </w:rPr>
          <w:fldChar w:fldCharType="begin"/>
        </w:r>
        <w:r>
          <w:rPr>
            <w:noProof/>
            <w:webHidden/>
          </w:rPr>
          <w:instrText xml:space="preserve"> PAGEREF _Toc67057633 \h </w:instrText>
        </w:r>
        <w:r>
          <w:rPr>
            <w:noProof/>
            <w:webHidden/>
          </w:rPr>
        </w:r>
        <w:r>
          <w:rPr>
            <w:noProof/>
            <w:webHidden/>
          </w:rPr>
          <w:fldChar w:fldCharType="separate"/>
        </w:r>
        <w:r>
          <w:rPr>
            <w:noProof/>
            <w:webHidden/>
          </w:rPr>
          <w:t>29</w:t>
        </w:r>
        <w:r>
          <w:rPr>
            <w:noProof/>
            <w:webHidden/>
          </w:rPr>
          <w:fldChar w:fldCharType="end"/>
        </w:r>
      </w:hyperlink>
    </w:p>
    <w:p w14:paraId="36153B73" w14:textId="726B782E" w:rsidR="007F1815" w:rsidRDefault="007F1815">
      <w:pPr>
        <w:pStyle w:val="TableofFigures"/>
        <w:tabs>
          <w:tab w:val="right" w:leader="dot" w:pos="9350"/>
        </w:tabs>
        <w:rPr>
          <w:rFonts w:eastAsiaTheme="minorEastAsia"/>
          <w:noProof/>
        </w:rPr>
      </w:pPr>
      <w:hyperlink w:anchor="_Toc67057634" w:history="1">
        <w:r w:rsidRPr="009D01D7">
          <w:rPr>
            <w:rStyle w:val="Hyperlink"/>
            <w:noProof/>
          </w:rPr>
          <w:t>Figure 14:  Serial port configuration window.</w:t>
        </w:r>
        <w:r>
          <w:rPr>
            <w:noProof/>
            <w:webHidden/>
          </w:rPr>
          <w:tab/>
        </w:r>
        <w:r>
          <w:rPr>
            <w:noProof/>
            <w:webHidden/>
          </w:rPr>
          <w:fldChar w:fldCharType="begin"/>
        </w:r>
        <w:r>
          <w:rPr>
            <w:noProof/>
            <w:webHidden/>
          </w:rPr>
          <w:instrText xml:space="preserve"> PAGEREF _Toc67057634 \h </w:instrText>
        </w:r>
        <w:r>
          <w:rPr>
            <w:noProof/>
            <w:webHidden/>
          </w:rPr>
        </w:r>
        <w:r>
          <w:rPr>
            <w:noProof/>
            <w:webHidden/>
          </w:rPr>
          <w:fldChar w:fldCharType="separate"/>
        </w:r>
        <w:r>
          <w:rPr>
            <w:noProof/>
            <w:webHidden/>
          </w:rPr>
          <w:t>30</w:t>
        </w:r>
        <w:r>
          <w:rPr>
            <w:noProof/>
            <w:webHidden/>
          </w:rPr>
          <w:fldChar w:fldCharType="end"/>
        </w:r>
      </w:hyperlink>
    </w:p>
    <w:p w14:paraId="67967A0D" w14:textId="6432020E" w:rsidR="007F1815" w:rsidRDefault="007F1815">
      <w:pPr>
        <w:pStyle w:val="TableofFigures"/>
        <w:tabs>
          <w:tab w:val="right" w:leader="dot" w:pos="9350"/>
        </w:tabs>
        <w:rPr>
          <w:rFonts w:eastAsiaTheme="minorEastAsia"/>
          <w:noProof/>
        </w:rPr>
      </w:pPr>
      <w:hyperlink w:anchor="_Toc67057635" w:history="1">
        <w:r w:rsidRPr="009D01D7">
          <w:rPr>
            <w:rStyle w:val="Hyperlink"/>
            <w:noProof/>
          </w:rPr>
          <w:t>Figure 15:  Navigation control window.</w:t>
        </w:r>
        <w:r>
          <w:rPr>
            <w:noProof/>
            <w:webHidden/>
          </w:rPr>
          <w:tab/>
        </w:r>
        <w:r>
          <w:rPr>
            <w:noProof/>
            <w:webHidden/>
          </w:rPr>
          <w:fldChar w:fldCharType="begin"/>
        </w:r>
        <w:r>
          <w:rPr>
            <w:noProof/>
            <w:webHidden/>
          </w:rPr>
          <w:instrText xml:space="preserve"> PAGEREF _Toc67057635 \h </w:instrText>
        </w:r>
        <w:r>
          <w:rPr>
            <w:noProof/>
            <w:webHidden/>
          </w:rPr>
        </w:r>
        <w:r>
          <w:rPr>
            <w:noProof/>
            <w:webHidden/>
          </w:rPr>
          <w:fldChar w:fldCharType="separate"/>
        </w:r>
        <w:r>
          <w:rPr>
            <w:noProof/>
            <w:webHidden/>
          </w:rPr>
          <w:t>31</w:t>
        </w:r>
        <w:r>
          <w:rPr>
            <w:noProof/>
            <w:webHidden/>
          </w:rPr>
          <w:fldChar w:fldCharType="end"/>
        </w:r>
      </w:hyperlink>
    </w:p>
    <w:p w14:paraId="12D5254F" w14:textId="269146FF" w:rsidR="007F1815" w:rsidRDefault="007F1815">
      <w:pPr>
        <w:pStyle w:val="TableofFigures"/>
        <w:tabs>
          <w:tab w:val="right" w:leader="dot" w:pos="9350"/>
        </w:tabs>
        <w:rPr>
          <w:rFonts w:eastAsiaTheme="minorEastAsia"/>
          <w:noProof/>
        </w:rPr>
      </w:pPr>
      <w:hyperlink w:anchor="_Toc67057636" w:history="1">
        <w:r w:rsidRPr="009D01D7">
          <w:rPr>
            <w:rStyle w:val="Hyperlink"/>
            <w:noProof/>
          </w:rPr>
          <w:t>Figure 16:  Vessel diagram window.</w:t>
        </w:r>
        <w:r>
          <w:rPr>
            <w:noProof/>
            <w:webHidden/>
          </w:rPr>
          <w:tab/>
        </w:r>
        <w:r>
          <w:rPr>
            <w:noProof/>
            <w:webHidden/>
          </w:rPr>
          <w:fldChar w:fldCharType="begin"/>
        </w:r>
        <w:r>
          <w:rPr>
            <w:noProof/>
            <w:webHidden/>
          </w:rPr>
          <w:instrText xml:space="preserve"> PAGEREF _Toc67057636 \h </w:instrText>
        </w:r>
        <w:r>
          <w:rPr>
            <w:noProof/>
            <w:webHidden/>
          </w:rPr>
        </w:r>
        <w:r>
          <w:rPr>
            <w:noProof/>
            <w:webHidden/>
          </w:rPr>
          <w:fldChar w:fldCharType="separate"/>
        </w:r>
        <w:r>
          <w:rPr>
            <w:noProof/>
            <w:webHidden/>
          </w:rPr>
          <w:t>34</w:t>
        </w:r>
        <w:r>
          <w:rPr>
            <w:noProof/>
            <w:webHidden/>
          </w:rPr>
          <w:fldChar w:fldCharType="end"/>
        </w:r>
      </w:hyperlink>
    </w:p>
    <w:p w14:paraId="16050059" w14:textId="37DBEA1D" w:rsidR="007F1815" w:rsidRDefault="007F1815">
      <w:pPr>
        <w:pStyle w:val="TableofFigures"/>
        <w:tabs>
          <w:tab w:val="right" w:leader="dot" w:pos="9350"/>
        </w:tabs>
        <w:rPr>
          <w:rFonts w:eastAsiaTheme="minorEastAsia"/>
          <w:noProof/>
        </w:rPr>
      </w:pPr>
      <w:hyperlink w:anchor="_Toc67057637" w:history="1">
        <w:r w:rsidRPr="009D01D7">
          <w:rPr>
            <w:rStyle w:val="Hyperlink"/>
            <w:noProof/>
          </w:rPr>
          <w:t>Figure 17:  EchoCAL Graphical User Interface (GUI)</w:t>
        </w:r>
        <w:r>
          <w:rPr>
            <w:noProof/>
            <w:webHidden/>
          </w:rPr>
          <w:tab/>
        </w:r>
        <w:r>
          <w:rPr>
            <w:noProof/>
            <w:webHidden/>
          </w:rPr>
          <w:fldChar w:fldCharType="begin"/>
        </w:r>
        <w:r>
          <w:rPr>
            <w:noProof/>
            <w:webHidden/>
          </w:rPr>
          <w:instrText xml:space="preserve"> PAGEREF _Toc67057637 \h </w:instrText>
        </w:r>
        <w:r>
          <w:rPr>
            <w:noProof/>
            <w:webHidden/>
          </w:rPr>
        </w:r>
        <w:r>
          <w:rPr>
            <w:noProof/>
            <w:webHidden/>
          </w:rPr>
          <w:fldChar w:fldCharType="separate"/>
        </w:r>
        <w:r>
          <w:rPr>
            <w:noProof/>
            <w:webHidden/>
          </w:rPr>
          <w:t>35</w:t>
        </w:r>
        <w:r>
          <w:rPr>
            <w:noProof/>
            <w:webHidden/>
          </w:rPr>
          <w:fldChar w:fldCharType="end"/>
        </w:r>
      </w:hyperlink>
    </w:p>
    <w:p w14:paraId="58EB1618" w14:textId="0B4888B1" w:rsidR="007F1815" w:rsidRDefault="007F1815">
      <w:pPr>
        <w:pStyle w:val="TableofFigures"/>
        <w:tabs>
          <w:tab w:val="right" w:leader="dot" w:pos="9350"/>
        </w:tabs>
        <w:rPr>
          <w:rFonts w:eastAsiaTheme="minorEastAsia"/>
          <w:noProof/>
        </w:rPr>
      </w:pPr>
      <w:hyperlink w:anchor="_Toc67057638" w:history="1">
        <w:r w:rsidRPr="009D01D7">
          <w:rPr>
            <w:rStyle w:val="Hyperlink"/>
            <w:noProof/>
          </w:rPr>
          <w:t>Figure 18:  EchoCAL GitHub Site: /bin/Win64 Folder</w:t>
        </w:r>
        <w:r>
          <w:rPr>
            <w:noProof/>
            <w:webHidden/>
          </w:rPr>
          <w:tab/>
        </w:r>
        <w:r>
          <w:rPr>
            <w:noProof/>
            <w:webHidden/>
          </w:rPr>
          <w:fldChar w:fldCharType="begin"/>
        </w:r>
        <w:r>
          <w:rPr>
            <w:noProof/>
            <w:webHidden/>
          </w:rPr>
          <w:instrText xml:space="preserve"> PAGEREF _Toc67057638 \h </w:instrText>
        </w:r>
        <w:r>
          <w:rPr>
            <w:noProof/>
            <w:webHidden/>
          </w:rPr>
        </w:r>
        <w:r>
          <w:rPr>
            <w:noProof/>
            <w:webHidden/>
          </w:rPr>
          <w:fldChar w:fldCharType="separate"/>
        </w:r>
        <w:r>
          <w:rPr>
            <w:noProof/>
            <w:webHidden/>
          </w:rPr>
          <w:t>36</w:t>
        </w:r>
        <w:r>
          <w:rPr>
            <w:noProof/>
            <w:webHidden/>
          </w:rPr>
          <w:fldChar w:fldCharType="end"/>
        </w:r>
      </w:hyperlink>
    </w:p>
    <w:p w14:paraId="4DBB86A9" w14:textId="5FFEB120" w:rsidR="007F1815" w:rsidRDefault="007F1815">
      <w:pPr>
        <w:pStyle w:val="TableofFigures"/>
        <w:tabs>
          <w:tab w:val="right" w:leader="dot" w:pos="9350"/>
        </w:tabs>
        <w:rPr>
          <w:rFonts w:eastAsiaTheme="minorEastAsia"/>
          <w:noProof/>
        </w:rPr>
      </w:pPr>
      <w:hyperlink w:anchor="_Toc67057639" w:history="1">
        <w:r w:rsidRPr="009D01D7">
          <w:rPr>
            <w:rStyle w:val="Hyperlink"/>
            <w:noProof/>
          </w:rPr>
          <w:t>Figure 19:  Download "echocal.zip" file from GitHub.</w:t>
        </w:r>
        <w:r>
          <w:rPr>
            <w:noProof/>
            <w:webHidden/>
          </w:rPr>
          <w:tab/>
        </w:r>
        <w:r>
          <w:rPr>
            <w:noProof/>
            <w:webHidden/>
          </w:rPr>
          <w:fldChar w:fldCharType="begin"/>
        </w:r>
        <w:r>
          <w:rPr>
            <w:noProof/>
            <w:webHidden/>
          </w:rPr>
          <w:instrText xml:space="preserve"> PAGEREF _Toc67057639 \h </w:instrText>
        </w:r>
        <w:r>
          <w:rPr>
            <w:noProof/>
            <w:webHidden/>
          </w:rPr>
        </w:r>
        <w:r>
          <w:rPr>
            <w:noProof/>
            <w:webHidden/>
          </w:rPr>
          <w:fldChar w:fldCharType="separate"/>
        </w:r>
        <w:r>
          <w:rPr>
            <w:noProof/>
            <w:webHidden/>
          </w:rPr>
          <w:t>37</w:t>
        </w:r>
        <w:r>
          <w:rPr>
            <w:noProof/>
            <w:webHidden/>
          </w:rPr>
          <w:fldChar w:fldCharType="end"/>
        </w:r>
      </w:hyperlink>
    </w:p>
    <w:p w14:paraId="2E29E979" w14:textId="371C756C" w:rsidR="007F1815" w:rsidRDefault="007F1815">
      <w:pPr>
        <w:pStyle w:val="TableofFigures"/>
        <w:tabs>
          <w:tab w:val="right" w:leader="dot" w:pos="9350"/>
        </w:tabs>
        <w:rPr>
          <w:rFonts w:eastAsiaTheme="minorEastAsia"/>
          <w:noProof/>
        </w:rPr>
      </w:pPr>
      <w:hyperlink w:anchor="_Toc67057640" w:history="1">
        <w:r w:rsidRPr="009D01D7">
          <w:rPr>
            <w:rStyle w:val="Hyperlink"/>
            <w:noProof/>
          </w:rPr>
          <w:t>Figure 20. Unzipped EchoCAL folder.</w:t>
        </w:r>
        <w:r>
          <w:rPr>
            <w:noProof/>
            <w:webHidden/>
          </w:rPr>
          <w:tab/>
        </w:r>
        <w:r>
          <w:rPr>
            <w:noProof/>
            <w:webHidden/>
          </w:rPr>
          <w:fldChar w:fldCharType="begin"/>
        </w:r>
        <w:r>
          <w:rPr>
            <w:noProof/>
            <w:webHidden/>
          </w:rPr>
          <w:instrText xml:space="preserve"> PAGEREF _Toc67057640 \h </w:instrText>
        </w:r>
        <w:r>
          <w:rPr>
            <w:noProof/>
            <w:webHidden/>
          </w:rPr>
        </w:r>
        <w:r>
          <w:rPr>
            <w:noProof/>
            <w:webHidden/>
          </w:rPr>
          <w:fldChar w:fldCharType="separate"/>
        </w:r>
        <w:r>
          <w:rPr>
            <w:noProof/>
            <w:webHidden/>
          </w:rPr>
          <w:t>37</w:t>
        </w:r>
        <w:r>
          <w:rPr>
            <w:noProof/>
            <w:webHidden/>
          </w:rPr>
          <w:fldChar w:fldCharType="end"/>
        </w:r>
      </w:hyperlink>
    </w:p>
    <w:p w14:paraId="18EE85E6" w14:textId="6DF4A47D" w:rsidR="007F1815" w:rsidRDefault="007F1815">
      <w:pPr>
        <w:pStyle w:val="TableofFigures"/>
        <w:tabs>
          <w:tab w:val="right" w:leader="dot" w:pos="9350"/>
        </w:tabs>
        <w:rPr>
          <w:rFonts w:eastAsiaTheme="minorEastAsia"/>
          <w:noProof/>
        </w:rPr>
      </w:pPr>
      <w:hyperlink w:anchor="_Toc67057641" w:history="1">
        <w:r w:rsidRPr="009D01D7">
          <w:rPr>
            <w:rStyle w:val="Hyperlink"/>
            <w:noProof/>
          </w:rPr>
          <w:t>Figure 21:  EchoCAL Bin folder.</w:t>
        </w:r>
        <w:r>
          <w:rPr>
            <w:noProof/>
            <w:webHidden/>
          </w:rPr>
          <w:tab/>
        </w:r>
        <w:r>
          <w:rPr>
            <w:noProof/>
            <w:webHidden/>
          </w:rPr>
          <w:fldChar w:fldCharType="begin"/>
        </w:r>
        <w:r>
          <w:rPr>
            <w:noProof/>
            <w:webHidden/>
          </w:rPr>
          <w:instrText xml:space="preserve"> PAGEREF _Toc67057641 \h </w:instrText>
        </w:r>
        <w:r>
          <w:rPr>
            <w:noProof/>
            <w:webHidden/>
          </w:rPr>
        </w:r>
        <w:r>
          <w:rPr>
            <w:noProof/>
            <w:webHidden/>
          </w:rPr>
          <w:fldChar w:fldCharType="separate"/>
        </w:r>
        <w:r>
          <w:rPr>
            <w:noProof/>
            <w:webHidden/>
          </w:rPr>
          <w:t>38</w:t>
        </w:r>
        <w:r>
          <w:rPr>
            <w:noProof/>
            <w:webHidden/>
          </w:rPr>
          <w:fldChar w:fldCharType="end"/>
        </w:r>
      </w:hyperlink>
    </w:p>
    <w:p w14:paraId="11939236" w14:textId="08277C1D" w:rsidR="007F1815" w:rsidRDefault="007F1815">
      <w:pPr>
        <w:pStyle w:val="TableofFigures"/>
        <w:tabs>
          <w:tab w:val="right" w:leader="dot" w:pos="9350"/>
        </w:tabs>
        <w:rPr>
          <w:rFonts w:eastAsiaTheme="minorEastAsia"/>
          <w:noProof/>
        </w:rPr>
      </w:pPr>
      <w:hyperlink w:anchor="_Toc67057642" w:history="1">
        <w:r w:rsidRPr="009D01D7">
          <w:rPr>
            <w:rStyle w:val="Hyperlink"/>
            <w:noProof/>
          </w:rPr>
          <w:t>Figure 22:  EchoCAL main GitHub project folder.</w:t>
        </w:r>
        <w:r>
          <w:rPr>
            <w:noProof/>
            <w:webHidden/>
          </w:rPr>
          <w:tab/>
        </w:r>
        <w:r>
          <w:rPr>
            <w:noProof/>
            <w:webHidden/>
          </w:rPr>
          <w:fldChar w:fldCharType="begin"/>
        </w:r>
        <w:r>
          <w:rPr>
            <w:noProof/>
            <w:webHidden/>
          </w:rPr>
          <w:instrText xml:space="preserve"> PAGEREF _Toc67057642 \h </w:instrText>
        </w:r>
        <w:r>
          <w:rPr>
            <w:noProof/>
            <w:webHidden/>
          </w:rPr>
        </w:r>
        <w:r>
          <w:rPr>
            <w:noProof/>
            <w:webHidden/>
          </w:rPr>
          <w:fldChar w:fldCharType="separate"/>
        </w:r>
        <w:r>
          <w:rPr>
            <w:noProof/>
            <w:webHidden/>
          </w:rPr>
          <w:t>39</w:t>
        </w:r>
        <w:r>
          <w:rPr>
            <w:noProof/>
            <w:webHidden/>
          </w:rPr>
          <w:fldChar w:fldCharType="end"/>
        </w:r>
      </w:hyperlink>
    </w:p>
    <w:p w14:paraId="655CEA4C" w14:textId="40B563B0" w:rsidR="007F1815" w:rsidRDefault="007F1815">
      <w:pPr>
        <w:pStyle w:val="TableofFigures"/>
        <w:tabs>
          <w:tab w:val="right" w:leader="dot" w:pos="9350"/>
        </w:tabs>
        <w:rPr>
          <w:rFonts w:eastAsiaTheme="minorEastAsia"/>
          <w:noProof/>
        </w:rPr>
      </w:pPr>
      <w:hyperlink w:anchor="_Toc67057643" w:history="1">
        <w:r w:rsidRPr="009D01D7">
          <w:rPr>
            <w:rStyle w:val="Hyperlink"/>
            <w:noProof/>
          </w:rPr>
          <w:t>Figure 23:  “EchoCalCustomFiles” folder contents.</w:t>
        </w:r>
        <w:r>
          <w:rPr>
            <w:noProof/>
            <w:webHidden/>
          </w:rPr>
          <w:tab/>
        </w:r>
        <w:r>
          <w:rPr>
            <w:noProof/>
            <w:webHidden/>
          </w:rPr>
          <w:fldChar w:fldCharType="begin"/>
        </w:r>
        <w:r>
          <w:rPr>
            <w:noProof/>
            <w:webHidden/>
          </w:rPr>
          <w:instrText xml:space="preserve"> PAGEREF _Toc67057643 \h </w:instrText>
        </w:r>
        <w:r>
          <w:rPr>
            <w:noProof/>
            <w:webHidden/>
          </w:rPr>
        </w:r>
        <w:r>
          <w:rPr>
            <w:noProof/>
            <w:webHidden/>
          </w:rPr>
          <w:fldChar w:fldCharType="separate"/>
        </w:r>
        <w:r>
          <w:rPr>
            <w:noProof/>
            <w:webHidden/>
          </w:rPr>
          <w:t>40</w:t>
        </w:r>
        <w:r>
          <w:rPr>
            <w:noProof/>
            <w:webHidden/>
          </w:rPr>
          <w:fldChar w:fldCharType="end"/>
        </w:r>
      </w:hyperlink>
    </w:p>
    <w:p w14:paraId="389546CB" w14:textId="302A1651" w:rsidR="007F1815" w:rsidRDefault="007F1815">
      <w:pPr>
        <w:pStyle w:val="TableofFigures"/>
        <w:tabs>
          <w:tab w:val="right" w:leader="dot" w:pos="9350"/>
        </w:tabs>
        <w:rPr>
          <w:rFonts w:eastAsiaTheme="minorEastAsia"/>
          <w:noProof/>
        </w:rPr>
      </w:pPr>
      <w:hyperlink w:anchor="_Toc67057644" w:history="1">
        <w:r w:rsidRPr="009D01D7">
          <w:rPr>
            <w:rStyle w:val="Hyperlink"/>
            <w:noProof/>
          </w:rPr>
          <w:t>Figure 24:  "RXTXWin64" folder contents.</w:t>
        </w:r>
        <w:r>
          <w:rPr>
            <w:noProof/>
            <w:webHidden/>
          </w:rPr>
          <w:tab/>
        </w:r>
        <w:r>
          <w:rPr>
            <w:noProof/>
            <w:webHidden/>
          </w:rPr>
          <w:fldChar w:fldCharType="begin"/>
        </w:r>
        <w:r>
          <w:rPr>
            <w:noProof/>
            <w:webHidden/>
          </w:rPr>
          <w:instrText xml:space="preserve"> PAGEREF _Toc67057644 \h </w:instrText>
        </w:r>
        <w:r>
          <w:rPr>
            <w:noProof/>
            <w:webHidden/>
          </w:rPr>
        </w:r>
        <w:r>
          <w:rPr>
            <w:noProof/>
            <w:webHidden/>
          </w:rPr>
          <w:fldChar w:fldCharType="separate"/>
        </w:r>
        <w:r>
          <w:rPr>
            <w:noProof/>
            <w:webHidden/>
          </w:rPr>
          <w:t>40</w:t>
        </w:r>
        <w:r>
          <w:rPr>
            <w:noProof/>
            <w:webHidden/>
          </w:rPr>
          <w:fldChar w:fldCharType="end"/>
        </w:r>
      </w:hyperlink>
    </w:p>
    <w:p w14:paraId="51C9A3C6" w14:textId="435C8BB9" w:rsidR="007F1815" w:rsidRDefault="007F1815">
      <w:pPr>
        <w:pStyle w:val="TableofFigures"/>
        <w:tabs>
          <w:tab w:val="right" w:leader="dot" w:pos="9350"/>
        </w:tabs>
        <w:rPr>
          <w:rFonts w:eastAsiaTheme="minorEastAsia"/>
          <w:noProof/>
        </w:rPr>
      </w:pPr>
      <w:hyperlink w:anchor="_Toc67057645" w:history="1">
        <w:r w:rsidRPr="009D01D7">
          <w:rPr>
            <w:rStyle w:val="Hyperlink"/>
            <w:noProof/>
          </w:rPr>
          <w:t>Figure 25:  Local JAVA JDK folder for rxtxSerial.dll file.</w:t>
        </w:r>
        <w:r>
          <w:rPr>
            <w:noProof/>
            <w:webHidden/>
          </w:rPr>
          <w:tab/>
        </w:r>
        <w:r>
          <w:rPr>
            <w:noProof/>
            <w:webHidden/>
          </w:rPr>
          <w:fldChar w:fldCharType="begin"/>
        </w:r>
        <w:r>
          <w:rPr>
            <w:noProof/>
            <w:webHidden/>
          </w:rPr>
          <w:instrText xml:space="preserve"> PAGEREF _Toc67057645 \h </w:instrText>
        </w:r>
        <w:r>
          <w:rPr>
            <w:noProof/>
            <w:webHidden/>
          </w:rPr>
        </w:r>
        <w:r>
          <w:rPr>
            <w:noProof/>
            <w:webHidden/>
          </w:rPr>
          <w:fldChar w:fldCharType="separate"/>
        </w:r>
        <w:r>
          <w:rPr>
            <w:noProof/>
            <w:webHidden/>
          </w:rPr>
          <w:t>41</w:t>
        </w:r>
        <w:r>
          <w:rPr>
            <w:noProof/>
            <w:webHidden/>
          </w:rPr>
          <w:fldChar w:fldCharType="end"/>
        </w:r>
      </w:hyperlink>
    </w:p>
    <w:p w14:paraId="3F9CCE74" w14:textId="53784B95" w:rsidR="007F1815" w:rsidRDefault="007F1815">
      <w:pPr>
        <w:pStyle w:val="TableofFigures"/>
        <w:tabs>
          <w:tab w:val="right" w:leader="dot" w:pos="9350"/>
        </w:tabs>
        <w:rPr>
          <w:rFonts w:eastAsiaTheme="minorEastAsia"/>
          <w:noProof/>
        </w:rPr>
      </w:pPr>
      <w:hyperlink w:anchor="_Toc67057646" w:history="1">
        <w:r w:rsidRPr="009D01D7">
          <w:rPr>
            <w:rStyle w:val="Hyperlink"/>
            <w:noProof/>
          </w:rPr>
          <w:t>Figure 26:  Local JAVA JDK folder for RXTXcomm.jar file.</w:t>
        </w:r>
        <w:r>
          <w:rPr>
            <w:noProof/>
            <w:webHidden/>
          </w:rPr>
          <w:tab/>
        </w:r>
        <w:r>
          <w:rPr>
            <w:noProof/>
            <w:webHidden/>
          </w:rPr>
          <w:fldChar w:fldCharType="begin"/>
        </w:r>
        <w:r>
          <w:rPr>
            <w:noProof/>
            <w:webHidden/>
          </w:rPr>
          <w:instrText xml:space="preserve"> PAGEREF _Toc67057646 \h </w:instrText>
        </w:r>
        <w:r>
          <w:rPr>
            <w:noProof/>
            <w:webHidden/>
          </w:rPr>
        </w:r>
        <w:r>
          <w:rPr>
            <w:noProof/>
            <w:webHidden/>
          </w:rPr>
          <w:fldChar w:fldCharType="separate"/>
        </w:r>
        <w:r>
          <w:rPr>
            <w:noProof/>
            <w:webHidden/>
          </w:rPr>
          <w:t>41</w:t>
        </w:r>
        <w:r>
          <w:rPr>
            <w:noProof/>
            <w:webHidden/>
          </w:rPr>
          <w:fldChar w:fldCharType="end"/>
        </w:r>
      </w:hyperlink>
    </w:p>
    <w:p w14:paraId="7DA904B7" w14:textId="2473A438" w:rsidR="007F1815" w:rsidRDefault="007F1815">
      <w:pPr>
        <w:pStyle w:val="TableofFigures"/>
        <w:tabs>
          <w:tab w:val="right" w:leader="dot" w:pos="9350"/>
        </w:tabs>
        <w:rPr>
          <w:rFonts w:eastAsiaTheme="minorEastAsia"/>
          <w:noProof/>
        </w:rPr>
      </w:pPr>
      <w:hyperlink w:anchor="_Toc67057647" w:history="1">
        <w:r w:rsidRPr="009D01D7">
          <w:rPr>
            <w:rStyle w:val="Hyperlink"/>
            <w:noProof/>
          </w:rPr>
          <w:t>Figure 27:  Open Project menu item.</w:t>
        </w:r>
        <w:r>
          <w:rPr>
            <w:noProof/>
            <w:webHidden/>
          </w:rPr>
          <w:tab/>
        </w:r>
        <w:r>
          <w:rPr>
            <w:noProof/>
            <w:webHidden/>
          </w:rPr>
          <w:fldChar w:fldCharType="begin"/>
        </w:r>
        <w:r>
          <w:rPr>
            <w:noProof/>
            <w:webHidden/>
          </w:rPr>
          <w:instrText xml:space="preserve"> PAGEREF _Toc67057647 \h </w:instrText>
        </w:r>
        <w:r>
          <w:rPr>
            <w:noProof/>
            <w:webHidden/>
          </w:rPr>
        </w:r>
        <w:r>
          <w:rPr>
            <w:noProof/>
            <w:webHidden/>
          </w:rPr>
          <w:fldChar w:fldCharType="separate"/>
        </w:r>
        <w:r>
          <w:rPr>
            <w:noProof/>
            <w:webHidden/>
          </w:rPr>
          <w:t>42</w:t>
        </w:r>
        <w:r>
          <w:rPr>
            <w:noProof/>
            <w:webHidden/>
          </w:rPr>
          <w:fldChar w:fldCharType="end"/>
        </w:r>
      </w:hyperlink>
    </w:p>
    <w:p w14:paraId="5826D2BF" w14:textId="0379A2BE" w:rsidR="007F1815" w:rsidRDefault="007F1815">
      <w:pPr>
        <w:pStyle w:val="TableofFigures"/>
        <w:tabs>
          <w:tab w:val="right" w:leader="dot" w:pos="9350"/>
        </w:tabs>
        <w:rPr>
          <w:rFonts w:eastAsiaTheme="minorEastAsia"/>
          <w:noProof/>
        </w:rPr>
      </w:pPr>
      <w:hyperlink w:anchor="_Toc67057648" w:history="1">
        <w:r w:rsidRPr="009D01D7">
          <w:rPr>
            <w:rStyle w:val="Hyperlink"/>
            <w:noProof/>
          </w:rPr>
          <w:t>Figure 28:  Open Project Dialog Box.</w:t>
        </w:r>
        <w:r>
          <w:rPr>
            <w:noProof/>
            <w:webHidden/>
          </w:rPr>
          <w:tab/>
        </w:r>
        <w:r>
          <w:rPr>
            <w:noProof/>
            <w:webHidden/>
          </w:rPr>
          <w:fldChar w:fldCharType="begin"/>
        </w:r>
        <w:r>
          <w:rPr>
            <w:noProof/>
            <w:webHidden/>
          </w:rPr>
          <w:instrText xml:space="preserve"> PAGEREF _Toc67057648 \h </w:instrText>
        </w:r>
        <w:r>
          <w:rPr>
            <w:noProof/>
            <w:webHidden/>
          </w:rPr>
        </w:r>
        <w:r>
          <w:rPr>
            <w:noProof/>
            <w:webHidden/>
          </w:rPr>
          <w:fldChar w:fldCharType="separate"/>
        </w:r>
        <w:r>
          <w:rPr>
            <w:noProof/>
            <w:webHidden/>
          </w:rPr>
          <w:t>42</w:t>
        </w:r>
        <w:r>
          <w:rPr>
            <w:noProof/>
            <w:webHidden/>
          </w:rPr>
          <w:fldChar w:fldCharType="end"/>
        </w:r>
      </w:hyperlink>
    </w:p>
    <w:p w14:paraId="646FC360" w14:textId="3A5C6AFF" w:rsidR="007F1815" w:rsidRDefault="007F1815">
      <w:pPr>
        <w:pStyle w:val="TableofFigures"/>
        <w:tabs>
          <w:tab w:val="right" w:leader="dot" w:pos="9350"/>
        </w:tabs>
        <w:rPr>
          <w:rFonts w:eastAsiaTheme="minorEastAsia"/>
          <w:noProof/>
        </w:rPr>
      </w:pPr>
      <w:hyperlink w:anchor="_Toc67057649" w:history="1">
        <w:r w:rsidRPr="009D01D7">
          <w:rPr>
            <w:rStyle w:val="Hyperlink"/>
            <w:noProof/>
          </w:rPr>
          <w:t>Figure 29:  EchoCAL Project Main Window.</w:t>
        </w:r>
        <w:r>
          <w:rPr>
            <w:noProof/>
            <w:webHidden/>
          </w:rPr>
          <w:tab/>
        </w:r>
        <w:r>
          <w:rPr>
            <w:noProof/>
            <w:webHidden/>
          </w:rPr>
          <w:fldChar w:fldCharType="begin"/>
        </w:r>
        <w:r>
          <w:rPr>
            <w:noProof/>
            <w:webHidden/>
          </w:rPr>
          <w:instrText xml:space="preserve"> PAGEREF _Toc67057649 \h </w:instrText>
        </w:r>
        <w:r>
          <w:rPr>
            <w:noProof/>
            <w:webHidden/>
          </w:rPr>
        </w:r>
        <w:r>
          <w:rPr>
            <w:noProof/>
            <w:webHidden/>
          </w:rPr>
          <w:fldChar w:fldCharType="separate"/>
        </w:r>
        <w:r>
          <w:rPr>
            <w:noProof/>
            <w:webHidden/>
          </w:rPr>
          <w:t>43</w:t>
        </w:r>
        <w:r>
          <w:rPr>
            <w:noProof/>
            <w:webHidden/>
          </w:rPr>
          <w:fldChar w:fldCharType="end"/>
        </w:r>
      </w:hyperlink>
    </w:p>
    <w:p w14:paraId="2EA7197C" w14:textId="578211BD" w:rsidR="007F1815" w:rsidRDefault="007F1815">
      <w:pPr>
        <w:pStyle w:val="TableofFigures"/>
        <w:tabs>
          <w:tab w:val="right" w:leader="dot" w:pos="9350"/>
        </w:tabs>
        <w:rPr>
          <w:rFonts w:eastAsiaTheme="minorEastAsia"/>
          <w:noProof/>
        </w:rPr>
      </w:pPr>
      <w:hyperlink w:anchor="_Toc67057650" w:history="1">
        <w:r w:rsidRPr="009D01D7">
          <w:rPr>
            <w:rStyle w:val="Hyperlink"/>
            <w:noProof/>
          </w:rPr>
          <w:t>Figure 30:  Packaging EchoCAL as a ZIP distribution.</w:t>
        </w:r>
        <w:r>
          <w:rPr>
            <w:noProof/>
            <w:webHidden/>
          </w:rPr>
          <w:tab/>
        </w:r>
        <w:r>
          <w:rPr>
            <w:noProof/>
            <w:webHidden/>
          </w:rPr>
          <w:fldChar w:fldCharType="begin"/>
        </w:r>
        <w:r>
          <w:rPr>
            <w:noProof/>
            <w:webHidden/>
          </w:rPr>
          <w:instrText xml:space="preserve"> PAGEREF _Toc67057650 \h </w:instrText>
        </w:r>
        <w:r>
          <w:rPr>
            <w:noProof/>
            <w:webHidden/>
          </w:rPr>
        </w:r>
        <w:r>
          <w:rPr>
            <w:noProof/>
            <w:webHidden/>
          </w:rPr>
          <w:fldChar w:fldCharType="separate"/>
        </w:r>
        <w:r>
          <w:rPr>
            <w:noProof/>
            <w:webHidden/>
          </w:rPr>
          <w:t>44</w:t>
        </w:r>
        <w:r>
          <w:rPr>
            <w:noProof/>
            <w:webHidden/>
          </w:rPr>
          <w:fldChar w:fldCharType="end"/>
        </w:r>
      </w:hyperlink>
    </w:p>
    <w:p w14:paraId="5B897B31" w14:textId="7D099825" w:rsidR="007F1815" w:rsidRDefault="007F1815">
      <w:pPr>
        <w:pStyle w:val="TableofFigures"/>
        <w:tabs>
          <w:tab w:val="right" w:leader="dot" w:pos="9350"/>
        </w:tabs>
        <w:rPr>
          <w:rFonts w:eastAsiaTheme="minorEastAsia"/>
          <w:noProof/>
        </w:rPr>
      </w:pPr>
      <w:hyperlink w:anchor="_Toc67057651" w:history="1">
        <w:r w:rsidRPr="009D01D7">
          <w:rPr>
            <w:rStyle w:val="Hyperlink"/>
            <w:noProof/>
          </w:rPr>
          <w:t>Figure 31:  Java Development Kit (JDK) Folder.</w:t>
        </w:r>
        <w:r>
          <w:rPr>
            <w:noProof/>
            <w:webHidden/>
          </w:rPr>
          <w:tab/>
        </w:r>
        <w:r>
          <w:rPr>
            <w:noProof/>
            <w:webHidden/>
          </w:rPr>
          <w:fldChar w:fldCharType="begin"/>
        </w:r>
        <w:r>
          <w:rPr>
            <w:noProof/>
            <w:webHidden/>
          </w:rPr>
          <w:instrText xml:space="preserve"> PAGEREF _Toc67057651 \h </w:instrText>
        </w:r>
        <w:r>
          <w:rPr>
            <w:noProof/>
            <w:webHidden/>
          </w:rPr>
        </w:r>
        <w:r>
          <w:rPr>
            <w:noProof/>
            <w:webHidden/>
          </w:rPr>
          <w:fldChar w:fldCharType="separate"/>
        </w:r>
        <w:r>
          <w:rPr>
            <w:noProof/>
            <w:webHidden/>
          </w:rPr>
          <w:t>45</w:t>
        </w:r>
        <w:r>
          <w:rPr>
            <w:noProof/>
            <w:webHidden/>
          </w:rPr>
          <w:fldChar w:fldCharType="end"/>
        </w:r>
      </w:hyperlink>
    </w:p>
    <w:p w14:paraId="4447FC23" w14:textId="25BF9AE9" w:rsidR="007F1815" w:rsidRDefault="007F1815">
      <w:pPr>
        <w:pStyle w:val="TableofFigures"/>
        <w:tabs>
          <w:tab w:val="right" w:leader="dot" w:pos="9350"/>
        </w:tabs>
        <w:rPr>
          <w:rFonts w:eastAsiaTheme="minorEastAsia"/>
          <w:noProof/>
        </w:rPr>
      </w:pPr>
      <w:hyperlink w:anchor="_Toc67057652" w:history="1">
        <w:r w:rsidRPr="009D01D7">
          <w:rPr>
            <w:rStyle w:val="Hyperlink"/>
            <w:noProof/>
          </w:rPr>
          <w:t>Figure 32:  ZIP Distribution Folder for EchoCAL.</w:t>
        </w:r>
        <w:r>
          <w:rPr>
            <w:noProof/>
            <w:webHidden/>
          </w:rPr>
          <w:tab/>
        </w:r>
        <w:r>
          <w:rPr>
            <w:noProof/>
            <w:webHidden/>
          </w:rPr>
          <w:fldChar w:fldCharType="begin"/>
        </w:r>
        <w:r>
          <w:rPr>
            <w:noProof/>
            <w:webHidden/>
          </w:rPr>
          <w:instrText xml:space="preserve"> PAGEREF _Toc67057652 \h </w:instrText>
        </w:r>
        <w:r>
          <w:rPr>
            <w:noProof/>
            <w:webHidden/>
          </w:rPr>
        </w:r>
        <w:r>
          <w:rPr>
            <w:noProof/>
            <w:webHidden/>
          </w:rPr>
          <w:fldChar w:fldCharType="separate"/>
        </w:r>
        <w:r>
          <w:rPr>
            <w:noProof/>
            <w:webHidden/>
          </w:rPr>
          <w:t>45</w:t>
        </w:r>
        <w:r>
          <w:rPr>
            <w:noProof/>
            <w:webHidden/>
          </w:rPr>
          <w:fldChar w:fldCharType="end"/>
        </w:r>
      </w:hyperlink>
    </w:p>
    <w:p w14:paraId="18A0B5CA" w14:textId="011F8AAC" w:rsidR="007F1815" w:rsidRDefault="007F1815">
      <w:pPr>
        <w:pStyle w:val="TableofFigures"/>
        <w:tabs>
          <w:tab w:val="right" w:leader="dot" w:pos="9350"/>
        </w:tabs>
        <w:rPr>
          <w:rFonts w:eastAsiaTheme="minorEastAsia"/>
          <w:noProof/>
        </w:rPr>
      </w:pPr>
      <w:hyperlink w:anchor="_Toc67057653" w:history="1">
        <w:r w:rsidRPr="009D01D7">
          <w:rPr>
            <w:rStyle w:val="Hyperlink"/>
            <w:noProof/>
          </w:rPr>
          <w:t>Figure 33:  New JRE folder inside "echocal.zip" file.</w:t>
        </w:r>
        <w:r>
          <w:rPr>
            <w:noProof/>
            <w:webHidden/>
          </w:rPr>
          <w:tab/>
        </w:r>
        <w:r>
          <w:rPr>
            <w:noProof/>
            <w:webHidden/>
          </w:rPr>
          <w:fldChar w:fldCharType="begin"/>
        </w:r>
        <w:r>
          <w:rPr>
            <w:noProof/>
            <w:webHidden/>
          </w:rPr>
          <w:instrText xml:space="preserve"> PAGEREF _Toc67057653 \h </w:instrText>
        </w:r>
        <w:r>
          <w:rPr>
            <w:noProof/>
            <w:webHidden/>
          </w:rPr>
        </w:r>
        <w:r>
          <w:rPr>
            <w:noProof/>
            <w:webHidden/>
          </w:rPr>
          <w:fldChar w:fldCharType="separate"/>
        </w:r>
        <w:r>
          <w:rPr>
            <w:noProof/>
            <w:webHidden/>
          </w:rPr>
          <w:t>46</w:t>
        </w:r>
        <w:r>
          <w:rPr>
            <w:noProof/>
            <w:webHidden/>
          </w:rPr>
          <w:fldChar w:fldCharType="end"/>
        </w:r>
      </w:hyperlink>
    </w:p>
    <w:p w14:paraId="686ACF83" w14:textId="3B96396D" w:rsidR="007F1815" w:rsidRDefault="007F1815">
      <w:pPr>
        <w:pStyle w:val="TableofFigures"/>
        <w:tabs>
          <w:tab w:val="right" w:leader="dot" w:pos="9350"/>
        </w:tabs>
        <w:rPr>
          <w:rFonts w:eastAsiaTheme="minorEastAsia"/>
          <w:noProof/>
        </w:rPr>
      </w:pPr>
      <w:hyperlink w:anchor="_Toc67057654" w:history="1">
        <w:r w:rsidRPr="009D01D7">
          <w:rPr>
            <w:rStyle w:val="Hyperlink"/>
            <w:noProof/>
          </w:rPr>
          <w:t>Figure 34:  JInput Dynamic Link Libraries.</w:t>
        </w:r>
        <w:r>
          <w:rPr>
            <w:noProof/>
            <w:webHidden/>
          </w:rPr>
          <w:tab/>
        </w:r>
        <w:r>
          <w:rPr>
            <w:noProof/>
            <w:webHidden/>
          </w:rPr>
          <w:fldChar w:fldCharType="begin"/>
        </w:r>
        <w:r>
          <w:rPr>
            <w:noProof/>
            <w:webHidden/>
          </w:rPr>
          <w:instrText xml:space="preserve"> PAGEREF _Toc67057654 \h </w:instrText>
        </w:r>
        <w:r>
          <w:rPr>
            <w:noProof/>
            <w:webHidden/>
          </w:rPr>
        </w:r>
        <w:r>
          <w:rPr>
            <w:noProof/>
            <w:webHidden/>
          </w:rPr>
          <w:fldChar w:fldCharType="separate"/>
        </w:r>
        <w:r>
          <w:rPr>
            <w:noProof/>
            <w:webHidden/>
          </w:rPr>
          <w:t>47</w:t>
        </w:r>
        <w:r>
          <w:rPr>
            <w:noProof/>
            <w:webHidden/>
          </w:rPr>
          <w:fldChar w:fldCharType="end"/>
        </w:r>
      </w:hyperlink>
    </w:p>
    <w:p w14:paraId="64A7B937" w14:textId="617F7442" w:rsidR="007F1815" w:rsidRDefault="007F1815">
      <w:pPr>
        <w:pStyle w:val="TableofFigures"/>
        <w:tabs>
          <w:tab w:val="right" w:leader="dot" w:pos="9350"/>
        </w:tabs>
        <w:rPr>
          <w:rFonts w:eastAsiaTheme="minorEastAsia"/>
          <w:noProof/>
        </w:rPr>
      </w:pPr>
      <w:hyperlink w:anchor="_Toc67057655" w:history="1">
        <w:r w:rsidRPr="009D01D7">
          <w:rPr>
            <w:rStyle w:val="Hyperlink"/>
            <w:noProof/>
          </w:rPr>
          <w:t>Figure 35:  DLLs copied to ZIP distribution folder.</w:t>
        </w:r>
        <w:r>
          <w:rPr>
            <w:noProof/>
            <w:webHidden/>
          </w:rPr>
          <w:tab/>
        </w:r>
        <w:r>
          <w:rPr>
            <w:noProof/>
            <w:webHidden/>
          </w:rPr>
          <w:fldChar w:fldCharType="begin"/>
        </w:r>
        <w:r>
          <w:rPr>
            <w:noProof/>
            <w:webHidden/>
          </w:rPr>
          <w:instrText xml:space="preserve"> PAGEREF _Toc67057655 \h </w:instrText>
        </w:r>
        <w:r>
          <w:rPr>
            <w:noProof/>
            <w:webHidden/>
          </w:rPr>
        </w:r>
        <w:r>
          <w:rPr>
            <w:noProof/>
            <w:webHidden/>
          </w:rPr>
          <w:fldChar w:fldCharType="separate"/>
        </w:r>
        <w:r>
          <w:rPr>
            <w:noProof/>
            <w:webHidden/>
          </w:rPr>
          <w:t>48</w:t>
        </w:r>
        <w:r>
          <w:rPr>
            <w:noProof/>
            <w:webHidden/>
          </w:rPr>
          <w:fldChar w:fldCharType="end"/>
        </w:r>
      </w:hyperlink>
    </w:p>
    <w:p w14:paraId="11797103" w14:textId="6587E6DD" w:rsidR="007F1815" w:rsidRDefault="007F1815">
      <w:pPr>
        <w:pStyle w:val="TableofFigures"/>
        <w:tabs>
          <w:tab w:val="right" w:leader="dot" w:pos="9350"/>
        </w:tabs>
        <w:rPr>
          <w:rFonts w:eastAsiaTheme="minorEastAsia"/>
          <w:noProof/>
        </w:rPr>
      </w:pPr>
      <w:hyperlink r:id="rId10" w:anchor="_Toc67057656" w:history="1">
        <w:r w:rsidRPr="009D01D7">
          <w:rPr>
            <w:rStyle w:val="Hyperlink"/>
            <w:noProof/>
          </w:rPr>
          <w:t>Figure 36:  XCTU main window.</w:t>
        </w:r>
        <w:r>
          <w:rPr>
            <w:noProof/>
            <w:webHidden/>
          </w:rPr>
          <w:tab/>
        </w:r>
        <w:r>
          <w:rPr>
            <w:noProof/>
            <w:webHidden/>
          </w:rPr>
          <w:fldChar w:fldCharType="begin"/>
        </w:r>
        <w:r>
          <w:rPr>
            <w:noProof/>
            <w:webHidden/>
          </w:rPr>
          <w:instrText xml:space="preserve"> PAGEREF _Toc67057656 \h </w:instrText>
        </w:r>
        <w:r>
          <w:rPr>
            <w:noProof/>
            <w:webHidden/>
          </w:rPr>
        </w:r>
        <w:r>
          <w:rPr>
            <w:noProof/>
            <w:webHidden/>
          </w:rPr>
          <w:fldChar w:fldCharType="separate"/>
        </w:r>
        <w:r>
          <w:rPr>
            <w:noProof/>
            <w:webHidden/>
          </w:rPr>
          <w:t>49</w:t>
        </w:r>
        <w:r>
          <w:rPr>
            <w:noProof/>
            <w:webHidden/>
          </w:rPr>
          <w:fldChar w:fldCharType="end"/>
        </w:r>
      </w:hyperlink>
    </w:p>
    <w:p w14:paraId="7AF1477E" w14:textId="43A6D444" w:rsidR="007F1815" w:rsidRDefault="007F1815">
      <w:pPr>
        <w:pStyle w:val="TableofFigures"/>
        <w:tabs>
          <w:tab w:val="right" w:leader="dot" w:pos="9350"/>
        </w:tabs>
        <w:rPr>
          <w:rFonts w:eastAsiaTheme="minorEastAsia"/>
          <w:noProof/>
        </w:rPr>
      </w:pPr>
      <w:hyperlink r:id="rId11" w:anchor="_Toc67057657" w:history="1">
        <w:r w:rsidRPr="009D01D7">
          <w:rPr>
            <w:rStyle w:val="Hyperlink"/>
            <w:noProof/>
          </w:rPr>
          <w:t>Figure 37:  Discovery radio devices window.</w:t>
        </w:r>
        <w:r>
          <w:rPr>
            <w:noProof/>
            <w:webHidden/>
          </w:rPr>
          <w:tab/>
        </w:r>
        <w:r>
          <w:rPr>
            <w:noProof/>
            <w:webHidden/>
          </w:rPr>
          <w:fldChar w:fldCharType="begin"/>
        </w:r>
        <w:r>
          <w:rPr>
            <w:noProof/>
            <w:webHidden/>
          </w:rPr>
          <w:instrText xml:space="preserve"> PAGEREF _Toc67057657 \h </w:instrText>
        </w:r>
        <w:r>
          <w:rPr>
            <w:noProof/>
            <w:webHidden/>
          </w:rPr>
        </w:r>
        <w:r>
          <w:rPr>
            <w:noProof/>
            <w:webHidden/>
          </w:rPr>
          <w:fldChar w:fldCharType="separate"/>
        </w:r>
        <w:r>
          <w:rPr>
            <w:noProof/>
            <w:webHidden/>
          </w:rPr>
          <w:t>50</w:t>
        </w:r>
        <w:r>
          <w:rPr>
            <w:noProof/>
            <w:webHidden/>
          </w:rPr>
          <w:fldChar w:fldCharType="end"/>
        </w:r>
      </w:hyperlink>
    </w:p>
    <w:p w14:paraId="1550B0F3" w14:textId="4430FEEB" w:rsidR="007F1815" w:rsidRDefault="007F1815">
      <w:pPr>
        <w:pStyle w:val="TableofFigures"/>
        <w:tabs>
          <w:tab w:val="right" w:leader="dot" w:pos="9350"/>
        </w:tabs>
        <w:rPr>
          <w:rFonts w:eastAsiaTheme="minorEastAsia"/>
          <w:noProof/>
        </w:rPr>
      </w:pPr>
      <w:hyperlink r:id="rId12" w:anchor="_Toc67057658" w:history="1">
        <w:r w:rsidRPr="009D01D7">
          <w:rPr>
            <w:rStyle w:val="Hyperlink"/>
            <w:noProof/>
          </w:rPr>
          <w:t>Figure 38:  Discovering radio modules window.</w:t>
        </w:r>
        <w:r>
          <w:rPr>
            <w:noProof/>
            <w:webHidden/>
          </w:rPr>
          <w:tab/>
        </w:r>
        <w:r>
          <w:rPr>
            <w:noProof/>
            <w:webHidden/>
          </w:rPr>
          <w:fldChar w:fldCharType="begin"/>
        </w:r>
        <w:r>
          <w:rPr>
            <w:noProof/>
            <w:webHidden/>
          </w:rPr>
          <w:instrText xml:space="preserve"> PAGEREF _Toc67057658 \h </w:instrText>
        </w:r>
        <w:r>
          <w:rPr>
            <w:noProof/>
            <w:webHidden/>
          </w:rPr>
        </w:r>
        <w:r>
          <w:rPr>
            <w:noProof/>
            <w:webHidden/>
          </w:rPr>
          <w:fldChar w:fldCharType="separate"/>
        </w:r>
        <w:r>
          <w:rPr>
            <w:noProof/>
            <w:webHidden/>
          </w:rPr>
          <w:t>50</w:t>
        </w:r>
        <w:r>
          <w:rPr>
            <w:noProof/>
            <w:webHidden/>
          </w:rPr>
          <w:fldChar w:fldCharType="end"/>
        </w:r>
      </w:hyperlink>
    </w:p>
    <w:p w14:paraId="53A11DA3" w14:textId="580273C8" w:rsidR="007F1815" w:rsidRDefault="007F1815">
      <w:pPr>
        <w:pStyle w:val="TableofFigures"/>
        <w:tabs>
          <w:tab w:val="right" w:leader="dot" w:pos="9350"/>
        </w:tabs>
        <w:rPr>
          <w:rFonts w:eastAsiaTheme="minorEastAsia"/>
          <w:noProof/>
        </w:rPr>
      </w:pPr>
      <w:hyperlink r:id="rId13" w:anchor="_Toc67057659" w:history="1">
        <w:r w:rsidRPr="009D01D7">
          <w:rPr>
            <w:rStyle w:val="Hyperlink"/>
            <w:noProof/>
          </w:rPr>
          <w:t>Figure 39:  Radio configuration.</w:t>
        </w:r>
        <w:r>
          <w:rPr>
            <w:noProof/>
            <w:webHidden/>
          </w:rPr>
          <w:tab/>
        </w:r>
        <w:r>
          <w:rPr>
            <w:noProof/>
            <w:webHidden/>
          </w:rPr>
          <w:fldChar w:fldCharType="begin"/>
        </w:r>
        <w:r>
          <w:rPr>
            <w:noProof/>
            <w:webHidden/>
          </w:rPr>
          <w:instrText xml:space="preserve"> PAGEREF _Toc67057659 \h </w:instrText>
        </w:r>
        <w:r>
          <w:rPr>
            <w:noProof/>
            <w:webHidden/>
          </w:rPr>
        </w:r>
        <w:r>
          <w:rPr>
            <w:noProof/>
            <w:webHidden/>
          </w:rPr>
          <w:fldChar w:fldCharType="separate"/>
        </w:r>
        <w:r>
          <w:rPr>
            <w:noProof/>
            <w:webHidden/>
          </w:rPr>
          <w:t>51</w:t>
        </w:r>
        <w:r>
          <w:rPr>
            <w:noProof/>
            <w:webHidden/>
          </w:rPr>
          <w:fldChar w:fldCharType="end"/>
        </w:r>
      </w:hyperlink>
    </w:p>
    <w:p w14:paraId="66FADB5E" w14:textId="3083734A" w:rsidR="007F1815" w:rsidRDefault="007F1815">
      <w:pPr>
        <w:pStyle w:val="TableofFigures"/>
        <w:tabs>
          <w:tab w:val="right" w:leader="dot" w:pos="9350"/>
        </w:tabs>
        <w:rPr>
          <w:rFonts w:eastAsiaTheme="minorEastAsia"/>
          <w:noProof/>
        </w:rPr>
      </w:pPr>
      <w:hyperlink r:id="rId14" w:anchor="_Toc67057660" w:history="1">
        <w:r w:rsidRPr="009D01D7">
          <w:rPr>
            <w:rStyle w:val="Hyperlink"/>
            <w:noProof/>
          </w:rPr>
          <w:t>Figure 40:  Discover remote devices window.</w:t>
        </w:r>
        <w:r>
          <w:rPr>
            <w:noProof/>
            <w:webHidden/>
          </w:rPr>
          <w:tab/>
        </w:r>
        <w:r>
          <w:rPr>
            <w:noProof/>
            <w:webHidden/>
          </w:rPr>
          <w:fldChar w:fldCharType="begin"/>
        </w:r>
        <w:r>
          <w:rPr>
            <w:noProof/>
            <w:webHidden/>
          </w:rPr>
          <w:instrText xml:space="preserve"> PAGEREF _Toc67057660 \h </w:instrText>
        </w:r>
        <w:r>
          <w:rPr>
            <w:noProof/>
            <w:webHidden/>
          </w:rPr>
        </w:r>
        <w:r>
          <w:rPr>
            <w:noProof/>
            <w:webHidden/>
          </w:rPr>
          <w:fldChar w:fldCharType="separate"/>
        </w:r>
        <w:r>
          <w:rPr>
            <w:noProof/>
            <w:webHidden/>
          </w:rPr>
          <w:t>52</w:t>
        </w:r>
        <w:r>
          <w:rPr>
            <w:noProof/>
            <w:webHidden/>
          </w:rPr>
          <w:fldChar w:fldCharType="end"/>
        </w:r>
      </w:hyperlink>
    </w:p>
    <w:p w14:paraId="40BE873B" w14:textId="752271B5" w:rsidR="007F1815" w:rsidRDefault="007F1815">
      <w:pPr>
        <w:pStyle w:val="TableofFigures"/>
        <w:tabs>
          <w:tab w:val="right" w:leader="dot" w:pos="9350"/>
        </w:tabs>
        <w:rPr>
          <w:rFonts w:eastAsiaTheme="minorEastAsia"/>
          <w:noProof/>
        </w:rPr>
      </w:pPr>
      <w:hyperlink r:id="rId15" w:anchor="_Toc67057661" w:history="1">
        <w:r w:rsidRPr="009D01D7">
          <w:rPr>
            <w:rStyle w:val="Hyperlink"/>
            <w:noProof/>
          </w:rPr>
          <w:t>Figure 41:  Wireless network display.</w:t>
        </w:r>
        <w:r>
          <w:rPr>
            <w:noProof/>
            <w:webHidden/>
          </w:rPr>
          <w:tab/>
        </w:r>
        <w:r>
          <w:rPr>
            <w:noProof/>
            <w:webHidden/>
          </w:rPr>
          <w:fldChar w:fldCharType="begin"/>
        </w:r>
        <w:r>
          <w:rPr>
            <w:noProof/>
            <w:webHidden/>
          </w:rPr>
          <w:instrText xml:space="preserve"> PAGEREF _Toc67057661 \h </w:instrText>
        </w:r>
        <w:r>
          <w:rPr>
            <w:noProof/>
            <w:webHidden/>
          </w:rPr>
        </w:r>
        <w:r>
          <w:rPr>
            <w:noProof/>
            <w:webHidden/>
          </w:rPr>
          <w:fldChar w:fldCharType="separate"/>
        </w:r>
        <w:r>
          <w:rPr>
            <w:noProof/>
            <w:webHidden/>
          </w:rPr>
          <w:t>53</w:t>
        </w:r>
        <w:r>
          <w:rPr>
            <w:noProof/>
            <w:webHidden/>
          </w:rPr>
          <w:fldChar w:fldCharType="end"/>
        </w:r>
      </w:hyperlink>
    </w:p>
    <w:p w14:paraId="6856B35B" w14:textId="61B7C67C" w:rsidR="007F1815" w:rsidRDefault="007F1815">
      <w:pPr>
        <w:pStyle w:val="TableofFigures"/>
        <w:tabs>
          <w:tab w:val="right" w:leader="dot" w:pos="9350"/>
        </w:tabs>
        <w:rPr>
          <w:rFonts w:eastAsiaTheme="minorEastAsia"/>
          <w:noProof/>
        </w:rPr>
      </w:pPr>
      <w:hyperlink r:id="rId16" w:anchor="_Toc67057662" w:history="1">
        <w:r w:rsidRPr="009D01D7">
          <w:rPr>
            <w:rStyle w:val="Hyperlink"/>
            <w:noProof/>
          </w:rPr>
          <w:t>Figure 42:  AP mode setting.</w:t>
        </w:r>
        <w:r>
          <w:rPr>
            <w:noProof/>
            <w:webHidden/>
          </w:rPr>
          <w:tab/>
        </w:r>
        <w:r>
          <w:rPr>
            <w:noProof/>
            <w:webHidden/>
          </w:rPr>
          <w:fldChar w:fldCharType="begin"/>
        </w:r>
        <w:r>
          <w:rPr>
            <w:noProof/>
            <w:webHidden/>
          </w:rPr>
          <w:instrText xml:space="preserve"> PAGEREF _Toc67057662 \h </w:instrText>
        </w:r>
        <w:r>
          <w:rPr>
            <w:noProof/>
            <w:webHidden/>
          </w:rPr>
        </w:r>
        <w:r>
          <w:rPr>
            <w:noProof/>
            <w:webHidden/>
          </w:rPr>
          <w:fldChar w:fldCharType="separate"/>
        </w:r>
        <w:r>
          <w:rPr>
            <w:noProof/>
            <w:webHidden/>
          </w:rPr>
          <w:t>54</w:t>
        </w:r>
        <w:r>
          <w:rPr>
            <w:noProof/>
            <w:webHidden/>
          </w:rPr>
          <w:fldChar w:fldCharType="end"/>
        </w:r>
      </w:hyperlink>
    </w:p>
    <w:p w14:paraId="612B8A7D" w14:textId="69543ACF" w:rsidR="007F1815" w:rsidRDefault="007F1815">
      <w:pPr>
        <w:pStyle w:val="TableofFigures"/>
        <w:tabs>
          <w:tab w:val="right" w:leader="dot" w:pos="9350"/>
        </w:tabs>
        <w:rPr>
          <w:rFonts w:eastAsiaTheme="minorEastAsia"/>
          <w:noProof/>
        </w:rPr>
      </w:pPr>
      <w:hyperlink w:anchor="_Toc67057663" w:history="1">
        <w:r w:rsidRPr="009D01D7">
          <w:rPr>
            <w:rStyle w:val="Hyperlink"/>
            <w:noProof/>
          </w:rPr>
          <w:t>Figure 43:  EchoCAL control box assembly.</w:t>
        </w:r>
        <w:r>
          <w:rPr>
            <w:noProof/>
            <w:webHidden/>
          </w:rPr>
          <w:tab/>
        </w:r>
        <w:r>
          <w:rPr>
            <w:noProof/>
            <w:webHidden/>
          </w:rPr>
          <w:fldChar w:fldCharType="begin"/>
        </w:r>
        <w:r>
          <w:rPr>
            <w:noProof/>
            <w:webHidden/>
          </w:rPr>
          <w:instrText xml:space="preserve"> PAGEREF _Toc67057663 \h </w:instrText>
        </w:r>
        <w:r>
          <w:rPr>
            <w:noProof/>
            <w:webHidden/>
          </w:rPr>
        </w:r>
        <w:r>
          <w:rPr>
            <w:noProof/>
            <w:webHidden/>
          </w:rPr>
          <w:fldChar w:fldCharType="separate"/>
        </w:r>
        <w:r>
          <w:rPr>
            <w:noProof/>
            <w:webHidden/>
          </w:rPr>
          <w:t>56</w:t>
        </w:r>
        <w:r>
          <w:rPr>
            <w:noProof/>
            <w:webHidden/>
          </w:rPr>
          <w:fldChar w:fldCharType="end"/>
        </w:r>
      </w:hyperlink>
    </w:p>
    <w:p w14:paraId="5E6CD4D8" w14:textId="65D2F6B6" w:rsidR="007F1815" w:rsidRDefault="007F1815">
      <w:pPr>
        <w:pStyle w:val="TableofFigures"/>
        <w:tabs>
          <w:tab w:val="right" w:leader="dot" w:pos="9350"/>
        </w:tabs>
        <w:rPr>
          <w:rFonts w:eastAsiaTheme="minorEastAsia"/>
          <w:noProof/>
        </w:rPr>
      </w:pPr>
      <w:hyperlink w:anchor="_Toc67057664" w:history="1">
        <w:r w:rsidRPr="009D01D7">
          <w:rPr>
            <w:rStyle w:val="Hyperlink"/>
            <w:noProof/>
          </w:rPr>
          <w:t>Figure 44:  PCB Serial Header Location.</w:t>
        </w:r>
        <w:r>
          <w:rPr>
            <w:noProof/>
            <w:webHidden/>
          </w:rPr>
          <w:tab/>
        </w:r>
        <w:r>
          <w:rPr>
            <w:noProof/>
            <w:webHidden/>
          </w:rPr>
          <w:fldChar w:fldCharType="begin"/>
        </w:r>
        <w:r>
          <w:rPr>
            <w:noProof/>
            <w:webHidden/>
          </w:rPr>
          <w:instrText xml:space="preserve"> PAGEREF _Toc67057664 \h </w:instrText>
        </w:r>
        <w:r>
          <w:rPr>
            <w:noProof/>
            <w:webHidden/>
          </w:rPr>
        </w:r>
        <w:r>
          <w:rPr>
            <w:noProof/>
            <w:webHidden/>
          </w:rPr>
          <w:fldChar w:fldCharType="separate"/>
        </w:r>
        <w:r>
          <w:rPr>
            <w:noProof/>
            <w:webHidden/>
          </w:rPr>
          <w:t>57</w:t>
        </w:r>
        <w:r>
          <w:rPr>
            <w:noProof/>
            <w:webHidden/>
          </w:rPr>
          <w:fldChar w:fldCharType="end"/>
        </w:r>
      </w:hyperlink>
    </w:p>
    <w:p w14:paraId="102E50D7" w14:textId="50295D7A" w:rsidR="007F1815" w:rsidRDefault="007F1815">
      <w:pPr>
        <w:pStyle w:val="TableofFigures"/>
        <w:tabs>
          <w:tab w:val="right" w:leader="dot" w:pos="9350"/>
        </w:tabs>
        <w:rPr>
          <w:rFonts w:eastAsiaTheme="minorEastAsia"/>
          <w:noProof/>
        </w:rPr>
      </w:pPr>
      <w:hyperlink w:anchor="_Toc67057665" w:history="1">
        <w:r w:rsidRPr="009D01D7">
          <w:rPr>
            <w:rStyle w:val="Hyperlink"/>
            <w:noProof/>
          </w:rPr>
          <w:t>Figure 45:  Control box firmware source file selection.</w:t>
        </w:r>
        <w:r>
          <w:rPr>
            <w:noProof/>
            <w:webHidden/>
          </w:rPr>
          <w:tab/>
        </w:r>
        <w:r>
          <w:rPr>
            <w:noProof/>
            <w:webHidden/>
          </w:rPr>
          <w:fldChar w:fldCharType="begin"/>
        </w:r>
        <w:r>
          <w:rPr>
            <w:noProof/>
            <w:webHidden/>
          </w:rPr>
          <w:instrText xml:space="preserve"> PAGEREF _Toc67057665 \h </w:instrText>
        </w:r>
        <w:r>
          <w:rPr>
            <w:noProof/>
            <w:webHidden/>
          </w:rPr>
        </w:r>
        <w:r>
          <w:rPr>
            <w:noProof/>
            <w:webHidden/>
          </w:rPr>
          <w:fldChar w:fldCharType="separate"/>
        </w:r>
        <w:r>
          <w:rPr>
            <w:noProof/>
            <w:webHidden/>
          </w:rPr>
          <w:t>58</w:t>
        </w:r>
        <w:r>
          <w:rPr>
            <w:noProof/>
            <w:webHidden/>
          </w:rPr>
          <w:fldChar w:fldCharType="end"/>
        </w:r>
      </w:hyperlink>
    </w:p>
    <w:p w14:paraId="5BE010EF" w14:textId="55574065" w:rsidR="007F1815" w:rsidRDefault="007F1815">
      <w:pPr>
        <w:pStyle w:val="TableofFigures"/>
        <w:tabs>
          <w:tab w:val="right" w:leader="dot" w:pos="9350"/>
        </w:tabs>
        <w:rPr>
          <w:rFonts w:eastAsiaTheme="minorEastAsia"/>
          <w:noProof/>
        </w:rPr>
      </w:pPr>
      <w:hyperlink w:anchor="_Toc67057666" w:history="1">
        <w:r w:rsidRPr="009D01D7">
          <w:rPr>
            <w:rStyle w:val="Hyperlink"/>
            <w:noProof/>
          </w:rPr>
          <w:t>Figure 46:  Compiling and uploading control box firmware.</w:t>
        </w:r>
        <w:r>
          <w:rPr>
            <w:noProof/>
            <w:webHidden/>
          </w:rPr>
          <w:tab/>
        </w:r>
        <w:r>
          <w:rPr>
            <w:noProof/>
            <w:webHidden/>
          </w:rPr>
          <w:fldChar w:fldCharType="begin"/>
        </w:r>
        <w:r>
          <w:rPr>
            <w:noProof/>
            <w:webHidden/>
          </w:rPr>
          <w:instrText xml:space="preserve"> PAGEREF _Toc67057666 \h </w:instrText>
        </w:r>
        <w:r>
          <w:rPr>
            <w:noProof/>
            <w:webHidden/>
          </w:rPr>
        </w:r>
        <w:r>
          <w:rPr>
            <w:noProof/>
            <w:webHidden/>
          </w:rPr>
          <w:fldChar w:fldCharType="separate"/>
        </w:r>
        <w:r>
          <w:rPr>
            <w:noProof/>
            <w:webHidden/>
          </w:rPr>
          <w:t>59</w:t>
        </w:r>
        <w:r>
          <w:rPr>
            <w:noProof/>
            <w:webHidden/>
          </w:rPr>
          <w:fldChar w:fldCharType="end"/>
        </w:r>
      </w:hyperlink>
    </w:p>
    <w:p w14:paraId="3DF68FF1" w14:textId="5C36B387" w:rsidR="007F1815" w:rsidRDefault="007F1815">
      <w:pPr>
        <w:pStyle w:val="TableofFigures"/>
        <w:tabs>
          <w:tab w:val="right" w:leader="dot" w:pos="9350"/>
        </w:tabs>
        <w:rPr>
          <w:rFonts w:eastAsiaTheme="minorEastAsia"/>
          <w:noProof/>
        </w:rPr>
      </w:pPr>
      <w:hyperlink w:anchor="_Toc67057667" w:history="1">
        <w:r w:rsidRPr="009D01D7">
          <w:rPr>
            <w:rStyle w:val="Hyperlink"/>
            <w:noProof/>
          </w:rPr>
          <w:t>Figure 47:  Accessing the microcontroller programming menu.</w:t>
        </w:r>
        <w:r>
          <w:rPr>
            <w:noProof/>
            <w:webHidden/>
          </w:rPr>
          <w:tab/>
        </w:r>
        <w:r>
          <w:rPr>
            <w:noProof/>
            <w:webHidden/>
          </w:rPr>
          <w:fldChar w:fldCharType="begin"/>
        </w:r>
        <w:r>
          <w:rPr>
            <w:noProof/>
            <w:webHidden/>
          </w:rPr>
          <w:instrText xml:space="preserve"> PAGEREF _Toc67057667 \h </w:instrText>
        </w:r>
        <w:r>
          <w:rPr>
            <w:noProof/>
            <w:webHidden/>
          </w:rPr>
        </w:r>
        <w:r>
          <w:rPr>
            <w:noProof/>
            <w:webHidden/>
          </w:rPr>
          <w:fldChar w:fldCharType="separate"/>
        </w:r>
        <w:r>
          <w:rPr>
            <w:noProof/>
            <w:webHidden/>
          </w:rPr>
          <w:t>60</w:t>
        </w:r>
        <w:r>
          <w:rPr>
            <w:noProof/>
            <w:webHidden/>
          </w:rPr>
          <w:fldChar w:fldCharType="end"/>
        </w:r>
      </w:hyperlink>
    </w:p>
    <w:p w14:paraId="36FCF8B4" w14:textId="66D2623D" w:rsidR="007F1815" w:rsidRDefault="007F1815">
      <w:pPr>
        <w:pStyle w:val="TableofFigures"/>
        <w:tabs>
          <w:tab w:val="right" w:leader="dot" w:pos="9350"/>
        </w:tabs>
        <w:rPr>
          <w:rFonts w:eastAsiaTheme="minorEastAsia"/>
          <w:noProof/>
        </w:rPr>
      </w:pPr>
      <w:hyperlink w:anchor="_Toc67057668" w:history="1">
        <w:r w:rsidRPr="009D01D7">
          <w:rPr>
            <w:rStyle w:val="Hyperlink"/>
            <w:noProof/>
          </w:rPr>
          <w:t>Figure 48:  Entering a new control box serial number.</w:t>
        </w:r>
        <w:r>
          <w:rPr>
            <w:noProof/>
            <w:webHidden/>
          </w:rPr>
          <w:tab/>
        </w:r>
        <w:r>
          <w:rPr>
            <w:noProof/>
            <w:webHidden/>
          </w:rPr>
          <w:fldChar w:fldCharType="begin"/>
        </w:r>
        <w:r>
          <w:rPr>
            <w:noProof/>
            <w:webHidden/>
          </w:rPr>
          <w:instrText xml:space="preserve"> PAGEREF _Toc67057668 \h </w:instrText>
        </w:r>
        <w:r>
          <w:rPr>
            <w:noProof/>
            <w:webHidden/>
          </w:rPr>
        </w:r>
        <w:r>
          <w:rPr>
            <w:noProof/>
            <w:webHidden/>
          </w:rPr>
          <w:fldChar w:fldCharType="separate"/>
        </w:r>
        <w:r>
          <w:rPr>
            <w:noProof/>
            <w:webHidden/>
          </w:rPr>
          <w:t>61</w:t>
        </w:r>
        <w:r>
          <w:rPr>
            <w:noProof/>
            <w:webHidden/>
          </w:rPr>
          <w:fldChar w:fldCharType="end"/>
        </w:r>
      </w:hyperlink>
    </w:p>
    <w:p w14:paraId="21DDD74D" w14:textId="4DEE0DB4" w:rsidR="007F1815" w:rsidRDefault="007F1815">
      <w:pPr>
        <w:pStyle w:val="TableofFigures"/>
        <w:tabs>
          <w:tab w:val="right" w:leader="dot" w:pos="9350"/>
        </w:tabs>
        <w:rPr>
          <w:rFonts w:eastAsiaTheme="minorEastAsia"/>
          <w:noProof/>
        </w:rPr>
      </w:pPr>
      <w:hyperlink w:anchor="_Toc67057669" w:history="1">
        <w:r w:rsidRPr="009D01D7">
          <w:rPr>
            <w:rStyle w:val="Hyperlink"/>
            <w:noProof/>
          </w:rPr>
          <w:t>Figure 49:  Exiting the programming menu.</w:t>
        </w:r>
        <w:r>
          <w:rPr>
            <w:noProof/>
            <w:webHidden/>
          </w:rPr>
          <w:tab/>
        </w:r>
        <w:r>
          <w:rPr>
            <w:noProof/>
            <w:webHidden/>
          </w:rPr>
          <w:fldChar w:fldCharType="begin"/>
        </w:r>
        <w:r>
          <w:rPr>
            <w:noProof/>
            <w:webHidden/>
          </w:rPr>
          <w:instrText xml:space="preserve"> PAGEREF _Toc67057669 \h </w:instrText>
        </w:r>
        <w:r>
          <w:rPr>
            <w:noProof/>
            <w:webHidden/>
          </w:rPr>
        </w:r>
        <w:r>
          <w:rPr>
            <w:noProof/>
            <w:webHidden/>
          </w:rPr>
          <w:fldChar w:fldCharType="separate"/>
        </w:r>
        <w:r>
          <w:rPr>
            <w:noProof/>
            <w:webHidden/>
          </w:rPr>
          <w:t>62</w:t>
        </w:r>
        <w:r>
          <w:rPr>
            <w:noProof/>
            <w:webHidden/>
          </w:rPr>
          <w:fldChar w:fldCharType="end"/>
        </w:r>
      </w:hyperlink>
    </w:p>
    <w:p w14:paraId="571A94A3" w14:textId="15E8D1C1" w:rsidR="00532673" w:rsidRDefault="00532673">
      <w:r>
        <w:fldChar w:fldCharType="end"/>
      </w:r>
    </w:p>
    <w:p w14:paraId="255F94E8" w14:textId="77777777" w:rsidR="00532673" w:rsidRDefault="00532673">
      <w:pPr>
        <w:spacing w:line="276" w:lineRule="auto"/>
        <w:contextualSpacing w:val="0"/>
      </w:pPr>
      <w:r>
        <w:br w:type="page"/>
      </w:r>
    </w:p>
    <w:p w14:paraId="7F7117E4" w14:textId="77777777" w:rsidR="00F42A57" w:rsidRDefault="00F42A57" w:rsidP="000552E2">
      <w:pPr>
        <w:pStyle w:val="Heading1"/>
      </w:pPr>
      <w:r w:rsidRPr="00A44855">
        <w:lastRenderedPageBreak/>
        <w:t>Equipment</w:t>
      </w:r>
      <w:r w:rsidRPr="00402D55">
        <w:t xml:space="preserve"> Setup:</w:t>
      </w:r>
    </w:p>
    <w:p w14:paraId="30AE8189" w14:textId="77777777" w:rsidR="00A82B3A" w:rsidRPr="00A82B3A" w:rsidRDefault="00A82B3A" w:rsidP="00A16BFD">
      <w:pPr>
        <w:pStyle w:val="Heading2"/>
      </w:pPr>
      <w:r w:rsidRPr="008B6A0C">
        <w:t>Downrigger</w:t>
      </w:r>
      <w:r w:rsidRPr="00A82B3A">
        <w:t xml:space="preserve"> Setup.</w:t>
      </w:r>
    </w:p>
    <w:p w14:paraId="31AC3A6A" w14:textId="77777777" w:rsidR="00DE1598" w:rsidRPr="00DE1598" w:rsidRDefault="009C1703" w:rsidP="00F113EC">
      <w:r w:rsidRPr="00DE1598">
        <w:t>Each downrigger station, specifically the control box, has a unique serial number, which is labeled on the exterior of the pelican case</w:t>
      </w:r>
      <w:r w:rsidR="003F08A5" w:rsidRPr="00DE1598">
        <w:t xml:space="preserve"> (</w:t>
      </w:r>
      <w:r w:rsidR="008115B6">
        <w:fldChar w:fldCharType="begin"/>
      </w:r>
      <w:r w:rsidR="008115B6">
        <w:instrText xml:space="preserve"> REF _Ref66956858 \h </w:instrText>
      </w:r>
      <w:r w:rsidR="008115B6">
        <w:fldChar w:fldCharType="separate"/>
      </w:r>
      <w:r w:rsidR="008115B6">
        <w:t xml:space="preserve">Figure </w:t>
      </w:r>
      <w:r w:rsidR="008115B6">
        <w:rPr>
          <w:noProof/>
        </w:rPr>
        <w:t>1</w:t>
      </w:r>
      <w:r w:rsidR="008115B6">
        <w:fldChar w:fldCharType="end"/>
      </w:r>
      <w:r w:rsidR="003F08A5" w:rsidRPr="00DE1598">
        <w:t>)</w:t>
      </w:r>
      <w:r w:rsidR="00BB7FB6">
        <w:t xml:space="preserve">.  </w:t>
      </w:r>
      <w:r w:rsidR="0094682A" w:rsidRPr="00DE1598">
        <w:t>T</w:t>
      </w:r>
      <w:r w:rsidR="00B102BC" w:rsidRPr="00DE1598">
        <w:t xml:space="preserve">his serial number is used </w:t>
      </w:r>
      <w:r w:rsidRPr="00DE1598">
        <w:t>by the software to control the downrigger</w:t>
      </w:r>
      <w:r w:rsidR="00B102BC" w:rsidRPr="00DE1598">
        <w:t>, and so it is useful to assign a logical order for the locations of each downrigger</w:t>
      </w:r>
      <w:r w:rsidR="00BB7FB6">
        <w:t xml:space="preserve">.  </w:t>
      </w:r>
      <w:r w:rsidR="00B102BC" w:rsidRPr="00DE1598">
        <w:t>For example,</w:t>
      </w:r>
      <w:r w:rsidR="00B3441D" w:rsidRPr="00DE1598">
        <w:t xml:space="preserve"> </w:t>
      </w:r>
      <w:r w:rsidR="00DD47D2" w:rsidRPr="00DE1598">
        <w:t xml:space="preserve">Station 1: </w:t>
      </w:r>
      <w:r w:rsidR="00E57B8F" w:rsidRPr="00DE1598">
        <w:t>STBD</w:t>
      </w:r>
      <w:r w:rsidR="00DD47D2" w:rsidRPr="00DE1598">
        <w:t xml:space="preserve"> FWD</w:t>
      </w:r>
      <w:r w:rsidR="00E57B8F" w:rsidRPr="00DE1598">
        <w:t>, Station 2</w:t>
      </w:r>
      <w:r w:rsidR="00DD47D2" w:rsidRPr="00DE1598">
        <w:t>: PORT</w:t>
      </w:r>
      <w:r w:rsidR="00B83657" w:rsidRPr="00DE1598">
        <w:t xml:space="preserve"> MID</w:t>
      </w:r>
      <w:r w:rsidR="00DD47D2" w:rsidRPr="00DE1598">
        <w:t xml:space="preserve">, Station 3: </w:t>
      </w:r>
      <w:r w:rsidR="00E57B8F" w:rsidRPr="00DE1598">
        <w:t>STBD</w:t>
      </w:r>
      <w:r w:rsidR="00DD47D2" w:rsidRPr="00DE1598">
        <w:t xml:space="preserve"> AFT</w:t>
      </w:r>
      <w:r w:rsidR="00BB7FB6">
        <w:t xml:space="preserve">.  </w:t>
      </w:r>
      <w:r w:rsidR="00B83657" w:rsidRPr="00DE1598">
        <w:t>Make sure you record which serial number control box</w:t>
      </w:r>
      <w:r w:rsidR="00597707" w:rsidRPr="00DE1598">
        <w:t xml:space="preserve"> is at each downrigger position (Table 1.)</w:t>
      </w:r>
      <w:r w:rsidR="00B83657" w:rsidRPr="00DE1598">
        <w:t xml:space="preserve"> </w:t>
      </w:r>
      <w:r w:rsidR="00B102BC" w:rsidRPr="00DE1598">
        <w:t>For</w:t>
      </w:r>
      <w:r w:rsidR="00B3441D" w:rsidRPr="00DE1598">
        <w:t xml:space="preserve"> </w:t>
      </w:r>
      <w:r w:rsidR="00062599" w:rsidRPr="00DE1598">
        <w:t>e</w:t>
      </w:r>
      <w:r w:rsidR="00B83657" w:rsidRPr="00DE1598">
        <w:t>xample: Control Box EK60C001 is at the STBD FWD downrigger position.</w:t>
      </w:r>
    </w:p>
    <w:p w14:paraId="3749BF96" w14:textId="77777777" w:rsidR="00F113EC" w:rsidRDefault="0046730A" w:rsidP="00F113EC">
      <w:pPr>
        <w:keepNext/>
        <w:jc w:val="center"/>
      </w:pPr>
      <w:r w:rsidRPr="00DE1598">
        <w:rPr>
          <w:noProof/>
          <w:sz w:val="24"/>
          <w:szCs w:val="24"/>
        </w:rPr>
        <w:drawing>
          <wp:inline distT="0" distB="0" distL="0" distR="0" wp14:anchorId="0F721B47" wp14:editId="278D31E2">
            <wp:extent cx="2222545" cy="1669774"/>
            <wp:effectExtent l="19050" t="0" r="6305" b="0"/>
            <wp:docPr id="39" name="Picture 38" descr="b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jpg"/>
                    <pic:cNvPicPr/>
                  </pic:nvPicPr>
                  <pic:blipFill>
                    <a:blip r:embed="rId17" cstate="print"/>
                    <a:srcRect l="16801" t="23173" r="16822" b="10339"/>
                    <a:stretch>
                      <a:fillRect/>
                    </a:stretch>
                  </pic:blipFill>
                  <pic:spPr>
                    <a:xfrm>
                      <a:off x="0" y="0"/>
                      <a:ext cx="2229747" cy="1675184"/>
                    </a:xfrm>
                    <a:prstGeom prst="rect">
                      <a:avLst/>
                    </a:prstGeom>
                  </pic:spPr>
                </pic:pic>
              </a:graphicData>
            </a:graphic>
          </wp:inline>
        </w:drawing>
      </w:r>
    </w:p>
    <w:p w14:paraId="2347B77C" w14:textId="762ECBCF" w:rsidR="003F08A5" w:rsidRDefault="00F113EC" w:rsidP="00F113EC">
      <w:pPr>
        <w:pStyle w:val="Caption"/>
        <w:rPr>
          <w:b w:val="0"/>
          <w:sz w:val="24"/>
          <w:szCs w:val="24"/>
        </w:rPr>
      </w:pPr>
      <w:bookmarkStart w:id="1" w:name="_Ref66956858"/>
      <w:bookmarkStart w:id="2" w:name="_Toc67057621"/>
      <w:r>
        <w:t xml:space="preserve">Figure </w:t>
      </w:r>
      <w:r>
        <w:fldChar w:fldCharType="begin"/>
      </w:r>
      <w:r>
        <w:instrText xml:space="preserve"> SEQ Figure \* ARABIC </w:instrText>
      </w:r>
      <w:r>
        <w:fldChar w:fldCharType="separate"/>
      </w:r>
      <w:r w:rsidR="00071F7C">
        <w:rPr>
          <w:noProof/>
        </w:rPr>
        <w:t>1</w:t>
      </w:r>
      <w:r>
        <w:fldChar w:fldCharType="end"/>
      </w:r>
      <w:bookmarkEnd w:id="1"/>
      <w:r>
        <w:t xml:space="preserve">:  </w:t>
      </w:r>
      <w:r w:rsidRPr="00A81868">
        <w:t>Pelican case encasing a downrigger station</w:t>
      </w:r>
      <w:r w:rsidR="00BB7FB6">
        <w:t xml:space="preserve">.  </w:t>
      </w:r>
      <w:r w:rsidRPr="00A81868">
        <w:t xml:space="preserve"> The red box highlights where the serial number is located on the case.</w:t>
      </w:r>
      <w:bookmarkEnd w:id="2"/>
    </w:p>
    <w:p w14:paraId="1156C94C" w14:textId="0CC2C274" w:rsidR="00DF25EC" w:rsidRDefault="00DF25EC" w:rsidP="00C06A44">
      <w:pPr>
        <w:pStyle w:val="Heading3"/>
      </w:pPr>
      <w:r w:rsidRPr="00AA3FAD">
        <w:t>Check the XBEE antennae</w:t>
      </w:r>
    </w:p>
    <w:p w14:paraId="49751365" w14:textId="48035FF0" w:rsidR="00DF25EC" w:rsidRPr="00DF25EC" w:rsidRDefault="00CA2298" w:rsidP="00DF25EC">
      <w:pPr>
        <w:ind w:left="720"/>
      </w:pPr>
      <w:r w:rsidRPr="00CA2298">
        <w:t>Check to see if the XBEE antennae are seated properly and securely seated in the connectors on the electronics board below</w:t>
      </w:r>
      <w:r>
        <w:t>.  W</w:t>
      </w:r>
      <w:r w:rsidR="00DF25EC">
        <w:t>ith the power to the control box unplugged, press gently on the XBee board, highlighted in the red square (</w:t>
      </w:r>
      <w:r w:rsidR="00DF25EC">
        <w:fldChar w:fldCharType="begin"/>
      </w:r>
      <w:r w:rsidR="00DF25EC">
        <w:instrText xml:space="preserve"> REF _Ref66957025 \h </w:instrText>
      </w:r>
      <w:r w:rsidR="00DF25EC">
        <w:fldChar w:fldCharType="separate"/>
      </w:r>
      <w:r w:rsidR="00DF25EC">
        <w:t xml:space="preserve">Figure </w:t>
      </w:r>
      <w:r w:rsidR="00DF25EC">
        <w:rPr>
          <w:noProof/>
        </w:rPr>
        <w:t>2</w:t>
      </w:r>
      <w:r w:rsidR="00DF25EC">
        <w:fldChar w:fldCharType="end"/>
      </w:r>
      <w:r w:rsidR="00DF25EC">
        <w:t>).</w:t>
      </w:r>
    </w:p>
    <w:p w14:paraId="2B75D8AB" w14:textId="77777777" w:rsidR="00DF25EC" w:rsidRDefault="00DF25EC" w:rsidP="00DF25EC">
      <w:pPr>
        <w:keepNext/>
        <w:spacing w:after="0"/>
        <w:ind w:left="1080"/>
        <w:jc w:val="center"/>
      </w:pPr>
      <w:r>
        <w:rPr>
          <w:noProof/>
        </w:rPr>
        <w:drawing>
          <wp:inline distT="0" distB="0" distL="0" distR="0" wp14:anchorId="3CE044E0" wp14:editId="02BF28E2">
            <wp:extent cx="2969925" cy="3519805"/>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00710_113453croppe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5583" cy="3538362"/>
                    </a:xfrm>
                    <a:prstGeom prst="rect">
                      <a:avLst/>
                    </a:prstGeom>
                  </pic:spPr>
                </pic:pic>
              </a:graphicData>
            </a:graphic>
          </wp:inline>
        </w:drawing>
      </w:r>
    </w:p>
    <w:p w14:paraId="6305DCD4" w14:textId="1A0A5B6A" w:rsidR="00DF25EC" w:rsidRDefault="00DF25EC" w:rsidP="00DF25EC">
      <w:pPr>
        <w:pStyle w:val="Caption"/>
        <w:jc w:val="center"/>
      </w:pPr>
      <w:bookmarkStart w:id="3" w:name="_Ref66957025"/>
      <w:bookmarkStart w:id="4" w:name="_Toc67057622"/>
      <w:r>
        <w:t xml:space="preserve">Figure </w:t>
      </w:r>
      <w:r>
        <w:fldChar w:fldCharType="begin"/>
      </w:r>
      <w:r>
        <w:instrText xml:space="preserve"> SEQ Figure \* ARABIC </w:instrText>
      </w:r>
      <w:r>
        <w:fldChar w:fldCharType="separate"/>
      </w:r>
      <w:r w:rsidR="00071F7C">
        <w:rPr>
          <w:noProof/>
        </w:rPr>
        <w:t>2</w:t>
      </w:r>
      <w:r>
        <w:fldChar w:fldCharType="end"/>
      </w:r>
      <w:bookmarkEnd w:id="3"/>
      <w:r>
        <w:t xml:space="preserve">:  </w:t>
      </w:r>
      <w:r w:rsidRPr="00F36871">
        <w:t>Propeller and XBee electronics boards.   The red box highlights that XBee board that can come loose in transit.</w:t>
      </w:r>
      <w:bookmarkEnd w:id="4"/>
    </w:p>
    <w:p w14:paraId="72F5A082" w14:textId="77777777" w:rsidR="00DF25EC" w:rsidRDefault="00DF25EC" w:rsidP="00DF25EC">
      <w:pPr>
        <w:spacing w:after="0"/>
        <w:ind w:left="1080"/>
      </w:pPr>
    </w:p>
    <w:p w14:paraId="541B7FDB" w14:textId="77777777" w:rsidR="000F05E1" w:rsidRPr="009A2111" w:rsidRDefault="000F05E1" w:rsidP="00C06A44">
      <w:pPr>
        <w:pStyle w:val="Heading3"/>
      </w:pPr>
      <w:r w:rsidRPr="009A2111">
        <w:lastRenderedPageBreak/>
        <w:t xml:space="preserve">Check that each downrigger </w:t>
      </w:r>
      <w:r w:rsidRPr="00DF25EC">
        <w:t>station</w:t>
      </w:r>
      <w:r w:rsidRPr="009A2111">
        <w:t xml:space="preserve"> has power: </w:t>
      </w:r>
    </w:p>
    <w:p w14:paraId="3E04CC4D" w14:textId="77777777" w:rsidR="001D36BC" w:rsidRDefault="00B83657" w:rsidP="008B6A0C">
      <w:pPr>
        <w:ind w:left="720"/>
        <w:rPr>
          <w:b/>
        </w:rPr>
      </w:pPr>
      <w:r w:rsidRPr="00DE1598">
        <w:t xml:space="preserve">When you plug in each station’s control box to a power source, a red light should </w:t>
      </w:r>
      <w:r w:rsidR="00DE1063" w:rsidRPr="00DE1598">
        <w:t>illuminate</w:t>
      </w:r>
      <w:r w:rsidRPr="00DE1598">
        <w:t xml:space="preserve"> on the outside of each pelican case</w:t>
      </w:r>
      <w:r w:rsidR="00BB7FB6">
        <w:rPr>
          <w:b/>
        </w:rPr>
        <w:t xml:space="preserve">.  </w:t>
      </w:r>
      <w:r w:rsidRPr="00DE1598">
        <w:t>If the light does not illuminate, check to see if the circuit breakers on the inside of the control box are tripped</w:t>
      </w:r>
      <w:r w:rsidR="00BB7FB6">
        <w:rPr>
          <w:b/>
        </w:rPr>
        <w:t xml:space="preserve">.  </w:t>
      </w:r>
      <w:r w:rsidRPr="00DE1598">
        <w:t xml:space="preserve">There should be 3 </w:t>
      </w:r>
      <w:r w:rsidR="00BE0E97" w:rsidRPr="00DE1598">
        <w:t>circuit breakers i</w:t>
      </w:r>
      <w:r w:rsidR="003F08A5" w:rsidRPr="00DE1598">
        <w:t xml:space="preserve">n the “on” </w:t>
      </w:r>
      <w:r w:rsidRPr="00DE1598">
        <w:t>position</w:t>
      </w:r>
      <w:r w:rsidR="008046EE" w:rsidRPr="00DE1598">
        <w:t xml:space="preserve"> (</w:t>
      </w:r>
      <w:r w:rsidR="008115B6">
        <w:fldChar w:fldCharType="begin"/>
      </w:r>
      <w:r w:rsidR="008115B6">
        <w:instrText xml:space="preserve"> REF _Ref66956836 \h </w:instrText>
      </w:r>
      <w:r w:rsidR="008115B6">
        <w:fldChar w:fldCharType="separate"/>
      </w:r>
      <w:r w:rsidR="003C37FA">
        <w:t xml:space="preserve">Figure </w:t>
      </w:r>
      <w:r w:rsidR="003C37FA">
        <w:rPr>
          <w:noProof/>
        </w:rPr>
        <w:t>3</w:t>
      </w:r>
      <w:r w:rsidR="008115B6">
        <w:fldChar w:fldCharType="end"/>
      </w:r>
      <w:r w:rsidR="008046EE" w:rsidRPr="00DE1598">
        <w:t>).</w:t>
      </w:r>
    </w:p>
    <w:p w14:paraId="591E7459" w14:textId="77777777" w:rsidR="008B6A0C" w:rsidRDefault="001D36BC" w:rsidP="008B6A0C">
      <w:pPr>
        <w:keepNext/>
        <w:spacing w:after="0"/>
        <w:jc w:val="center"/>
      </w:pPr>
      <w:r w:rsidRPr="00DE1598">
        <w:rPr>
          <w:b/>
          <w:noProof/>
          <w:sz w:val="24"/>
          <w:szCs w:val="24"/>
        </w:rPr>
        <w:drawing>
          <wp:inline distT="0" distB="0" distL="0" distR="0" wp14:anchorId="7A9021F7" wp14:editId="067405F6">
            <wp:extent cx="2852972" cy="2188376"/>
            <wp:effectExtent l="19050" t="0" r="4528" b="0"/>
            <wp:docPr id="3" name="Picture 39" descr="bo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2.jpg"/>
                    <pic:cNvPicPr/>
                  </pic:nvPicPr>
                  <pic:blipFill>
                    <a:blip r:embed="rId19" cstate="print"/>
                    <a:srcRect l="16780" t="19746" r="18655" b="14260"/>
                    <a:stretch>
                      <a:fillRect/>
                    </a:stretch>
                  </pic:blipFill>
                  <pic:spPr>
                    <a:xfrm>
                      <a:off x="0" y="0"/>
                      <a:ext cx="2852972" cy="2188376"/>
                    </a:xfrm>
                    <a:prstGeom prst="rect">
                      <a:avLst/>
                    </a:prstGeom>
                    <a:ln>
                      <a:noFill/>
                    </a:ln>
                  </pic:spPr>
                </pic:pic>
              </a:graphicData>
            </a:graphic>
          </wp:inline>
        </w:drawing>
      </w:r>
    </w:p>
    <w:p w14:paraId="00625407" w14:textId="343A255B" w:rsidR="00E865F5" w:rsidRPr="00914B8A" w:rsidRDefault="008B6A0C" w:rsidP="00914B8A">
      <w:pPr>
        <w:pStyle w:val="Caption"/>
        <w:jc w:val="center"/>
        <w:rPr>
          <w:sz w:val="24"/>
          <w:szCs w:val="24"/>
        </w:rPr>
      </w:pPr>
      <w:bookmarkStart w:id="5" w:name="_Ref66956836"/>
      <w:bookmarkStart w:id="6" w:name="_Toc67057623"/>
      <w:r>
        <w:t xml:space="preserve">Figure </w:t>
      </w:r>
      <w:r>
        <w:fldChar w:fldCharType="begin"/>
      </w:r>
      <w:r>
        <w:instrText xml:space="preserve"> SEQ Figure \* ARABIC </w:instrText>
      </w:r>
      <w:r>
        <w:fldChar w:fldCharType="separate"/>
      </w:r>
      <w:r w:rsidR="00071F7C">
        <w:rPr>
          <w:noProof/>
        </w:rPr>
        <w:t>3</w:t>
      </w:r>
      <w:r>
        <w:fldChar w:fldCharType="end"/>
      </w:r>
      <w:bookmarkEnd w:id="5"/>
      <w:r>
        <w:t xml:space="preserve">:  </w:t>
      </w:r>
      <w:r w:rsidRPr="00586694">
        <w:t>Internal of EchoCal control box.  The red boxes highlight the location of the breakers that should be in the “on” position.</w:t>
      </w:r>
      <w:bookmarkEnd w:id="6"/>
    </w:p>
    <w:p w14:paraId="573E2DEA" w14:textId="77777777" w:rsidR="00963EE5" w:rsidRPr="00DE1598" w:rsidRDefault="00963EE5" w:rsidP="00C06A44">
      <w:pPr>
        <w:pStyle w:val="Heading3"/>
      </w:pPr>
      <w:r w:rsidRPr="00DE1598">
        <w:t>Check that the downrigger spool rotates:</w:t>
      </w:r>
    </w:p>
    <w:p w14:paraId="07744BA5" w14:textId="77777777" w:rsidR="00963EE5" w:rsidRPr="00733930" w:rsidRDefault="00963EE5" w:rsidP="00733930">
      <w:pPr>
        <w:pStyle w:val="ListParagraph"/>
        <w:numPr>
          <w:ilvl w:val="0"/>
          <w:numId w:val="16"/>
        </w:numPr>
        <w:rPr>
          <w:b/>
        </w:rPr>
      </w:pPr>
      <w:r w:rsidRPr="00DE1598">
        <w:t>With power applied to the control box, release the clutch on the downrigger</w:t>
      </w:r>
      <w:r w:rsidR="00BB7FB6" w:rsidRPr="00733930">
        <w:rPr>
          <w:b/>
        </w:rPr>
        <w:t xml:space="preserve">.  </w:t>
      </w:r>
    </w:p>
    <w:p w14:paraId="1386AE71" w14:textId="77777777" w:rsidR="00244B40" w:rsidRPr="00733930" w:rsidRDefault="00963EE5" w:rsidP="00244B40">
      <w:pPr>
        <w:pStyle w:val="ListParagraph"/>
        <w:numPr>
          <w:ilvl w:val="0"/>
          <w:numId w:val="16"/>
        </w:numPr>
        <w:rPr>
          <w:b/>
        </w:rPr>
      </w:pPr>
      <w:r w:rsidRPr="00DE1598">
        <w:t>Using the toggle switch on the downrigger, briefly test the motor to make sure it will rotate in both directions</w:t>
      </w:r>
      <w:r w:rsidR="00BB7FB6" w:rsidRPr="00733930">
        <w:rPr>
          <w:b/>
        </w:rPr>
        <w:t xml:space="preserve">.  </w:t>
      </w:r>
    </w:p>
    <w:p w14:paraId="30DEF30D" w14:textId="77777777" w:rsidR="00963EE5" w:rsidRPr="00DE1598" w:rsidRDefault="00963EE5" w:rsidP="00C06A44">
      <w:pPr>
        <w:pStyle w:val="Heading3"/>
      </w:pPr>
      <w:bookmarkStart w:id="7" w:name="_Ref67058183"/>
      <w:r w:rsidRPr="00DE1598">
        <w:t>Check that the en</w:t>
      </w:r>
      <w:r w:rsidRPr="00AB7AAE">
        <w:rPr>
          <w:rStyle w:val="Heading3Char"/>
        </w:rPr>
        <w:t>c</w:t>
      </w:r>
      <w:r w:rsidRPr="00DE1598">
        <w:t>oders are functioning:</w:t>
      </w:r>
      <w:bookmarkEnd w:id="7"/>
    </w:p>
    <w:p w14:paraId="741F16EE" w14:textId="77777777" w:rsidR="00963EE5" w:rsidRPr="00E663E9" w:rsidRDefault="00963EE5" w:rsidP="00E663E9">
      <w:pPr>
        <w:pStyle w:val="ListParagraph"/>
        <w:numPr>
          <w:ilvl w:val="0"/>
          <w:numId w:val="17"/>
        </w:numPr>
        <w:rPr>
          <w:b/>
        </w:rPr>
      </w:pPr>
      <w:r w:rsidRPr="00DE1598">
        <w:t>To verify that the encoders on the downriggers are functioning, release the clutch on the downrigger</w:t>
      </w:r>
      <w:r w:rsidR="00BB7FB6" w:rsidRPr="00E663E9">
        <w:rPr>
          <w:b/>
        </w:rPr>
        <w:t xml:space="preserve">.  </w:t>
      </w:r>
    </w:p>
    <w:p w14:paraId="67BFA72A" w14:textId="77777777" w:rsidR="00963EE5" w:rsidRPr="00E663E9" w:rsidRDefault="00963EE5" w:rsidP="00E663E9">
      <w:pPr>
        <w:pStyle w:val="ListParagraph"/>
        <w:numPr>
          <w:ilvl w:val="0"/>
          <w:numId w:val="17"/>
        </w:numPr>
        <w:rPr>
          <w:b/>
        </w:rPr>
      </w:pPr>
      <w:r w:rsidRPr="00DE1598">
        <w:t>Rotate the monofilament wheel to let out some monofilament line</w:t>
      </w:r>
      <w:r w:rsidR="00BB7FB6" w:rsidRPr="00E663E9">
        <w:rPr>
          <w:b/>
        </w:rPr>
        <w:t xml:space="preserve">.  </w:t>
      </w:r>
      <w:r w:rsidRPr="00DE1598">
        <w:t xml:space="preserve">The LED light on the control box’s circuit card should turn </w:t>
      </w:r>
      <w:r w:rsidRPr="00E663E9">
        <w:rPr>
          <w:color w:val="FF0000"/>
        </w:rPr>
        <w:t>RED</w:t>
      </w:r>
      <w:r w:rsidR="00BB7FB6" w:rsidRPr="00E663E9">
        <w:rPr>
          <w:b/>
          <w:color w:val="FF0000"/>
        </w:rPr>
        <w:t xml:space="preserve">.  </w:t>
      </w:r>
    </w:p>
    <w:p w14:paraId="3E7CD617" w14:textId="77777777" w:rsidR="00963EE5" w:rsidRPr="00E663E9" w:rsidRDefault="00963EE5" w:rsidP="00E663E9">
      <w:pPr>
        <w:pStyle w:val="ListParagraph"/>
        <w:numPr>
          <w:ilvl w:val="0"/>
          <w:numId w:val="17"/>
        </w:numPr>
        <w:rPr>
          <w:b/>
        </w:rPr>
      </w:pPr>
      <w:r w:rsidRPr="00DE1598">
        <w:t xml:space="preserve">Rotate the monofilament wheel in the opposite direction, and this LED should turn </w:t>
      </w:r>
      <w:r w:rsidRPr="00E663E9">
        <w:rPr>
          <w:color w:val="00B050"/>
        </w:rPr>
        <w:t xml:space="preserve">GREEN </w:t>
      </w:r>
      <w:r w:rsidRPr="00DE1598">
        <w:t>(</w:t>
      </w:r>
      <w:r w:rsidR="005E7848">
        <w:fldChar w:fldCharType="begin"/>
      </w:r>
      <w:r w:rsidR="005E7848">
        <w:instrText xml:space="preserve"> REF _Ref66957282 \h </w:instrText>
      </w:r>
      <w:r w:rsidR="005E7848">
        <w:fldChar w:fldCharType="separate"/>
      </w:r>
      <w:r w:rsidR="005E7848">
        <w:t xml:space="preserve">Figure </w:t>
      </w:r>
      <w:r w:rsidR="005E7848">
        <w:rPr>
          <w:noProof/>
        </w:rPr>
        <w:t>4</w:t>
      </w:r>
      <w:r w:rsidR="005E7848">
        <w:fldChar w:fldCharType="end"/>
      </w:r>
      <w:r w:rsidRPr="00DE1598">
        <w:t>)</w:t>
      </w:r>
      <w:r w:rsidR="00BB7FB6" w:rsidRPr="00E663E9">
        <w:rPr>
          <w:b/>
        </w:rPr>
        <w:t xml:space="preserve">.  </w:t>
      </w:r>
    </w:p>
    <w:p w14:paraId="562E1668" w14:textId="77777777" w:rsidR="00D7711C" w:rsidRDefault="00963EE5" w:rsidP="00A51730">
      <w:pPr>
        <w:pStyle w:val="ListParagraph"/>
        <w:numPr>
          <w:ilvl w:val="0"/>
          <w:numId w:val="17"/>
        </w:numPr>
        <w:spacing w:after="0"/>
      </w:pPr>
      <w:r w:rsidRPr="00DE1598">
        <w:t>If this does not happen, make sure all connections are secure</w:t>
      </w:r>
      <w:r w:rsidR="00BB7FB6" w:rsidRPr="005E7848">
        <w:rPr>
          <w:b/>
        </w:rPr>
        <w:t xml:space="preserve">.  </w:t>
      </w:r>
      <w:r w:rsidRPr="00DE1598">
        <w:t>Disconnect and reconnect the waterproof RJ45 connector on the downrigger.</w:t>
      </w:r>
    </w:p>
    <w:p w14:paraId="411E7CC2" w14:textId="77777777" w:rsidR="005E7848" w:rsidRDefault="002926E2" w:rsidP="005E7848">
      <w:pPr>
        <w:keepNext/>
        <w:spacing w:after="0"/>
        <w:jc w:val="center"/>
      </w:pPr>
      <w:r w:rsidRPr="00DE1598">
        <w:rPr>
          <w:rFonts w:asciiTheme="majorHAnsi" w:hAnsiTheme="majorHAnsi"/>
          <w:noProof/>
          <w:sz w:val="24"/>
          <w:szCs w:val="24"/>
        </w:rPr>
        <w:drawing>
          <wp:inline distT="0" distB="0" distL="0" distR="0" wp14:anchorId="2C1550E9" wp14:editId="48CDCA5E">
            <wp:extent cx="2981739" cy="2146852"/>
            <wp:effectExtent l="19050" t="0" r="9111" b="0"/>
            <wp:docPr id="41" name="Picture 40" descr="bo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3.jpg"/>
                    <pic:cNvPicPr/>
                  </pic:nvPicPr>
                  <pic:blipFill>
                    <a:blip r:embed="rId20" cstate="print"/>
                    <a:srcRect l="18540" t="22120" r="31300" b="29715"/>
                    <a:stretch>
                      <a:fillRect/>
                    </a:stretch>
                  </pic:blipFill>
                  <pic:spPr>
                    <a:xfrm>
                      <a:off x="0" y="0"/>
                      <a:ext cx="2981739" cy="2146852"/>
                    </a:xfrm>
                    <a:prstGeom prst="rect">
                      <a:avLst/>
                    </a:prstGeom>
                  </pic:spPr>
                </pic:pic>
              </a:graphicData>
            </a:graphic>
          </wp:inline>
        </w:drawing>
      </w:r>
    </w:p>
    <w:p w14:paraId="49A4E44F" w14:textId="311CF4E9" w:rsidR="00B83657" w:rsidRDefault="005E7848" w:rsidP="005E7848">
      <w:pPr>
        <w:pStyle w:val="Caption"/>
        <w:jc w:val="center"/>
        <w:rPr>
          <w:rFonts w:asciiTheme="majorHAnsi" w:hAnsiTheme="majorHAnsi"/>
          <w:sz w:val="24"/>
          <w:szCs w:val="24"/>
        </w:rPr>
      </w:pPr>
      <w:bookmarkStart w:id="8" w:name="_Ref66957282"/>
      <w:bookmarkStart w:id="9" w:name="_Toc67057624"/>
      <w:r>
        <w:t xml:space="preserve">Figure </w:t>
      </w:r>
      <w:r>
        <w:fldChar w:fldCharType="begin"/>
      </w:r>
      <w:r>
        <w:instrText xml:space="preserve"> SEQ Figure \* ARABIC </w:instrText>
      </w:r>
      <w:r>
        <w:fldChar w:fldCharType="separate"/>
      </w:r>
      <w:r w:rsidR="00071F7C">
        <w:rPr>
          <w:noProof/>
        </w:rPr>
        <w:t>4</w:t>
      </w:r>
      <w:r>
        <w:fldChar w:fldCharType="end"/>
      </w:r>
      <w:bookmarkEnd w:id="8"/>
      <w:r>
        <w:t xml:space="preserve">:  </w:t>
      </w:r>
      <w:r w:rsidRPr="006E201C">
        <w:t>Rotate the monofilament attached to the downriggers to check if the encoders are working on the station.  An LED light should display red when pulling one way, and display green the other way.</w:t>
      </w:r>
      <w:bookmarkEnd w:id="9"/>
    </w:p>
    <w:p w14:paraId="55D78FA0" w14:textId="77777777" w:rsidR="000B034A" w:rsidRPr="00DE1598" w:rsidRDefault="000B034A" w:rsidP="00D7711C">
      <w:pPr>
        <w:spacing w:after="0"/>
        <w:jc w:val="center"/>
        <w:rPr>
          <w:rFonts w:asciiTheme="majorHAnsi" w:hAnsiTheme="majorHAnsi"/>
          <w:sz w:val="24"/>
          <w:szCs w:val="24"/>
        </w:rPr>
      </w:pPr>
    </w:p>
    <w:p w14:paraId="49ADE0AA" w14:textId="77777777" w:rsidR="000D1313" w:rsidRPr="00D7711C" w:rsidRDefault="000D1313" w:rsidP="00D7711C">
      <w:pPr>
        <w:spacing w:after="0"/>
        <w:ind w:left="720" w:right="720"/>
        <w:rPr>
          <w:rFonts w:asciiTheme="majorHAnsi" w:hAnsiTheme="majorHAnsi"/>
          <w:i/>
          <w:sz w:val="24"/>
          <w:szCs w:val="24"/>
        </w:rPr>
      </w:pPr>
    </w:p>
    <w:p w14:paraId="2E90B70C" w14:textId="77777777" w:rsidR="00D7711C" w:rsidRPr="00DE1598" w:rsidRDefault="00D7711C" w:rsidP="00DE1598">
      <w:pPr>
        <w:spacing w:after="0"/>
        <w:rPr>
          <w:rFonts w:asciiTheme="majorHAnsi" w:hAnsiTheme="majorHAnsi"/>
          <w:sz w:val="24"/>
          <w:szCs w:val="24"/>
        </w:rPr>
      </w:pPr>
    </w:p>
    <w:p w14:paraId="00CB004F" w14:textId="77777777" w:rsidR="000D1313" w:rsidRPr="00DE1598" w:rsidRDefault="00DB384C" w:rsidP="000552E2">
      <w:pPr>
        <w:pStyle w:val="Heading1"/>
      </w:pPr>
      <w:r w:rsidRPr="00DE1598">
        <w:lastRenderedPageBreak/>
        <w:t>Wireless Router Setup</w:t>
      </w:r>
    </w:p>
    <w:p w14:paraId="06D78BFA" w14:textId="77777777" w:rsidR="00AB2B6C" w:rsidRDefault="00AB2B6C" w:rsidP="00EC1220"/>
    <w:p w14:paraId="1621AEEB" w14:textId="77777777" w:rsidR="00C306D7" w:rsidRDefault="000267EB" w:rsidP="00EC1220">
      <w:r w:rsidRPr="00136B6A">
        <w:t>The XBeePro routers are used to extend the range of the wireless downrigger control signals from the XBeePro Base Station to the individual downrigger control boxes</w:t>
      </w:r>
      <w:r w:rsidR="00BB7FB6">
        <w:t xml:space="preserve">.  </w:t>
      </w:r>
      <w:r w:rsidR="00CB13AB" w:rsidRPr="00136B6A">
        <w:t>The specific locations of the</w:t>
      </w:r>
      <w:r w:rsidR="008F3BF2">
        <w:t xml:space="preserve"> routers are ship dependent; t</w:t>
      </w:r>
      <w:r w:rsidR="00CB13AB" w:rsidRPr="00136B6A">
        <w:t>hey need to be placed in unobscured locations so that the wireless signal can reach all downriggers</w:t>
      </w:r>
      <w:r w:rsidR="00BB7FB6">
        <w:t xml:space="preserve">.  </w:t>
      </w:r>
      <w:r w:rsidR="00563E42">
        <w:t xml:space="preserve"> Make sure the routers are freshly charged and turned on.  It takes about 1.5 hours to charge the routers.  They can also be run off A/C via the Tenergy chargers.  Battery life will be shortened in cold conditions.</w:t>
      </w:r>
      <w:r w:rsidR="00FA1BF0">
        <w:t xml:space="preserve">  See Appendix </w:t>
      </w:r>
      <w:r w:rsidR="00FA1BF0">
        <w:fldChar w:fldCharType="begin"/>
      </w:r>
      <w:r w:rsidR="00FA1BF0">
        <w:instrText xml:space="preserve"> REF _Ref66957812 \r \h </w:instrText>
      </w:r>
      <w:r w:rsidR="00FA1BF0">
        <w:fldChar w:fldCharType="separate"/>
      </w:r>
      <w:r w:rsidR="00FA1BF0">
        <w:t>IX.D</w:t>
      </w:r>
      <w:r w:rsidR="00FA1BF0">
        <w:fldChar w:fldCharType="end"/>
      </w:r>
      <w:r w:rsidR="00FA1BF0">
        <w:t xml:space="preserve"> for more information on the Tenergy batteries and chargers.</w:t>
      </w:r>
    </w:p>
    <w:p w14:paraId="25403C16" w14:textId="77777777" w:rsidR="00AB2B6C" w:rsidRPr="00136B6A" w:rsidRDefault="00AB2B6C" w:rsidP="00EC1220"/>
    <w:p w14:paraId="2C4DD77F" w14:textId="77777777" w:rsidR="000D1313" w:rsidRPr="00026026" w:rsidRDefault="000267EB" w:rsidP="00026026">
      <w:pPr>
        <w:rPr>
          <w:color w:val="FF0000"/>
        </w:rPr>
      </w:pPr>
      <w:r w:rsidRPr="00026026">
        <w:rPr>
          <w:color w:val="FF0000"/>
        </w:rPr>
        <w:t>NOAA Ship Henry Bigelow</w:t>
      </w:r>
      <w:r w:rsidR="00026026" w:rsidRPr="00026026">
        <w:rPr>
          <w:color w:val="FF0000"/>
        </w:rPr>
        <w:t xml:space="preserve"> router placement</w:t>
      </w:r>
      <w:r w:rsidR="00E32AD9" w:rsidRPr="00026026">
        <w:rPr>
          <w:color w:val="FF0000"/>
        </w:rPr>
        <w:t>:</w:t>
      </w:r>
      <w:r w:rsidRPr="00026026">
        <w:rPr>
          <w:color w:val="FF0000"/>
        </w:rPr>
        <w:t xml:space="preserve"> </w:t>
      </w:r>
    </w:p>
    <w:p w14:paraId="4150E782" w14:textId="77777777" w:rsidR="008A58FB" w:rsidRPr="00026026" w:rsidRDefault="00DB384C" w:rsidP="00026026">
      <w:pPr>
        <w:pStyle w:val="ListParagraph"/>
        <w:numPr>
          <w:ilvl w:val="0"/>
          <w:numId w:val="18"/>
        </w:numPr>
        <w:rPr>
          <w:color w:val="FF0000"/>
        </w:rPr>
      </w:pPr>
      <w:r w:rsidRPr="00026026">
        <w:rPr>
          <w:color w:val="FF0000"/>
        </w:rPr>
        <w:t>O</w:t>
      </w:r>
      <w:r w:rsidR="000267EB" w:rsidRPr="00026026">
        <w:rPr>
          <w:color w:val="FF0000"/>
        </w:rPr>
        <w:t xml:space="preserve">ne XBeePro router </w:t>
      </w:r>
      <w:r w:rsidRPr="00026026">
        <w:rPr>
          <w:color w:val="FF0000"/>
        </w:rPr>
        <w:t>is located</w:t>
      </w:r>
      <w:r w:rsidR="00CB13AB" w:rsidRPr="00026026">
        <w:rPr>
          <w:color w:val="FF0000"/>
        </w:rPr>
        <w:t xml:space="preserve"> </w:t>
      </w:r>
      <w:r w:rsidR="000267EB" w:rsidRPr="00026026">
        <w:rPr>
          <w:color w:val="FF0000"/>
        </w:rPr>
        <w:t>in the main deck corridor, adjacent to the AFT door that goes out to the back deck.</w:t>
      </w:r>
    </w:p>
    <w:p w14:paraId="57CE498B" w14:textId="77777777" w:rsidR="00205924" w:rsidRPr="00026026" w:rsidRDefault="000267EB" w:rsidP="00026026">
      <w:pPr>
        <w:pStyle w:val="ListParagraph"/>
        <w:numPr>
          <w:ilvl w:val="0"/>
          <w:numId w:val="18"/>
        </w:numPr>
        <w:rPr>
          <w:color w:val="FF0000"/>
        </w:rPr>
      </w:pPr>
      <w:r w:rsidRPr="00026026">
        <w:rPr>
          <w:color w:val="FF0000"/>
        </w:rPr>
        <w:t>Another router should be placed on the back deck</w:t>
      </w:r>
      <w:r w:rsidR="00BB7FB6" w:rsidRPr="00026026">
        <w:rPr>
          <w:color w:val="FF0000"/>
        </w:rPr>
        <w:t xml:space="preserve">.  </w:t>
      </w:r>
      <w:r w:rsidRPr="00026026">
        <w:rPr>
          <w:color w:val="FF0000"/>
        </w:rPr>
        <w:t xml:space="preserve">(Use a step ladder as a base for this router.) </w:t>
      </w:r>
    </w:p>
    <w:p w14:paraId="1FE83D74" w14:textId="77777777" w:rsidR="004C374A" w:rsidRPr="00026026" w:rsidRDefault="000267EB" w:rsidP="00026026">
      <w:pPr>
        <w:pStyle w:val="ListParagraph"/>
        <w:numPr>
          <w:ilvl w:val="0"/>
          <w:numId w:val="18"/>
        </w:numPr>
        <w:rPr>
          <w:b/>
          <w:color w:val="FF0000"/>
        </w:rPr>
      </w:pPr>
      <w:r w:rsidRPr="00026026">
        <w:rPr>
          <w:color w:val="FF0000"/>
        </w:rPr>
        <w:t>The third router should be placed up on the “Flying Bridge”</w:t>
      </w:r>
      <w:r w:rsidR="00D41CB5" w:rsidRPr="00026026">
        <w:rPr>
          <w:color w:val="FF0000"/>
        </w:rPr>
        <w:t>, with a direct line of sight to the router on the back deck</w:t>
      </w:r>
      <w:r w:rsidRPr="00026026">
        <w:rPr>
          <w:color w:val="FF0000"/>
        </w:rPr>
        <w:t>.</w:t>
      </w:r>
    </w:p>
    <w:p w14:paraId="2B8A4A75" w14:textId="77777777" w:rsidR="00136B6A" w:rsidRDefault="00136B6A" w:rsidP="00026026"/>
    <w:p w14:paraId="735730A2" w14:textId="77777777" w:rsidR="00402D55" w:rsidRPr="00402D55" w:rsidRDefault="00402D55" w:rsidP="00026026"/>
    <w:p w14:paraId="72F1B7A7" w14:textId="77777777" w:rsidR="00B464CF" w:rsidRDefault="00B464CF" w:rsidP="00026026">
      <w:pPr>
        <w:rPr>
          <w:rFonts w:eastAsiaTheme="majorEastAsia" w:cstheme="majorBidi"/>
          <w:b/>
          <w:bCs/>
          <w:sz w:val="28"/>
          <w:szCs w:val="28"/>
        </w:rPr>
      </w:pPr>
      <w:r>
        <w:br w:type="page"/>
      </w:r>
    </w:p>
    <w:p w14:paraId="3E1F64CC" w14:textId="598A9FDD" w:rsidR="00795A56" w:rsidRDefault="00795A56" w:rsidP="000552E2">
      <w:pPr>
        <w:pStyle w:val="Heading1"/>
      </w:pPr>
      <w:r w:rsidRPr="00AB2B6C">
        <w:lastRenderedPageBreak/>
        <w:t>EchoCal</w:t>
      </w:r>
      <w:r w:rsidRPr="00402D55">
        <w:t xml:space="preserve"> Software</w:t>
      </w:r>
      <w:r w:rsidR="00065A58">
        <w:t xml:space="preserve"> Setup</w:t>
      </w:r>
      <w:r w:rsidR="00EE52FA" w:rsidRPr="00402D55">
        <w:t>:</w:t>
      </w:r>
    </w:p>
    <w:p w14:paraId="556ACBF0" w14:textId="77777777" w:rsidR="00B464CF" w:rsidRPr="00B464CF" w:rsidRDefault="00B464CF" w:rsidP="00B464CF">
      <w:pPr>
        <w:spacing w:after="0"/>
      </w:pPr>
    </w:p>
    <w:p w14:paraId="7D1E8A41" w14:textId="77777777" w:rsidR="00850A95" w:rsidRDefault="00850A95" w:rsidP="00850A95">
      <w:pPr>
        <w:pStyle w:val="Heading2"/>
        <w:numPr>
          <w:ilvl w:val="1"/>
          <w:numId w:val="22"/>
        </w:numPr>
      </w:pPr>
      <w:r>
        <w:t>Install the software</w:t>
      </w:r>
    </w:p>
    <w:p w14:paraId="17AAD82D" w14:textId="77777777" w:rsidR="00850A95" w:rsidRPr="00850A95" w:rsidRDefault="00850A95" w:rsidP="00850A95">
      <w:r>
        <w:t xml:space="preserve">The </w:t>
      </w:r>
      <w:r w:rsidR="00355AF8">
        <w:t>echocal GUI may be run from the desktop and does not need administrative permissions to install or execute.  FTDI USB drivers are required to interface with the wireless base station.</w:t>
      </w:r>
      <w:r w:rsidR="00D84169">
        <w:t xml:space="preserve">  They should be obtained directly from FTDI:  </w:t>
      </w:r>
      <w:r w:rsidR="00D84169" w:rsidRPr="00D84169">
        <w:t>https://ftdichip.com/drivers/</w:t>
      </w:r>
    </w:p>
    <w:p w14:paraId="1033F3DE" w14:textId="77777777" w:rsidR="00B464CF" w:rsidRPr="00924F2B" w:rsidRDefault="00B464CF" w:rsidP="00850A95">
      <w:pPr>
        <w:pStyle w:val="Heading2"/>
        <w:numPr>
          <w:ilvl w:val="1"/>
          <w:numId w:val="22"/>
        </w:numPr>
      </w:pPr>
      <w:r w:rsidRPr="00924F2B">
        <w:t>Initiate the software.</w:t>
      </w:r>
    </w:p>
    <w:p w14:paraId="341F43FF" w14:textId="77777777" w:rsidR="00B464CF" w:rsidRPr="00F25064" w:rsidRDefault="00B464CF" w:rsidP="00F25064">
      <w:pPr>
        <w:rPr>
          <w:b/>
        </w:rPr>
      </w:pPr>
      <w:r w:rsidRPr="00DE1598">
        <w:rPr>
          <w:b/>
          <w:noProof/>
          <w:szCs w:val="24"/>
        </w:rPr>
        <w:drawing>
          <wp:anchor distT="0" distB="0" distL="114300" distR="114300" simplePos="0" relativeHeight="251659263" behindDoc="1" locked="0" layoutInCell="1" allowOverlap="1" wp14:anchorId="19D95C2E" wp14:editId="42B216FE">
            <wp:simplePos x="0" y="0"/>
            <wp:positionH relativeFrom="column">
              <wp:posOffset>5248275</wp:posOffset>
            </wp:positionH>
            <wp:positionV relativeFrom="paragraph">
              <wp:posOffset>8255</wp:posOffset>
            </wp:positionV>
            <wp:extent cx="401955" cy="476885"/>
            <wp:effectExtent l="0" t="0" r="0" b="0"/>
            <wp:wrapTight wrapText="bothSides">
              <wp:wrapPolygon edited="0">
                <wp:start x="0" y="0"/>
                <wp:lineTo x="0" y="20708"/>
                <wp:lineTo x="20474" y="20708"/>
                <wp:lineTo x="20474" y="0"/>
                <wp:lineTo x="0" y="0"/>
              </wp:wrapPolygon>
            </wp:wrapTight>
            <wp:docPr id="19" name="Picture 18" descr="Pict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5.jpg"/>
                    <pic:cNvPicPr/>
                  </pic:nvPicPr>
                  <pic:blipFill>
                    <a:blip r:embed="rId21" cstate="print"/>
                    <a:stretch>
                      <a:fillRect/>
                    </a:stretch>
                  </pic:blipFill>
                  <pic:spPr>
                    <a:xfrm>
                      <a:off x="0" y="0"/>
                      <a:ext cx="401955" cy="476885"/>
                    </a:xfrm>
                    <a:prstGeom prst="rect">
                      <a:avLst/>
                    </a:prstGeom>
                  </pic:spPr>
                </pic:pic>
              </a:graphicData>
            </a:graphic>
          </wp:anchor>
        </w:drawing>
      </w:r>
      <w:r w:rsidR="001D56C5" w:rsidRPr="00DE1598">
        <w:t xml:space="preserve">Attach the XBeePro </w:t>
      </w:r>
      <w:r w:rsidR="00702F05" w:rsidRPr="00DE1598">
        <w:t>B</w:t>
      </w:r>
      <w:r w:rsidR="001D56C5" w:rsidRPr="00DE1598">
        <w:t xml:space="preserve">ase </w:t>
      </w:r>
      <w:r w:rsidR="00702F05" w:rsidRPr="00DE1598">
        <w:t>S</w:t>
      </w:r>
      <w:r w:rsidR="001D56C5" w:rsidRPr="00DE1598">
        <w:t>tation to the PC</w:t>
      </w:r>
      <w:r w:rsidR="00BB7FB6">
        <w:t xml:space="preserve">.  </w:t>
      </w:r>
      <w:r w:rsidR="001D56C5" w:rsidRPr="00DE1598">
        <w:t>Double click the “EchoCAL64” icon to launch the EchoCAL software GUI.</w:t>
      </w:r>
    </w:p>
    <w:p w14:paraId="2E8057E4" w14:textId="77777777" w:rsidR="002926E2" w:rsidRPr="00924F2B" w:rsidRDefault="00C44EE9" w:rsidP="00F25064">
      <w:pPr>
        <w:pStyle w:val="Heading2"/>
      </w:pPr>
      <w:r w:rsidRPr="00924F2B">
        <w:t xml:space="preserve">Serial Port </w:t>
      </w:r>
      <w:r w:rsidR="004005C9" w:rsidRPr="00924F2B">
        <w:t>C</w:t>
      </w:r>
      <w:r w:rsidRPr="00924F2B">
        <w:t>onfiguration</w:t>
      </w:r>
      <w:r w:rsidR="000E158F" w:rsidRPr="00924F2B">
        <w:t>:</w:t>
      </w:r>
      <w:r w:rsidRPr="00924F2B">
        <w:t xml:space="preserve"> </w:t>
      </w:r>
    </w:p>
    <w:p w14:paraId="0CB89FE5" w14:textId="77777777" w:rsidR="00190F36" w:rsidRPr="00190F36" w:rsidRDefault="00190F36" w:rsidP="00190F36">
      <w:pPr>
        <w:pStyle w:val="ListParagraph"/>
        <w:numPr>
          <w:ilvl w:val="0"/>
          <w:numId w:val="25"/>
        </w:numPr>
        <w:rPr>
          <w:szCs w:val="24"/>
        </w:rPr>
      </w:pPr>
      <w:r w:rsidRPr="00190F36">
        <w:t xml:space="preserve">In the Serial Port Configuration tab (Figure 4), click “Refresh ports” button </w:t>
      </w:r>
    </w:p>
    <w:p w14:paraId="21DAD468" w14:textId="77777777" w:rsidR="00190F36" w:rsidRDefault="00E17CA2" w:rsidP="00190F36">
      <w:pPr>
        <w:pStyle w:val="ListParagraph"/>
        <w:numPr>
          <w:ilvl w:val="0"/>
          <w:numId w:val="25"/>
        </w:numPr>
        <w:rPr>
          <w:szCs w:val="24"/>
        </w:rPr>
      </w:pPr>
      <w:r w:rsidRPr="00DE1598">
        <w:t>Us</w:t>
      </w:r>
      <w:r w:rsidR="006C48F4" w:rsidRPr="00DE1598">
        <w:t>ing</w:t>
      </w:r>
      <w:r w:rsidRPr="00DE1598">
        <w:t xml:space="preserve"> the drop down </w:t>
      </w:r>
      <w:r w:rsidR="006C48F4" w:rsidRPr="00DE1598">
        <w:t>list,</w:t>
      </w:r>
      <w:r w:rsidR="00C44EE9" w:rsidRPr="00DE1598">
        <w:t xml:space="preserve"> </w:t>
      </w:r>
      <w:r w:rsidR="006C48F4" w:rsidRPr="00DE1598">
        <w:t>select</w:t>
      </w:r>
      <w:r w:rsidRPr="00DE1598">
        <w:t xml:space="preserve"> the</w:t>
      </w:r>
      <w:r w:rsidR="00C44EE9" w:rsidRPr="00DE1598">
        <w:t xml:space="preserve"> correct </w:t>
      </w:r>
      <w:r w:rsidR="00EF522A" w:rsidRPr="00DE1598">
        <w:t xml:space="preserve">COM </w:t>
      </w:r>
      <w:r w:rsidR="00C44EE9" w:rsidRPr="00DE1598">
        <w:t xml:space="preserve">port </w:t>
      </w:r>
      <w:r w:rsidRPr="00DE1598">
        <w:t xml:space="preserve">for the </w:t>
      </w:r>
      <w:r w:rsidR="00EF522A" w:rsidRPr="00DE1598">
        <w:t xml:space="preserve">XBeePro </w:t>
      </w:r>
      <w:r w:rsidR="00C44EE9" w:rsidRPr="00DE1598">
        <w:t>Base Station</w:t>
      </w:r>
      <w:r w:rsidR="00BB7FB6">
        <w:t xml:space="preserve">. </w:t>
      </w:r>
      <w:r w:rsidR="000C4F86">
        <w:t xml:space="preserve">  </w:t>
      </w:r>
      <w:r w:rsidR="00C44EE9" w:rsidRPr="00190F36">
        <w:rPr>
          <w:szCs w:val="24"/>
        </w:rPr>
        <w:t xml:space="preserve">Note: You may need to open the </w:t>
      </w:r>
      <w:r w:rsidR="006C48F4" w:rsidRPr="00190F36">
        <w:rPr>
          <w:szCs w:val="24"/>
        </w:rPr>
        <w:t>Windows’ “</w:t>
      </w:r>
      <w:r w:rsidR="00C44EE9" w:rsidRPr="00190F36">
        <w:rPr>
          <w:szCs w:val="24"/>
        </w:rPr>
        <w:t>Control Panel</w:t>
      </w:r>
      <w:r w:rsidR="006C48F4" w:rsidRPr="00190F36">
        <w:rPr>
          <w:szCs w:val="24"/>
        </w:rPr>
        <w:t>”</w:t>
      </w:r>
      <w:r w:rsidR="00C44EE9" w:rsidRPr="00190F36">
        <w:rPr>
          <w:szCs w:val="24"/>
        </w:rPr>
        <w:t xml:space="preserve">, and find the appropriate </w:t>
      </w:r>
      <w:r w:rsidR="006C48F4" w:rsidRPr="00190F36">
        <w:rPr>
          <w:szCs w:val="24"/>
        </w:rPr>
        <w:t xml:space="preserve">COM </w:t>
      </w:r>
      <w:r w:rsidR="00C44EE9" w:rsidRPr="00190F36">
        <w:rPr>
          <w:szCs w:val="24"/>
        </w:rPr>
        <w:t xml:space="preserve">port </w:t>
      </w:r>
      <w:r w:rsidR="006C48F4" w:rsidRPr="00190F36">
        <w:rPr>
          <w:szCs w:val="24"/>
        </w:rPr>
        <w:t xml:space="preserve">that has been assigned to the EchoCAL Base Station </w:t>
      </w:r>
      <w:r w:rsidR="00C44EE9" w:rsidRPr="00190F36">
        <w:rPr>
          <w:szCs w:val="24"/>
        </w:rPr>
        <w:t xml:space="preserve">in </w:t>
      </w:r>
      <w:r w:rsidR="008104B9" w:rsidRPr="00190F36">
        <w:rPr>
          <w:szCs w:val="24"/>
        </w:rPr>
        <w:t>“D</w:t>
      </w:r>
      <w:r w:rsidR="00C44EE9" w:rsidRPr="00190F36">
        <w:rPr>
          <w:szCs w:val="24"/>
        </w:rPr>
        <w:t xml:space="preserve">evice </w:t>
      </w:r>
      <w:r w:rsidR="008104B9" w:rsidRPr="00190F36">
        <w:rPr>
          <w:szCs w:val="24"/>
        </w:rPr>
        <w:t>M</w:t>
      </w:r>
      <w:r w:rsidR="00C44EE9" w:rsidRPr="00190F36">
        <w:rPr>
          <w:szCs w:val="24"/>
        </w:rPr>
        <w:t>anager</w:t>
      </w:r>
      <w:r w:rsidR="00C306D7" w:rsidRPr="00190F36">
        <w:rPr>
          <w:szCs w:val="24"/>
        </w:rPr>
        <w:t>.”</w:t>
      </w:r>
    </w:p>
    <w:p w14:paraId="631366CE" w14:textId="77777777" w:rsidR="00433B87" w:rsidRPr="00190F36" w:rsidRDefault="00E17CA2" w:rsidP="00190F36">
      <w:pPr>
        <w:pStyle w:val="ListParagraph"/>
        <w:numPr>
          <w:ilvl w:val="0"/>
          <w:numId w:val="25"/>
        </w:numPr>
        <w:rPr>
          <w:szCs w:val="24"/>
        </w:rPr>
      </w:pPr>
      <w:r w:rsidRPr="00190F36">
        <w:rPr>
          <w:szCs w:val="24"/>
        </w:rPr>
        <w:t xml:space="preserve">Once you’ve found the correct port, </w:t>
      </w:r>
      <w:r w:rsidR="00653EF0" w:rsidRPr="00190F36">
        <w:rPr>
          <w:szCs w:val="24"/>
        </w:rPr>
        <w:t>c</w:t>
      </w:r>
      <w:r w:rsidRPr="00190F36">
        <w:rPr>
          <w:szCs w:val="24"/>
        </w:rPr>
        <w:t xml:space="preserve">lick </w:t>
      </w:r>
      <w:r w:rsidR="00653EF0" w:rsidRPr="00190F36">
        <w:rPr>
          <w:szCs w:val="24"/>
        </w:rPr>
        <w:t xml:space="preserve">the </w:t>
      </w:r>
      <w:r w:rsidR="00D33282" w:rsidRPr="00190F36">
        <w:rPr>
          <w:szCs w:val="24"/>
        </w:rPr>
        <w:t>“</w:t>
      </w:r>
      <w:r w:rsidRPr="00190F36">
        <w:rPr>
          <w:szCs w:val="24"/>
        </w:rPr>
        <w:t>Scan</w:t>
      </w:r>
      <w:r w:rsidR="00D33282" w:rsidRPr="00190F36">
        <w:rPr>
          <w:szCs w:val="24"/>
        </w:rPr>
        <w:t>”</w:t>
      </w:r>
      <w:r w:rsidR="00653EF0" w:rsidRPr="00190F36">
        <w:rPr>
          <w:szCs w:val="24"/>
        </w:rPr>
        <w:t xml:space="preserve"> </w:t>
      </w:r>
      <w:r w:rsidR="000E2899" w:rsidRPr="00190F36">
        <w:rPr>
          <w:szCs w:val="24"/>
        </w:rPr>
        <w:t>button.</w:t>
      </w:r>
      <w:r w:rsidR="000C4F86" w:rsidRPr="00190F36">
        <w:rPr>
          <w:szCs w:val="24"/>
        </w:rPr>
        <w:t xml:space="preserve">  </w:t>
      </w:r>
      <w:r w:rsidR="00653EF0" w:rsidRPr="00190F36">
        <w:rPr>
          <w:szCs w:val="24"/>
        </w:rPr>
        <w:t>After about 20 seconds,</w:t>
      </w:r>
      <w:r w:rsidR="00C44EE9" w:rsidRPr="00190F36">
        <w:rPr>
          <w:szCs w:val="24"/>
        </w:rPr>
        <w:t xml:space="preserve"> all devices connected</w:t>
      </w:r>
      <w:r w:rsidRPr="00190F36">
        <w:rPr>
          <w:szCs w:val="24"/>
        </w:rPr>
        <w:t xml:space="preserve"> should be displayed</w:t>
      </w:r>
      <w:r w:rsidR="00653EF0" w:rsidRPr="00190F36">
        <w:rPr>
          <w:szCs w:val="24"/>
        </w:rPr>
        <w:t xml:space="preserve"> in the “EchoCal</w:t>
      </w:r>
      <w:r w:rsidR="00D445C2" w:rsidRPr="00190F36">
        <w:rPr>
          <w:szCs w:val="24"/>
        </w:rPr>
        <w:t xml:space="preserve"> devices </w:t>
      </w:r>
      <w:r w:rsidR="00702F05" w:rsidRPr="00190F36">
        <w:rPr>
          <w:szCs w:val="24"/>
        </w:rPr>
        <w:t>d</w:t>
      </w:r>
      <w:r w:rsidR="00D445C2" w:rsidRPr="00190F36">
        <w:rPr>
          <w:szCs w:val="24"/>
        </w:rPr>
        <w:t>iscovered” text box</w:t>
      </w:r>
      <w:r w:rsidR="00BB7FB6" w:rsidRPr="00190F36">
        <w:rPr>
          <w:szCs w:val="24"/>
        </w:rPr>
        <w:t xml:space="preserve">.  </w:t>
      </w:r>
      <w:r w:rsidR="00467A74" w:rsidRPr="00190F36">
        <w:rPr>
          <w:szCs w:val="24"/>
        </w:rPr>
        <w:t xml:space="preserve"> </w:t>
      </w:r>
      <w:r w:rsidR="00C44EE9" w:rsidRPr="00190F36">
        <w:rPr>
          <w:szCs w:val="24"/>
        </w:rPr>
        <w:t>(E</w:t>
      </w:r>
      <w:r w:rsidR="00BD629A" w:rsidRPr="00190F36">
        <w:rPr>
          <w:szCs w:val="24"/>
        </w:rPr>
        <w:t>K60</w:t>
      </w:r>
      <w:r w:rsidR="00EF382E" w:rsidRPr="00190F36">
        <w:rPr>
          <w:szCs w:val="24"/>
        </w:rPr>
        <w:t>C001,</w:t>
      </w:r>
      <w:r w:rsidR="00EE52FA" w:rsidRPr="00190F36">
        <w:rPr>
          <w:szCs w:val="24"/>
        </w:rPr>
        <w:t xml:space="preserve"> </w:t>
      </w:r>
      <w:r w:rsidR="00C44EE9" w:rsidRPr="00190F36">
        <w:rPr>
          <w:szCs w:val="24"/>
        </w:rPr>
        <w:t>E</w:t>
      </w:r>
      <w:r w:rsidR="00BD629A" w:rsidRPr="00190F36">
        <w:rPr>
          <w:szCs w:val="24"/>
        </w:rPr>
        <w:t>K60</w:t>
      </w:r>
      <w:r w:rsidR="00C44EE9" w:rsidRPr="00190F36">
        <w:rPr>
          <w:szCs w:val="24"/>
        </w:rPr>
        <w:t>C002,</w:t>
      </w:r>
      <w:r w:rsidR="00EE52FA" w:rsidRPr="00190F36">
        <w:rPr>
          <w:szCs w:val="24"/>
        </w:rPr>
        <w:t xml:space="preserve"> </w:t>
      </w:r>
      <w:r w:rsidR="00C44EE9" w:rsidRPr="00190F36">
        <w:rPr>
          <w:szCs w:val="24"/>
        </w:rPr>
        <w:t>E</w:t>
      </w:r>
      <w:r w:rsidR="00BD629A" w:rsidRPr="00190F36">
        <w:rPr>
          <w:szCs w:val="24"/>
        </w:rPr>
        <w:t>K60</w:t>
      </w:r>
      <w:r w:rsidR="00C44EE9" w:rsidRPr="00190F36">
        <w:rPr>
          <w:szCs w:val="24"/>
        </w:rPr>
        <w:t>C00</w:t>
      </w:r>
      <w:r w:rsidR="00EF382E" w:rsidRPr="00190F36">
        <w:rPr>
          <w:szCs w:val="24"/>
        </w:rPr>
        <w:t>3</w:t>
      </w:r>
      <w:r w:rsidR="005625B7" w:rsidRPr="00190F36">
        <w:rPr>
          <w:szCs w:val="24"/>
        </w:rPr>
        <w:t>)</w:t>
      </w:r>
      <w:r w:rsidR="00994F0F" w:rsidRPr="00190F36">
        <w:rPr>
          <w:szCs w:val="24"/>
        </w:rPr>
        <w:t>.  Note: If it does not display all devices, scan again.  Bad connections may be due to routers not being placed correctly, or a battery in a router may be dead.</w:t>
      </w:r>
    </w:p>
    <w:p w14:paraId="7A5BE28C" w14:textId="77777777" w:rsidR="00CE300C" w:rsidRDefault="00AA3FAD" w:rsidP="00CE300C">
      <w:pPr>
        <w:keepNext/>
        <w:spacing w:after="0"/>
        <w:jc w:val="center"/>
      </w:pPr>
      <w:r w:rsidRPr="00DE1598">
        <w:rPr>
          <w:noProof/>
          <w:sz w:val="24"/>
          <w:szCs w:val="24"/>
        </w:rPr>
        <w:drawing>
          <wp:inline distT="0" distB="0" distL="0" distR="0" wp14:anchorId="532BC920" wp14:editId="51CFAD76">
            <wp:extent cx="2639060" cy="3664585"/>
            <wp:effectExtent l="0" t="0" r="8890" b="0"/>
            <wp:docPr id="45" name="Picture 44" descr="bo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4.jpg"/>
                    <pic:cNvPicPr/>
                  </pic:nvPicPr>
                  <pic:blipFill>
                    <a:blip r:embed="rId22" cstate="print"/>
                    <a:srcRect l="24029" t="7299" r="37606" b="18492"/>
                    <a:stretch>
                      <a:fillRect/>
                    </a:stretch>
                  </pic:blipFill>
                  <pic:spPr>
                    <a:xfrm>
                      <a:off x="0" y="0"/>
                      <a:ext cx="2649445" cy="3679006"/>
                    </a:xfrm>
                    <a:prstGeom prst="rect">
                      <a:avLst/>
                    </a:prstGeom>
                  </pic:spPr>
                </pic:pic>
              </a:graphicData>
            </a:graphic>
          </wp:inline>
        </w:drawing>
      </w:r>
    </w:p>
    <w:p w14:paraId="320EFC69" w14:textId="4BA2DF8D" w:rsidR="00AA1B95" w:rsidRPr="005A6A04" w:rsidRDefault="00CE300C" w:rsidP="005A6A04">
      <w:pPr>
        <w:pStyle w:val="Caption"/>
        <w:jc w:val="center"/>
        <w:rPr>
          <w:sz w:val="24"/>
          <w:szCs w:val="24"/>
        </w:rPr>
      </w:pPr>
      <w:bookmarkStart w:id="10" w:name="_Toc67057625"/>
      <w:r>
        <w:t xml:space="preserve">Figure </w:t>
      </w:r>
      <w:r>
        <w:fldChar w:fldCharType="begin"/>
      </w:r>
      <w:r>
        <w:instrText xml:space="preserve"> SEQ Figure \* ARABIC </w:instrText>
      </w:r>
      <w:r>
        <w:fldChar w:fldCharType="separate"/>
      </w:r>
      <w:r w:rsidR="00071F7C">
        <w:rPr>
          <w:noProof/>
        </w:rPr>
        <w:t>5</w:t>
      </w:r>
      <w:r>
        <w:fldChar w:fldCharType="end"/>
      </w:r>
      <w:r>
        <w:t xml:space="preserve">:  </w:t>
      </w:r>
      <w:r w:rsidRPr="009B32A7">
        <w:t>Serial Port Configuration interface.</w:t>
      </w:r>
      <w:bookmarkEnd w:id="10"/>
    </w:p>
    <w:p w14:paraId="03F62330" w14:textId="77777777" w:rsidR="00E8794D" w:rsidRPr="00E8794D" w:rsidRDefault="00FC26DF" w:rsidP="005A6A04">
      <w:pPr>
        <w:pStyle w:val="Heading2"/>
      </w:pPr>
      <w:r>
        <w:t>Configure EchoCal for the ship</w:t>
      </w:r>
      <w:r w:rsidR="00E8794D" w:rsidRPr="00E8794D">
        <w:t>.</w:t>
      </w:r>
    </w:p>
    <w:p w14:paraId="14B09027" w14:textId="77777777" w:rsidR="00E14DBC" w:rsidRDefault="00080DD8" w:rsidP="005A6A04">
      <w:pPr>
        <w:rPr>
          <w:b/>
        </w:rPr>
      </w:pPr>
      <w:r w:rsidRPr="00DE1598">
        <w:t>The EchoCAL software requires accurate measurements on how the individual downriggers are located on the vessel</w:t>
      </w:r>
      <w:r w:rsidR="00BB7FB6">
        <w:rPr>
          <w:b/>
        </w:rPr>
        <w:t xml:space="preserve">.  </w:t>
      </w:r>
      <w:r w:rsidRPr="00DE1598">
        <w:t>The “Vessel Configuration Files” are XML based documents that record the distances between the downriggers, as well as the forward downrigger location relative to the echosounder transducer on the vessel</w:t>
      </w:r>
      <w:r w:rsidR="00BB7FB6">
        <w:rPr>
          <w:b/>
        </w:rPr>
        <w:t xml:space="preserve">.  </w:t>
      </w:r>
      <w:r w:rsidRPr="00DE1598">
        <w:t>These measurements allow the software to calculate where the sphere is located in the water column</w:t>
      </w:r>
      <w:r w:rsidR="00BB7FB6">
        <w:rPr>
          <w:b/>
        </w:rPr>
        <w:t xml:space="preserve">.  </w:t>
      </w:r>
      <w:r w:rsidRPr="00DE1598">
        <w:t>To l</w:t>
      </w:r>
      <w:r w:rsidR="00E14DBC" w:rsidRPr="00DE1598">
        <w:t>oad</w:t>
      </w:r>
      <w:r w:rsidR="004005C9" w:rsidRPr="00DE1598">
        <w:t xml:space="preserve"> the Vessel</w:t>
      </w:r>
      <w:r w:rsidR="00E14DBC" w:rsidRPr="00DE1598">
        <w:t xml:space="preserve"> Configuration File</w:t>
      </w:r>
      <w:r w:rsidRPr="00DE1598">
        <w:t>, perform the following steps</w:t>
      </w:r>
      <w:r w:rsidR="004005C9" w:rsidRPr="00DE1598">
        <w:t>:</w:t>
      </w:r>
    </w:p>
    <w:p w14:paraId="5496E5FC" w14:textId="77777777" w:rsidR="002A1795" w:rsidRDefault="00FC26DF" w:rsidP="00FC26DF">
      <w:pPr>
        <w:pStyle w:val="Heading3"/>
      </w:pPr>
      <w:r w:rsidRPr="00FC26DF">
        <w:lastRenderedPageBreak/>
        <w:t>Load the Vessel Configuration File</w:t>
      </w:r>
      <w:r w:rsidR="00BB7FB6">
        <w:t xml:space="preserve">.  </w:t>
      </w:r>
    </w:p>
    <w:p w14:paraId="3C01C8C4" w14:textId="77777777" w:rsidR="00FC26DF" w:rsidRDefault="00FC26DF" w:rsidP="00FC26DF">
      <w:pPr>
        <w:pStyle w:val="ListParagraph"/>
        <w:numPr>
          <w:ilvl w:val="0"/>
          <w:numId w:val="28"/>
        </w:numPr>
      </w:pPr>
      <w:r w:rsidRPr="00FC26DF">
        <w:t>Select the Coordinate Display Window tab, and click on the “Load config file” button (</w:t>
      </w:r>
      <w:r>
        <w:fldChar w:fldCharType="begin"/>
      </w:r>
      <w:r>
        <w:instrText xml:space="preserve"> REF _Ref66959849 \h </w:instrText>
      </w:r>
      <w:r>
        <w:fldChar w:fldCharType="separate"/>
      </w:r>
      <w:r>
        <w:t xml:space="preserve">Figure </w:t>
      </w:r>
      <w:r>
        <w:rPr>
          <w:noProof/>
        </w:rPr>
        <w:t>6</w:t>
      </w:r>
      <w:r>
        <w:fldChar w:fldCharType="end"/>
      </w:r>
      <w:r w:rsidRPr="00FC26DF">
        <w:t>)</w:t>
      </w:r>
      <w:r>
        <w:t xml:space="preserve">.  </w:t>
      </w:r>
    </w:p>
    <w:p w14:paraId="2B7FE756" w14:textId="77777777" w:rsidR="00BB59BA" w:rsidRDefault="00080DD8" w:rsidP="00FC26DF">
      <w:pPr>
        <w:pStyle w:val="ListParagraph"/>
        <w:numPr>
          <w:ilvl w:val="0"/>
          <w:numId w:val="28"/>
        </w:numPr>
      </w:pPr>
      <w:r w:rsidRPr="00DE1598">
        <w:t xml:space="preserve">The Open </w:t>
      </w:r>
      <w:r w:rsidR="00B4740C" w:rsidRPr="00DE1598">
        <w:t>d</w:t>
      </w:r>
      <w:r w:rsidRPr="00DE1598">
        <w:t xml:space="preserve">ialog window will </w:t>
      </w:r>
      <w:r w:rsidR="00D86243" w:rsidRPr="00DE1598">
        <w:t>appear</w:t>
      </w:r>
      <w:r w:rsidRPr="00DE1598">
        <w:t>, allowing you to select the proper Vessel Configuration file</w:t>
      </w:r>
      <w:r w:rsidR="00BB7FB6">
        <w:t xml:space="preserve">.  </w:t>
      </w:r>
      <w:r w:rsidR="0073276C" w:rsidRPr="00DE1598">
        <w:t>The file will be automatically uploaded</w:t>
      </w:r>
      <w:r w:rsidR="00BB7FB6">
        <w:t xml:space="preserve">.  </w:t>
      </w:r>
      <w:r w:rsidR="0073276C" w:rsidRPr="00DE1598">
        <w:t xml:space="preserve">You can click the Vessel Configuration Tool tab to verify all readings </w:t>
      </w:r>
      <w:r w:rsidR="00D86243" w:rsidRPr="00DE1598">
        <w:t>loaded</w:t>
      </w:r>
      <w:r w:rsidR="0073276C" w:rsidRPr="00DE1598">
        <w:t xml:space="preserve"> correctly.</w:t>
      </w:r>
    </w:p>
    <w:p w14:paraId="64DAA9CD" w14:textId="77777777" w:rsidR="00CA4C8C" w:rsidRPr="002A1795" w:rsidRDefault="00CA4C8C" w:rsidP="001540EA">
      <w:pPr>
        <w:pStyle w:val="ListParagraph"/>
        <w:numPr>
          <w:ilvl w:val="0"/>
          <w:numId w:val="28"/>
        </w:numPr>
        <w:rPr>
          <w:b/>
          <w:szCs w:val="24"/>
        </w:rPr>
      </w:pPr>
      <w:r w:rsidRPr="00DE1598">
        <w:t>Configuration Files can be saved and loaded from previous sessions (.xml format)</w:t>
      </w:r>
      <w:r w:rsidR="00BB7FB6">
        <w:t xml:space="preserve">.  </w:t>
      </w:r>
      <w:r w:rsidRPr="00DE1598">
        <w:t xml:space="preserve"> All inputs are in meters (m), and all heights are relative to ocean surface.</w:t>
      </w:r>
    </w:p>
    <w:p w14:paraId="33B11C54" w14:textId="77777777" w:rsidR="00412C15" w:rsidRPr="00DE1598" w:rsidRDefault="00624C64" w:rsidP="001540EA">
      <w:pPr>
        <w:pStyle w:val="Heading3"/>
      </w:pPr>
      <w:r>
        <w:t>Assign control box numbers to station locations</w:t>
      </w:r>
      <w:r w:rsidR="00BB7FB6">
        <w:t xml:space="preserve">.  </w:t>
      </w:r>
    </w:p>
    <w:p w14:paraId="2C9889D9" w14:textId="77777777" w:rsidR="009E74F2" w:rsidRDefault="00624C64" w:rsidP="001540EA">
      <w:pPr>
        <w:ind w:left="720"/>
        <w:rPr>
          <w:b/>
        </w:rPr>
      </w:pPr>
      <w:r w:rsidRPr="00624C64">
        <w:t>Once the vessel configuration file is loaded, the individual station location controls will become active</w:t>
      </w:r>
      <w:r>
        <w:t xml:space="preserve">. </w:t>
      </w:r>
      <w:r w:rsidRPr="00624C64">
        <w:t xml:space="preserve"> </w:t>
      </w:r>
      <w:r>
        <w:t>A</w:t>
      </w:r>
      <w:r w:rsidR="00CA4C8C" w:rsidRPr="00DE1598">
        <w:t>ssign the control box serial number to each active station location using the pull down list in the Station Location Controls</w:t>
      </w:r>
      <w:r w:rsidR="00F93FBB" w:rsidRPr="00DE1598">
        <w:t xml:space="preserve"> area.</w:t>
      </w:r>
    </w:p>
    <w:p w14:paraId="72ED20AC" w14:textId="77777777" w:rsidR="009A66F8" w:rsidRDefault="009A66F8" w:rsidP="009A66F8">
      <w:pPr>
        <w:spacing w:after="0"/>
      </w:pPr>
    </w:p>
    <w:p w14:paraId="0E0B5455" w14:textId="77777777" w:rsidR="002A1795" w:rsidRDefault="00594F92" w:rsidP="002A1795">
      <w:pPr>
        <w:keepNext/>
        <w:spacing w:after="0"/>
        <w:jc w:val="center"/>
      </w:pPr>
      <w:r>
        <w:rPr>
          <w:noProof/>
        </w:rPr>
        <w:drawing>
          <wp:inline distT="0" distB="0" distL="0" distR="0" wp14:anchorId="7FA89D6D" wp14:editId="02AC640D">
            <wp:extent cx="5572125" cy="425915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rotWithShape="1">
                    <a:blip r:embed="rId23" cstate="print">
                      <a:extLst>
                        <a:ext uri="{28A0092B-C50C-407E-A947-70E740481C1C}">
                          <a14:useLocalDpi xmlns:a14="http://schemas.microsoft.com/office/drawing/2010/main" val="0"/>
                        </a:ext>
                      </a:extLst>
                    </a:blip>
                    <a:srcRect l="30930" t="24216" r="13301"/>
                    <a:stretch/>
                  </pic:blipFill>
                  <pic:spPr bwMode="auto">
                    <a:xfrm>
                      <a:off x="0" y="0"/>
                      <a:ext cx="5585529" cy="4269399"/>
                    </a:xfrm>
                    <a:prstGeom prst="rect">
                      <a:avLst/>
                    </a:prstGeom>
                    <a:ln>
                      <a:noFill/>
                    </a:ln>
                    <a:extLst>
                      <a:ext uri="{53640926-AAD7-44D8-BBD7-CCE9431645EC}">
                        <a14:shadowObscured xmlns:a14="http://schemas.microsoft.com/office/drawing/2010/main"/>
                      </a:ext>
                    </a:extLst>
                  </pic:spPr>
                </pic:pic>
              </a:graphicData>
            </a:graphic>
          </wp:inline>
        </w:drawing>
      </w:r>
    </w:p>
    <w:p w14:paraId="63AEFF71" w14:textId="5973C2F6" w:rsidR="00594F92" w:rsidRDefault="002A1795" w:rsidP="002A1795">
      <w:pPr>
        <w:pStyle w:val="Caption"/>
        <w:jc w:val="center"/>
      </w:pPr>
      <w:bookmarkStart w:id="11" w:name="_Ref66959849"/>
      <w:bookmarkStart w:id="12" w:name="_Ref66959837"/>
      <w:bookmarkStart w:id="13" w:name="_Toc67057626"/>
      <w:r>
        <w:t xml:space="preserve">Figure </w:t>
      </w:r>
      <w:r>
        <w:fldChar w:fldCharType="begin"/>
      </w:r>
      <w:r>
        <w:instrText xml:space="preserve"> SEQ Figure \* ARABIC </w:instrText>
      </w:r>
      <w:r>
        <w:fldChar w:fldCharType="separate"/>
      </w:r>
      <w:r w:rsidR="00071F7C">
        <w:rPr>
          <w:noProof/>
        </w:rPr>
        <w:t>6</w:t>
      </w:r>
      <w:r>
        <w:fldChar w:fldCharType="end"/>
      </w:r>
      <w:bookmarkEnd w:id="11"/>
      <w:r>
        <w:t xml:space="preserve">:  </w:t>
      </w:r>
      <w:r w:rsidRPr="0010325C">
        <w:t>Vessel configuration interface</w:t>
      </w:r>
      <w:bookmarkEnd w:id="12"/>
      <w:bookmarkEnd w:id="13"/>
    </w:p>
    <w:p w14:paraId="4B8A8597" w14:textId="77777777" w:rsidR="00F34D66" w:rsidRPr="00F34D66" w:rsidRDefault="00F34D66" w:rsidP="00624C64">
      <w:pPr>
        <w:pStyle w:val="Heading2"/>
        <w:rPr>
          <w:color w:val="FF0000"/>
        </w:rPr>
      </w:pPr>
      <w:r w:rsidRPr="00F34D66">
        <w:t>Remote test of downrigger stations.</w:t>
      </w:r>
    </w:p>
    <w:p w14:paraId="1C33CF25" w14:textId="77777777" w:rsidR="00373143" w:rsidRDefault="00782122" w:rsidP="00624C64">
      <w:pPr>
        <w:rPr>
          <w:b/>
        </w:rPr>
      </w:pPr>
      <w:r w:rsidRPr="00DE1598">
        <w:t xml:space="preserve">Once individual </w:t>
      </w:r>
      <w:r w:rsidR="006279BC" w:rsidRPr="00DE1598">
        <w:t>d</w:t>
      </w:r>
      <w:r w:rsidRPr="00DE1598">
        <w:t xml:space="preserve">ownrigger </w:t>
      </w:r>
      <w:r w:rsidR="006279BC" w:rsidRPr="00DE1598">
        <w:t>s</w:t>
      </w:r>
      <w:r w:rsidRPr="00DE1598">
        <w:t xml:space="preserve">erial </w:t>
      </w:r>
      <w:r w:rsidR="006279BC" w:rsidRPr="00DE1598">
        <w:t>n</w:t>
      </w:r>
      <w:r w:rsidRPr="00DE1598">
        <w:t xml:space="preserve">umbers are assigned to the active Station Location Controls, you can perform a brief test of the remote control of the </w:t>
      </w:r>
      <w:r w:rsidR="00921C26" w:rsidRPr="00DE1598">
        <w:t>downrigger stations</w:t>
      </w:r>
      <w:r w:rsidR="00BB7FB6">
        <w:rPr>
          <w:b/>
        </w:rPr>
        <w:t xml:space="preserve">.  </w:t>
      </w:r>
      <w:r w:rsidR="00921C26" w:rsidRPr="00DE1598">
        <w:t>This testing will require two operators</w:t>
      </w:r>
      <w:r w:rsidR="00BB7FB6">
        <w:rPr>
          <w:b/>
        </w:rPr>
        <w:t xml:space="preserve">.  </w:t>
      </w:r>
      <w:r w:rsidR="00921C26" w:rsidRPr="00DE1598">
        <w:t xml:space="preserve">One operator will be assigned to the downrigger station </w:t>
      </w:r>
      <w:r w:rsidR="00C86B80">
        <w:t>at the vessel rail</w:t>
      </w:r>
      <w:r w:rsidR="00BB7FB6">
        <w:rPr>
          <w:b/>
        </w:rPr>
        <w:t xml:space="preserve">.  </w:t>
      </w:r>
      <w:r w:rsidR="00921C26" w:rsidRPr="00DE1598">
        <w:t>The second operator will control the EchoCAL software</w:t>
      </w:r>
      <w:r w:rsidR="00BB7FB6">
        <w:rPr>
          <w:b/>
        </w:rPr>
        <w:t xml:space="preserve">.  </w:t>
      </w:r>
    </w:p>
    <w:p w14:paraId="0A9E7764" w14:textId="77777777" w:rsidR="00373143" w:rsidRDefault="00373143" w:rsidP="00624C64">
      <w:pPr>
        <w:rPr>
          <w:b/>
        </w:rPr>
      </w:pPr>
    </w:p>
    <w:p w14:paraId="7C56EC99" w14:textId="77777777" w:rsidR="00373143" w:rsidRDefault="00373143">
      <w:pPr>
        <w:spacing w:line="276" w:lineRule="auto"/>
        <w:contextualSpacing w:val="0"/>
        <w:rPr>
          <w:b/>
        </w:rPr>
      </w:pPr>
      <w:r>
        <w:rPr>
          <w:b/>
        </w:rPr>
        <w:br w:type="page"/>
      </w:r>
    </w:p>
    <w:p w14:paraId="2DBFAF68" w14:textId="77777777" w:rsidR="00EA1AFE" w:rsidRPr="00373143" w:rsidRDefault="005221FD" w:rsidP="00373143">
      <w:pPr>
        <w:rPr>
          <w:b/>
          <w:color w:val="FF0000"/>
        </w:rPr>
      </w:pPr>
      <w:r w:rsidRPr="00DE1598">
        <w:lastRenderedPageBreak/>
        <w:t>The following steps highlight how this testing</w:t>
      </w:r>
      <w:r w:rsidR="00153C77" w:rsidRPr="00DE1598">
        <w:t xml:space="preserve"> is done using the </w:t>
      </w:r>
      <w:r w:rsidR="00C04B9F" w:rsidRPr="00C04B9F">
        <w:rPr>
          <w:i/>
          <w:color w:val="FF0000"/>
        </w:rPr>
        <w:t xml:space="preserve">F/V </w:t>
      </w:r>
      <w:r w:rsidR="00153C77" w:rsidRPr="00C04B9F">
        <w:rPr>
          <w:i/>
          <w:color w:val="FF0000"/>
        </w:rPr>
        <w:t>Henry Bigelow</w:t>
      </w:r>
      <w:r w:rsidR="00153C77" w:rsidRPr="00DE1598">
        <w:t xml:space="preserve"> as an example setup</w:t>
      </w:r>
      <w:r w:rsidR="00BB7FB6">
        <w:rPr>
          <w:b/>
        </w:rPr>
        <w:t>.</w:t>
      </w:r>
      <w:r w:rsidR="00373143">
        <w:rPr>
          <w:b/>
        </w:rPr>
        <w:t xml:space="preserve">  </w:t>
      </w:r>
      <w:r w:rsidR="00373143" w:rsidRPr="00DE1598">
        <w:t>The</w:t>
      </w:r>
      <w:r w:rsidR="00373143" w:rsidRPr="00373143">
        <w:rPr>
          <w:i/>
        </w:rPr>
        <w:t xml:space="preserve"> F/V Henry Bigelow</w:t>
      </w:r>
      <w:r w:rsidR="00373143" w:rsidRPr="00DE1598">
        <w:t xml:space="preserve"> uses a three downrigger setup</w:t>
      </w:r>
      <w:r w:rsidR="00373143">
        <w:t xml:space="preserve">.  </w:t>
      </w:r>
      <w:r w:rsidR="00373143" w:rsidRPr="00DE1598">
        <w:t xml:space="preserve">(One downrigger on the port middle station, and two downriggers </w:t>
      </w:r>
      <w:r w:rsidR="00373143">
        <w:t xml:space="preserve">to starboard, </w:t>
      </w:r>
      <w:r w:rsidR="00373143" w:rsidRPr="00DE1598">
        <w:t>on</w:t>
      </w:r>
      <w:r w:rsidR="00373143">
        <w:t>e each at</w:t>
      </w:r>
      <w:r w:rsidR="00373143" w:rsidRPr="00DE1598">
        <w:t xml:space="preserve"> the starboard </w:t>
      </w:r>
      <w:r w:rsidR="00373143">
        <w:t xml:space="preserve">forward and aft </w:t>
      </w:r>
      <w:r w:rsidR="00373143" w:rsidRPr="00DE1598">
        <w:t>stations.)</w:t>
      </w:r>
      <w:r w:rsidR="00BB7FB6">
        <w:rPr>
          <w:b/>
        </w:rPr>
        <w:t xml:space="preserve">  </w:t>
      </w:r>
    </w:p>
    <w:p w14:paraId="2DB8EC25" w14:textId="77777777" w:rsidR="005221FD" w:rsidRPr="00373143" w:rsidRDefault="00373143" w:rsidP="00880C02">
      <w:pPr>
        <w:pStyle w:val="ListParagraph"/>
        <w:numPr>
          <w:ilvl w:val="0"/>
          <w:numId w:val="29"/>
        </w:numPr>
        <w:ind w:left="360"/>
        <w:rPr>
          <w:b/>
        </w:rPr>
      </w:pPr>
      <w:r w:rsidRPr="00DE1598">
        <w:rPr>
          <w:b/>
          <w:noProof/>
        </w:rPr>
        <w:drawing>
          <wp:anchor distT="0" distB="0" distL="114300" distR="114300" simplePos="0" relativeHeight="251708416" behindDoc="1" locked="0" layoutInCell="1" allowOverlap="1" wp14:anchorId="79EC640A" wp14:editId="7CC6D63B">
            <wp:simplePos x="0" y="0"/>
            <wp:positionH relativeFrom="column">
              <wp:posOffset>2847975</wp:posOffset>
            </wp:positionH>
            <wp:positionV relativeFrom="page">
              <wp:posOffset>609600</wp:posOffset>
            </wp:positionV>
            <wp:extent cx="3002915" cy="4969510"/>
            <wp:effectExtent l="0" t="0" r="6985" b="2540"/>
            <wp:wrapTight wrapText="bothSides">
              <wp:wrapPolygon edited="0">
                <wp:start x="0" y="0"/>
                <wp:lineTo x="0" y="21528"/>
                <wp:lineTo x="21513" y="21528"/>
                <wp:lineTo x="21513" y="0"/>
                <wp:lineTo x="0" y="0"/>
              </wp:wrapPolygon>
            </wp:wrapTight>
            <wp:docPr id="52" name="Picture 47" descr="bo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c6.jpg"/>
                    <pic:cNvPicPr/>
                  </pic:nvPicPr>
                  <pic:blipFill>
                    <a:blip r:embed="rId24" cstate="print"/>
                    <a:srcRect l="36199" t="20143" r="32482" b="10873"/>
                    <a:stretch>
                      <a:fillRect/>
                    </a:stretch>
                  </pic:blipFill>
                  <pic:spPr>
                    <a:xfrm>
                      <a:off x="0" y="0"/>
                      <a:ext cx="3002915" cy="4969510"/>
                    </a:xfrm>
                    <a:prstGeom prst="rect">
                      <a:avLst/>
                    </a:prstGeom>
                  </pic:spPr>
                </pic:pic>
              </a:graphicData>
            </a:graphic>
          </wp:anchor>
        </w:drawing>
      </w:r>
      <w:r w:rsidR="005221FD" w:rsidRPr="00DE1598">
        <w:t xml:space="preserve">Starting at the </w:t>
      </w:r>
      <w:r w:rsidR="00E903F3" w:rsidRPr="00DE1598">
        <w:t>p</w:t>
      </w:r>
      <w:r w:rsidR="005221FD" w:rsidRPr="00DE1598">
        <w:t xml:space="preserve">ort </w:t>
      </w:r>
      <w:r w:rsidR="00E903F3" w:rsidRPr="00DE1598">
        <w:t>m</w:t>
      </w:r>
      <w:r w:rsidR="005221FD" w:rsidRPr="00DE1598">
        <w:t xml:space="preserve">iddle </w:t>
      </w:r>
      <w:r w:rsidR="00A128B2" w:rsidRPr="00DE1598">
        <w:t>position</w:t>
      </w:r>
      <w:r w:rsidR="005221FD" w:rsidRPr="00DE1598">
        <w:t>, the operator at that station will release the clutch on the downrigger so that the monofilament wheel will rotate freely</w:t>
      </w:r>
      <w:r w:rsidR="00F40A5D" w:rsidRPr="00DE1598">
        <w:t>, and then contact the operator at the controlling PC that the wheel is released</w:t>
      </w:r>
      <w:r w:rsidR="005221FD" w:rsidRPr="00DE1598">
        <w:t>.</w:t>
      </w:r>
    </w:p>
    <w:p w14:paraId="2A48063C" w14:textId="77777777" w:rsidR="00F40A5D" w:rsidRPr="00373143" w:rsidRDefault="00F40A5D" w:rsidP="00880C02">
      <w:pPr>
        <w:pStyle w:val="ListParagraph"/>
        <w:numPr>
          <w:ilvl w:val="0"/>
          <w:numId w:val="29"/>
        </w:numPr>
        <w:ind w:left="360"/>
        <w:rPr>
          <w:b/>
        </w:rPr>
      </w:pPr>
      <w:r w:rsidRPr="00DE1598">
        <w:t>The operator at the PC will select the Navigation Controller tab in the EchoCAL software GUI, and will then click on the PM OUT button twice and the PM IN button twice on the Navigation Controller</w:t>
      </w:r>
      <w:r w:rsidR="00BB7FB6" w:rsidRPr="00373143">
        <w:rPr>
          <w:b/>
        </w:rPr>
        <w:t xml:space="preserve">.  </w:t>
      </w:r>
      <w:r w:rsidRPr="00DE1598">
        <w:t>The operator at the downrigger station will confirm that the motor on the downrigger rotated.</w:t>
      </w:r>
    </w:p>
    <w:p w14:paraId="2823E784" w14:textId="77777777" w:rsidR="00B60A7A" w:rsidRPr="00373143" w:rsidRDefault="00B60A7A" w:rsidP="00880C02">
      <w:pPr>
        <w:pStyle w:val="ListParagraph"/>
        <w:numPr>
          <w:ilvl w:val="0"/>
          <w:numId w:val="29"/>
        </w:numPr>
        <w:ind w:left="360"/>
        <w:rPr>
          <w:b/>
        </w:rPr>
      </w:pPr>
      <w:r w:rsidRPr="00DE1598">
        <w:t>Next, the operator at the downrigger station will tighten the clutch on the downrigger so that the motor on the downrigger will rotate the monofilament wheel</w:t>
      </w:r>
      <w:r w:rsidR="00BB7FB6" w:rsidRPr="00373143">
        <w:rPr>
          <w:b/>
        </w:rPr>
        <w:t xml:space="preserve">.  </w:t>
      </w:r>
      <w:r w:rsidRPr="00DE1598">
        <w:t>Once the clutch is tightened, the operator will inform the PC operator that the wheel is tight.</w:t>
      </w:r>
    </w:p>
    <w:p w14:paraId="047583E1" w14:textId="23982D80" w:rsidR="006F038A" w:rsidRPr="001E33F8" w:rsidRDefault="00B60A7A" w:rsidP="001E33F8">
      <w:pPr>
        <w:pStyle w:val="ListParagraph"/>
        <w:numPr>
          <w:ilvl w:val="0"/>
          <w:numId w:val="29"/>
        </w:numPr>
        <w:ind w:left="360"/>
        <w:rPr>
          <w:b/>
        </w:rPr>
      </w:pPr>
      <w:r w:rsidRPr="00DE1598">
        <w:t>The operator at the PC will again remotely control the downrigger by clicking on the PM OUT and PM IN buttons</w:t>
      </w:r>
      <w:r w:rsidR="00BB7FB6" w:rsidRPr="00373143">
        <w:rPr>
          <w:b/>
        </w:rPr>
        <w:t xml:space="preserve">.  </w:t>
      </w:r>
      <w:r w:rsidRPr="00DE1598">
        <w:t xml:space="preserve">This operator should observe </w:t>
      </w:r>
      <w:r w:rsidR="00E903F3" w:rsidRPr="00DE1598">
        <w:t xml:space="preserve">that </w:t>
      </w:r>
      <w:r w:rsidRPr="00DE1598">
        <w:t xml:space="preserve">the </w:t>
      </w:r>
      <w:r w:rsidR="00212EC4" w:rsidRPr="00DE1598">
        <w:t>“counts” number to the right of the Line length button change depending on which way the motor was rotated</w:t>
      </w:r>
      <w:r w:rsidR="00BB7FB6" w:rsidRPr="00373143">
        <w:rPr>
          <w:b/>
        </w:rPr>
        <w:t xml:space="preserve">.  </w:t>
      </w:r>
      <w:r w:rsidR="00E903F3" w:rsidRPr="00DE1598">
        <w:t xml:space="preserve">The operator at the downrigger station should inform the PC operator of the motion </w:t>
      </w:r>
      <w:r w:rsidR="0042428D" w:rsidRPr="00DE1598">
        <w:t>on the downrigger wheel</w:t>
      </w:r>
      <w:r w:rsidR="00BB7FB6" w:rsidRPr="00373143">
        <w:rPr>
          <w:b/>
        </w:rPr>
        <w:t xml:space="preserve">.  </w:t>
      </w:r>
      <w:r w:rsidR="00B56050" w:rsidRPr="00DE1598">
        <w:t>If the count does not change, verify the operation of the downrigger’s encoder as stated in Section</w:t>
      </w:r>
      <w:r w:rsidR="00EF7112">
        <w:t xml:space="preserve"> </w:t>
      </w:r>
      <w:r w:rsidR="00EF7112">
        <w:fldChar w:fldCharType="begin"/>
      </w:r>
      <w:r w:rsidR="00EF7112">
        <w:instrText xml:space="preserve"> REF _Ref67058183 \r \h </w:instrText>
      </w:r>
      <w:r w:rsidR="00EF7112">
        <w:fldChar w:fldCharType="separate"/>
      </w:r>
      <w:r w:rsidR="00EF7112">
        <w:t>III.A:4</w:t>
      </w:r>
      <w:r w:rsidR="00EF7112">
        <w:fldChar w:fldCharType="end"/>
      </w:r>
      <w:r w:rsidR="00BB7FB6" w:rsidRPr="00373143">
        <w:rPr>
          <w:b/>
        </w:rPr>
        <w:t xml:space="preserve">  </w:t>
      </w:r>
      <w:r w:rsidR="00B56050" w:rsidRPr="00DE1598">
        <w:t>of this document.</w:t>
      </w:r>
    </w:p>
    <w:p w14:paraId="2A56D200" w14:textId="77777777" w:rsidR="001D5712" w:rsidRPr="001D5712" w:rsidRDefault="001E33F8" w:rsidP="001E33F8">
      <w:pPr>
        <w:pStyle w:val="ListParagraph"/>
        <w:numPr>
          <w:ilvl w:val="0"/>
          <w:numId w:val="29"/>
        </w:numPr>
        <w:ind w:left="360"/>
        <w:rPr>
          <w:b/>
        </w:rPr>
      </w:pPr>
      <w:r w:rsidRPr="00DE1598">
        <w:rPr>
          <w:b/>
          <w:sz w:val="24"/>
          <w:szCs w:val="24"/>
        </w:rPr>
        <w:t>Pull the monofilament to the end of the downrigger</w:t>
      </w:r>
      <w:r>
        <w:rPr>
          <w:b/>
          <w:sz w:val="24"/>
          <w:szCs w:val="24"/>
        </w:rPr>
        <w:t xml:space="preserve">.  </w:t>
      </w:r>
      <w:r w:rsidRPr="00DE1598">
        <w:rPr>
          <w:sz w:val="24"/>
          <w:szCs w:val="24"/>
        </w:rPr>
        <w:t>This will be your”0” position, and the position prior to moving the monofilament together to connect at the sphere</w:t>
      </w:r>
      <w:r>
        <w:rPr>
          <w:sz w:val="24"/>
          <w:szCs w:val="24"/>
        </w:rPr>
        <w:t xml:space="preserve">.  </w:t>
      </w:r>
      <w:r w:rsidRPr="00C06A44">
        <w:rPr>
          <w:u w:val="single"/>
        </w:rPr>
        <w:t>Once the operation of the downrigger is confirmed and the monofilament is pulled to the end of the downrigger tip</w:t>
      </w:r>
      <w:r w:rsidRPr="00DE1598">
        <w:t>, verify that the “counts” on the downrigger are set to “0”</w:t>
      </w:r>
      <w:r>
        <w:rPr>
          <w:b/>
        </w:rPr>
        <w:t xml:space="preserve">.  </w:t>
      </w:r>
      <w:r w:rsidRPr="00DE1598">
        <w:t>If the count is not at 0, use the Set counts button to zero the downrigger count.</w:t>
      </w:r>
      <w:r w:rsidR="001D5712">
        <w:t xml:space="preserve">  </w:t>
      </w:r>
    </w:p>
    <w:p w14:paraId="2B5108CF" w14:textId="112A99B1" w:rsidR="001E33F8" w:rsidRPr="00373143" w:rsidRDefault="001D5712" w:rsidP="001E33F8">
      <w:pPr>
        <w:pStyle w:val="ListParagraph"/>
        <w:numPr>
          <w:ilvl w:val="0"/>
          <w:numId w:val="29"/>
        </w:numPr>
        <w:ind w:left="360"/>
        <w:rPr>
          <w:b/>
        </w:rPr>
      </w:pPr>
      <w:r w:rsidRPr="00DE1598">
        <w:rPr>
          <w:b/>
          <w:szCs w:val="24"/>
        </w:rPr>
        <w:t>Repeat Steps 1 thru 5 for the two downrigger stations on the starboard side</w:t>
      </w:r>
    </w:p>
    <w:p w14:paraId="10885B75" w14:textId="155F6343" w:rsidR="00065A58" w:rsidRDefault="00065A58">
      <w:pPr>
        <w:spacing w:line="276" w:lineRule="auto"/>
        <w:contextualSpacing w:val="0"/>
      </w:pPr>
      <w:r>
        <w:br w:type="page"/>
      </w:r>
    </w:p>
    <w:p w14:paraId="020DD086" w14:textId="2498AF43" w:rsidR="00EA6C93" w:rsidRPr="00EA6C93" w:rsidRDefault="00EA6C93" w:rsidP="000552E2">
      <w:pPr>
        <w:pStyle w:val="Heading1"/>
      </w:pPr>
      <w:r w:rsidRPr="00EA6C93">
        <w:lastRenderedPageBreak/>
        <w:t>Attach calibration sphere</w:t>
      </w:r>
    </w:p>
    <w:p w14:paraId="56D0BDFD" w14:textId="77777777" w:rsidR="00065A58" w:rsidRDefault="00065A58" w:rsidP="00065A58"/>
    <w:p w14:paraId="67054712" w14:textId="7BE57350" w:rsidR="0073276C" w:rsidRPr="00DE1598" w:rsidRDefault="00374B0A" w:rsidP="00065A58">
      <w:pPr>
        <w:rPr>
          <w:b/>
        </w:rPr>
      </w:pPr>
      <w:r w:rsidRPr="00DE1598">
        <w:t>Once the downriggers have been tested, the monofilament lines can be run to the location on the vessel where the calibration sphere and weight will be attached to the lines</w:t>
      </w:r>
      <w:r w:rsidR="00BB7FB6">
        <w:rPr>
          <w:b/>
        </w:rPr>
        <w:t xml:space="preserve">.  </w:t>
      </w:r>
      <w:r w:rsidR="00065A58">
        <w:t>For the</w:t>
      </w:r>
      <w:r w:rsidRPr="00DE1598">
        <w:rPr>
          <w:color w:val="FF0000"/>
        </w:rPr>
        <w:t xml:space="preserve"> </w:t>
      </w:r>
      <w:r w:rsidR="00065A58">
        <w:rPr>
          <w:i/>
          <w:color w:val="FF0000"/>
        </w:rPr>
        <w:t>F/V H</w:t>
      </w:r>
      <w:r w:rsidRPr="00DE1598">
        <w:rPr>
          <w:i/>
          <w:color w:val="FF0000"/>
        </w:rPr>
        <w:t>enry Bigelow</w:t>
      </w:r>
      <w:r w:rsidRPr="00DE1598">
        <w:t>, do the following steps:</w:t>
      </w:r>
    </w:p>
    <w:p w14:paraId="508465B1" w14:textId="6391F50D" w:rsidR="005D386E" w:rsidRPr="00EA6C93" w:rsidRDefault="00374B0A" w:rsidP="00065A58">
      <w:pPr>
        <w:pStyle w:val="ListParagraph"/>
        <w:numPr>
          <w:ilvl w:val="0"/>
          <w:numId w:val="31"/>
        </w:numPr>
      </w:pPr>
      <w:r w:rsidRPr="00EA6C93">
        <w:t xml:space="preserve">Pull the </w:t>
      </w:r>
      <w:r w:rsidR="00EF0D46" w:rsidRPr="00EA6C93">
        <w:t>P</w:t>
      </w:r>
      <w:r w:rsidRPr="00EA6C93">
        <w:t xml:space="preserve">ort </w:t>
      </w:r>
      <w:r w:rsidR="00EF0D46" w:rsidRPr="00EA6C93">
        <w:t>S</w:t>
      </w:r>
      <w:r w:rsidRPr="00EA6C93">
        <w:t>ide downrigger monofilament line under the hull of the vessel using standard calibration practices</w:t>
      </w:r>
      <w:r w:rsidR="00833B45">
        <w:t xml:space="preserve"> </w:t>
      </w:r>
      <w:r w:rsidR="00A51730">
        <w:fldChar w:fldCharType="begin"/>
      </w:r>
      <w:r w:rsidR="00A51730">
        <w:instrText xml:space="preserve"> ADDIN EN.CITE &lt;EndNote&gt;&lt;Cite&gt;&lt;Author&gt;Foote&lt;/Author&gt;&lt;Year&gt;1987&lt;/Year&gt;&lt;RecNum&gt;622&lt;/RecNum&gt;&lt;DisplayText&gt;(Foote 1987)&lt;/DisplayText&gt;&lt;record&gt;&lt;rec-number&gt;622&lt;/rec-number&gt;&lt;foreign-keys&gt;&lt;key app="EN" db-id="rzstzwwvoze5pge20sq5rfdrv5ptvvsxv9da" timestamp="1616157719" guid="c27cb68b-27ee-4702-a443-93426d99e1ba"&gt;622&lt;/key&gt;&lt;/foreign-keys&gt;&lt;ref-type name="Journal Article"&gt;17&lt;/ref-type&gt;&lt;contributors&gt;&lt;authors&gt;&lt;author&gt;Foote, K. G.; Knudsen, H. P.; Vestnes, G.; MacLennan, D. N. and Simmonds, E. J.&lt;/author&gt;&lt;/authors&gt;&lt;/contributors&gt;&lt;titles&gt;&lt;title&gt;Calibration of acoustic instruments for fish density estimation: A practical guide. Int. Coun. Explor&lt;/title&gt;&lt;secondary-title&gt;Sea Coop. Res. Rep.&lt;/secondary-title&gt;&lt;/titles&gt;&lt;periodical&gt;&lt;full-title&gt;Sea Coop. Res. Rep.&lt;/full-title&gt;&lt;/periodical&gt;&lt;pages&gt;1-69&lt;/pages&gt;&lt;volume&gt;144&lt;/volume&gt;&lt;dates&gt;&lt;year&gt;1987&lt;/year&gt;&lt;/dates&gt;&lt;urls&gt;&lt;/urls&gt;&lt;/record&gt;&lt;/Cite&gt;&lt;/EndNote&gt;</w:instrText>
      </w:r>
      <w:r w:rsidR="00A51730">
        <w:fldChar w:fldCharType="separate"/>
      </w:r>
      <w:r w:rsidR="00A51730">
        <w:rPr>
          <w:noProof/>
        </w:rPr>
        <w:t>(</w:t>
      </w:r>
      <w:hyperlink w:anchor="_ENREF_2" w:tooltip="Foote, 1987 #622" w:history="1">
        <w:r w:rsidR="005C733D">
          <w:rPr>
            <w:noProof/>
          </w:rPr>
          <w:t>Foote 1987</w:t>
        </w:r>
      </w:hyperlink>
      <w:r w:rsidR="00A51730">
        <w:rPr>
          <w:noProof/>
        </w:rPr>
        <w:t>)</w:t>
      </w:r>
      <w:r w:rsidR="00A51730">
        <w:fldChar w:fldCharType="end"/>
      </w:r>
      <w:r w:rsidR="0021535D">
        <w:t xml:space="preserve"> and secure temporarily to the ship’s rail</w:t>
      </w:r>
      <w:r w:rsidR="00BB7FB6">
        <w:t xml:space="preserve">.  </w:t>
      </w:r>
    </w:p>
    <w:p w14:paraId="023E1437" w14:textId="2D03491A" w:rsidR="007A562F" w:rsidRPr="00EA6C93" w:rsidRDefault="00A817A0" w:rsidP="00065A58">
      <w:pPr>
        <w:pStyle w:val="ListParagraph"/>
        <w:numPr>
          <w:ilvl w:val="0"/>
          <w:numId w:val="31"/>
        </w:numPr>
      </w:pPr>
      <w:r>
        <w:t>On the starboard side, r</w:t>
      </w:r>
      <w:r w:rsidR="00374B0A" w:rsidRPr="00EA6C93">
        <w:t xml:space="preserve">un both the </w:t>
      </w:r>
      <w:r w:rsidR="00EF0D46" w:rsidRPr="00EA6C93">
        <w:t>S</w:t>
      </w:r>
      <w:r w:rsidR="00374B0A" w:rsidRPr="00EA6C93">
        <w:t xml:space="preserve">tarboard </w:t>
      </w:r>
      <w:r w:rsidR="00EF0D46" w:rsidRPr="00EA6C93">
        <w:t>F</w:t>
      </w:r>
      <w:r w:rsidR="00374B0A" w:rsidRPr="00EA6C93">
        <w:t xml:space="preserve">orward and </w:t>
      </w:r>
      <w:r w:rsidR="00EF0D46" w:rsidRPr="00EA6C93">
        <w:t>S</w:t>
      </w:r>
      <w:r w:rsidR="00374B0A" w:rsidRPr="00EA6C93">
        <w:t xml:space="preserve">tarboard </w:t>
      </w:r>
      <w:r w:rsidR="00EF0D46" w:rsidRPr="00EA6C93">
        <w:t>A</w:t>
      </w:r>
      <w:r w:rsidR="00374B0A" w:rsidRPr="00EA6C93">
        <w:t>ft lines to the location where the calibration sphere will be attached</w:t>
      </w:r>
      <w:r w:rsidR="0021535D">
        <w:t xml:space="preserve"> and secure temporarily to the ship’s rail</w:t>
      </w:r>
      <w:r w:rsidR="00BB7FB6">
        <w:t xml:space="preserve">.  </w:t>
      </w:r>
      <w:r w:rsidR="008510F9" w:rsidRPr="00EA6C93">
        <w:t>You should now have updated counts (&gt;0 counts for each downrigger)</w:t>
      </w:r>
      <w:r w:rsidR="00BB7FB6">
        <w:t xml:space="preserve">.  </w:t>
      </w:r>
    </w:p>
    <w:p w14:paraId="229A3E73" w14:textId="121003EA" w:rsidR="00374B0A" w:rsidRPr="00EA6C93" w:rsidRDefault="0021535D" w:rsidP="00065A58">
      <w:pPr>
        <w:pStyle w:val="ListParagraph"/>
        <w:numPr>
          <w:ilvl w:val="0"/>
          <w:numId w:val="31"/>
        </w:numPr>
      </w:pPr>
      <w:r>
        <w:t>Per standard calibration practices, t</w:t>
      </w:r>
      <w:r w:rsidR="00374B0A" w:rsidRPr="00EA6C93">
        <w:t>ie all three downrigger monofilament lines, along with the 3-meter length of line for the sphere, securely together</w:t>
      </w:r>
      <w:r>
        <w:t xml:space="preserve"> (now detached from the ship’s rail)</w:t>
      </w:r>
      <w:r w:rsidR="00374B0A" w:rsidRPr="00EA6C93">
        <w:t>.</w:t>
      </w:r>
    </w:p>
    <w:p w14:paraId="125A8BA9" w14:textId="676D262F" w:rsidR="00374B0A" w:rsidRPr="00EA6C93" w:rsidRDefault="0021535D" w:rsidP="00065A58">
      <w:pPr>
        <w:pStyle w:val="ListParagraph"/>
        <w:numPr>
          <w:ilvl w:val="0"/>
          <w:numId w:val="31"/>
        </w:numPr>
      </w:pPr>
      <w:r>
        <w:t>If not already connected, a</w:t>
      </w:r>
      <w:r w:rsidR="00374B0A" w:rsidRPr="00EA6C93">
        <w:t>ttach the sphere and weight to the 3-meter length of line.</w:t>
      </w:r>
    </w:p>
    <w:p w14:paraId="36ACA09F" w14:textId="77777777" w:rsidR="00374B0A" w:rsidRPr="00EA6C93" w:rsidRDefault="001752DA" w:rsidP="00065A58">
      <w:pPr>
        <w:pStyle w:val="ListParagraph"/>
        <w:numPr>
          <w:ilvl w:val="0"/>
          <w:numId w:val="31"/>
        </w:numPr>
      </w:pPr>
      <w:r>
        <w:t>L</w:t>
      </w:r>
      <w:r w:rsidR="00374B0A" w:rsidRPr="00EA6C93">
        <w:t>ower the weight and sphere into the water.</w:t>
      </w:r>
    </w:p>
    <w:p w14:paraId="489BF533" w14:textId="77777777" w:rsidR="00984FCC" w:rsidRDefault="00374B0A" w:rsidP="0021535D">
      <w:pPr>
        <w:pStyle w:val="ListParagraph"/>
        <w:numPr>
          <w:ilvl w:val="0"/>
          <w:numId w:val="31"/>
        </w:numPr>
      </w:pPr>
      <w:r w:rsidRPr="00EA6C93">
        <w:t>Using the downriggers, lower the sphere and weight into the water until the sphere is submerged</w:t>
      </w:r>
      <w:r w:rsidR="001C4D6D" w:rsidRPr="00EA6C93">
        <w:t xml:space="preserve"> about a meter below the ocean surface</w:t>
      </w:r>
      <w:r w:rsidR="00BB7FB6">
        <w:t xml:space="preserve">.  </w:t>
      </w:r>
      <w:r w:rsidR="001C4D6D" w:rsidRPr="0021535D">
        <w:rPr>
          <w:b/>
        </w:rPr>
        <w:t>Make sure there is no excessive slack in any of the downrigger monofilament lines</w:t>
      </w:r>
      <w:r w:rsidR="001C4D6D" w:rsidRPr="00EA6C93">
        <w:t>.</w:t>
      </w:r>
      <w:r w:rsidR="00984FCC">
        <w:t xml:space="preserve">  </w:t>
      </w:r>
    </w:p>
    <w:p w14:paraId="4E975C06" w14:textId="77777777" w:rsidR="00984FCC" w:rsidRPr="00984FCC" w:rsidRDefault="00984FCC" w:rsidP="00A51730">
      <w:pPr>
        <w:pStyle w:val="ListParagraph"/>
        <w:numPr>
          <w:ilvl w:val="0"/>
          <w:numId w:val="31"/>
        </w:numPr>
        <w:rPr>
          <w:b/>
        </w:rPr>
      </w:pPr>
      <w:r w:rsidRPr="00EA6C93">
        <w:t xml:space="preserve">Record the downrigger counts for the Port Middle, Starboard Forward, and Starboard Aft </w:t>
      </w:r>
      <w:r w:rsidRPr="001752DA">
        <w:t>downriggers (Table 1, 2 or 3 depending on downrigger configuration)</w:t>
      </w:r>
      <w:r>
        <w:t>.</w:t>
      </w:r>
    </w:p>
    <w:p w14:paraId="3FE6A063" w14:textId="77777777" w:rsidR="00984FCC" w:rsidRPr="00984FCC" w:rsidRDefault="00C82136" w:rsidP="00A51730">
      <w:pPr>
        <w:pStyle w:val="ListParagraph"/>
        <w:numPr>
          <w:ilvl w:val="1"/>
          <w:numId w:val="31"/>
        </w:numPr>
        <w:rPr>
          <w:b/>
        </w:rPr>
      </w:pPr>
      <w:r w:rsidRPr="001752DA">
        <w:t>The “count” values in the EchoCAL GUI will only update when a command has been issued to each downrigger station</w:t>
      </w:r>
      <w:r w:rsidR="00BB7FB6">
        <w:rPr>
          <w:b/>
        </w:rPr>
        <w:t xml:space="preserve">.  </w:t>
      </w:r>
      <w:r w:rsidRPr="001752DA">
        <w:t>To update the “count” values</w:t>
      </w:r>
      <w:r w:rsidR="004F199A" w:rsidRPr="001752DA">
        <w:t>, the operator at the PC should briefly click on the “IN” and “OUT” buttons for each downrigger station in the “Navigation Controller” window.</w:t>
      </w:r>
    </w:p>
    <w:p w14:paraId="4090F60E" w14:textId="4784776E" w:rsidR="001A72E8" w:rsidRDefault="001C4D6D" w:rsidP="00A51730">
      <w:pPr>
        <w:pStyle w:val="ListParagraph"/>
        <w:numPr>
          <w:ilvl w:val="1"/>
          <w:numId w:val="31"/>
        </w:numPr>
        <w:rPr>
          <w:b/>
        </w:rPr>
      </w:pPr>
      <w:r w:rsidRPr="00DE1598">
        <w:t>This will give you a safe recovery point in a worst case scenario in which you lose the location of a sphere under the vessel and one or more of the downrigger control boxes lose power</w:t>
      </w:r>
      <w:r w:rsidR="00BB7FB6">
        <w:rPr>
          <w:b/>
        </w:rPr>
        <w:t xml:space="preserve">.  </w:t>
      </w:r>
      <w:r w:rsidRPr="00DE1598">
        <w:t>A downrigger control box will reset to 0 counts if power is interrupted.</w:t>
      </w:r>
    </w:p>
    <w:p w14:paraId="143C423E" w14:textId="77777777" w:rsidR="00A01058" w:rsidRPr="00A01058" w:rsidRDefault="00A01058" w:rsidP="00A01058"/>
    <w:p w14:paraId="66C5FF1E" w14:textId="77777777" w:rsidR="006869D6" w:rsidRPr="006869D6" w:rsidRDefault="006869D6" w:rsidP="000552E2">
      <w:pPr>
        <w:pStyle w:val="Heading1"/>
      </w:pPr>
      <w:r w:rsidRPr="006869D6">
        <w:t>Position sphere under transducer(s)</w:t>
      </w:r>
    </w:p>
    <w:p w14:paraId="6FB63D24" w14:textId="77777777" w:rsidR="003A66AD" w:rsidRDefault="003A66AD" w:rsidP="00856E2B"/>
    <w:p w14:paraId="441CF37A" w14:textId="70A1A495" w:rsidR="003A66AD" w:rsidRDefault="001D548D" w:rsidP="00856E2B">
      <w:r w:rsidRPr="00DE1598">
        <w:t>At this point, we are ready to automatically move the calibration sphere down into the echosounder beam at the depth specified in the Vessel Configuration File</w:t>
      </w:r>
      <w:r w:rsidR="00BB7FB6">
        <w:rPr>
          <w:b/>
        </w:rPr>
        <w:t xml:space="preserve">.  </w:t>
      </w:r>
      <w:r w:rsidR="00C47FC9" w:rsidRPr="00DE1598">
        <w:t xml:space="preserve">When a configuration file is initially loaded into the EchoCAL GUI, the Transducer Coordinates and the Target Coordinates </w:t>
      </w:r>
      <w:r w:rsidR="00D80054" w:rsidRPr="00DE1598">
        <w:t xml:space="preserve">text fields </w:t>
      </w:r>
      <w:r w:rsidR="00C47FC9" w:rsidRPr="00DE1598">
        <w:t>are populated with values calculated from the initial measurements of the downrigger positions on the vessel</w:t>
      </w:r>
      <w:r w:rsidR="006869D6">
        <w:t xml:space="preserve"> (</w:t>
      </w:r>
      <w:r w:rsidR="00856E2B">
        <w:fldChar w:fldCharType="begin"/>
      </w:r>
      <w:r w:rsidR="00856E2B">
        <w:instrText xml:space="preserve"> REF _Ref66970139 \h </w:instrText>
      </w:r>
      <w:r w:rsidR="00856E2B">
        <w:fldChar w:fldCharType="separate"/>
      </w:r>
      <w:r w:rsidR="00856E2B">
        <w:t xml:space="preserve">Figure </w:t>
      </w:r>
      <w:r w:rsidR="00856E2B">
        <w:rPr>
          <w:noProof/>
        </w:rPr>
        <w:t>7</w:t>
      </w:r>
      <w:r w:rsidR="00856E2B">
        <w:fldChar w:fldCharType="end"/>
      </w:r>
      <w:r w:rsidR="006869D6">
        <w:t>)</w:t>
      </w:r>
      <w:r w:rsidR="00BB7FB6">
        <w:t xml:space="preserve">.  </w:t>
      </w:r>
    </w:p>
    <w:p w14:paraId="0433CF76" w14:textId="77777777" w:rsidR="003A66AD" w:rsidRPr="00DE1598" w:rsidRDefault="003A66AD" w:rsidP="00856E2B"/>
    <w:p w14:paraId="231CD6DD" w14:textId="77777777" w:rsidR="002B4A1B" w:rsidRDefault="00D80054" w:rsidP="003A66AD">
      <w:pPr>
        <w:rPr>
          <w:b/>
        </w:rPr>
      </w:pPr>
      <w:r w:rsidRPr="00DE1598">
        <w:t>The Transducer Coordinates will never change during the operation of the EchoCAL session</w:t>
      </w:r>
      <w:r w:rsidR="00BB7FB6">
        <w:rPr>
          <w:b/>
        </w:rPr>
        <w:t xml:space="preserve">.  </w:t>
      </w:r>
      <w:r w:rsidRPr="00DE1598">
        <w:t>These coordinates represent the location of the transducer on the hull of the ship in downrigger “Count” units</w:t>
      </w:r>
      <w:r w:rsidR="00BB7FB6">
        <w:rPr>
          <w:b/>
        </w:rPr>
        <w:t xml:space="preserve">.  </w:t>
      </w:r>
      <w:r w:rsidRPr="00DE1598">
        <w:t>The initial Target Coordinates are the “Count” values that the sphere should be initially guided to in order to bring the sphere into the echosounder beam below the vessel.</w:t>
      </w:r>
    </w:p>
    <w:p w14:paraId="246BB2C1" w14:textId="77777777" w:rsidR="006869D6" w:rsidRDefault="006869D6" w:rsidP="006869D6">
      <w:pPr>
        <w:spacing w:after="0"/>
      </w:pPr>
    </w:p>
    <w:p w14:paraId="2A972F30" w14:textId="77777777" w:rsidR="00856E2B" w:rsidRDefault="006869D6" w:rsidP="00856E2B">
      <w:pPr>
        <w:keepNext/>
        <w:spacing w:after="0"/>
        <w:jc w:val="center"/>
      </w:pPr>
      <w:r>
        <w:rPr>
          <w:noProof/>
        </w:rPr>
        <w:drawing>
          <wp:inline distT="0" distB="0" distL="0" distR="0" wp14:anchorId="2233E10B" wp14:editId="3B4D35F1">
            <wp:extent cx="5180958" cy="89535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3.PNG"/>
                    <pic:cNvPicPr/>
                  </pic:nvPicPr>
                  <pic:blipFill rotWithShape="1">
                    <a:blip r:embed="rId25" cstate="print">
                      <a:extLst>
                        <a:ext uri="{28A0092B-C50C-407E-A947-70E740481C1C}">
                          <a14:useLocalDpi xmlns:a14="http://schemas.microsoft.com/office/drawing/2010/main" val="0"/>
                        </a:ext>
                      </a:extLst>
                    </a:blip>
                    <a:srcRect l="6090" t="41596" r="11379" b="33048"/>
                    <a:stretch/>
                  </pic:blipFill>
                  <pic:spPr bwMode="auto">
                    <a:xfrm>
                      <a:off x="0" y="0"/>
                      <a:ext cx="5187626" cy="896502"/>
                    </a:xfrm>
                    <a:prstGeom prst="rect">
                      <a:avLst/>
                    </a:prstGeom>
                    <a:ln>
                      <a:noFill/>
                    </a:ln>
                    <a:extLst>
                      <a:ext uri="{53640926-AAD7-44D8-BBD7-CCE9431645EC}">
                        <a14:shadowObscured xmlns:a14="http://schemas.microsoft.com/office/drawing/2010/main"/>
                      </a:ext>
                    </a:extLst>
                  </pic:spPr>
                </pic:pic>
              </a:graphicData>
            </a:graphic>
          </wp:inline>
        </w:drawing>
      </w:r>
    </w:p>
    <w:p w14:paraId="52B5611E" w14:textId="77C50F2E" w:rsidR="006869D6" w:rsidRDefault="00856E2B" w:rsidP="00856E2B">
      <w:pPr>
        <w:pStyle w:val="Caption"/>
        <w:jc w:val="center"/>
      </w:pPr>
      <w:bookmarkStart w:id="14" w:name="_Ref66970139"/>
      <w:bookmarkStart w:id="15" w:name="_Toc67057627"/>
      <w:r>
        <w:t xml:space="preserve">Figure </w:t>
      </w:r>
      <w:r>
        <w:fldChar w:fldCharType="begin"/>
      </w:r>
      <w:r>
        <w:instrText xml:space="preserve"> SEQ Figure \* ARABIC </w:instrText>
      </w:r>
      <w:r>
        <w:fldChar w:fldCharType="separate"/>
      </w:r>
      <w:r w:rsidR="00071F7C">
        <w:rPr>
          <w:noProof/>
        </w:rPr>
        <w:t>7</w:t>
      </w:r>
      <w:r>
        <w:fldChar w:fldCharType="end"/>
      </w:r>
      <w:bookmarkEnd w:id="14"/>
      <w:r>
        <w:t xml:space="preserve">:  </w:t>
      </w:r>
      <w:r w:rsidRPr="000F1C5A">
        <w:t>Coordinate counts table</w:t>
      </w:r>
      <w:bookmarkEnd w:id="15"/>
    </w:p>
    <w:p w14:paraId="42874F92" w14:textId="77777777" w:rsidR="00672806" w:rsidRDefault="00672806" w:rsidP="00672806">
      <w:pPr>
        <w:pStyle w:val="Heading2"/>
      </w:pPr>
      <w:r>
        <w:lastRenderedPageBreak/>
        <w:t xml:space="preserve">Navigate the sphere to initial Target Coordinates.  </w:t>
      </w:r>
    </w:p>
    <w:p w14:paraId="676C9CD0" w14:textId="77777777" w:rsidR="00672806" w:rsidRDefault="004A42B2" w:rsidP="00672806">
      <w:pPr>
        <w:pStyle w:val="ListParagraph"/>
        <w:numPr>
          <w:ilvl w:val="0"/>
          <w:numId w:val="32"/>
        </w:numPr>
        <w:ind w:left="1080"/>
      </w:pPr>
      <w:r w:rsidRPr="00DE1598">
        <w:t xml:space="preserve">To navigate the </w:t>
      </w:r>
      <w:r w:rsidRPr="00672806">
        <w:t>sphere</w:t>
      </w:r>
      <w:r w:rsidRPr="00DE1598">
        <w:t xml:space="preserve"> to the initial Target Coordinates, e</w:t>
      </w:r>
      <w:r w:rsidR="00803A54" w:rsidRPr="00DE1598">
        <w:t xml:space="preserve">nter </w:t>
      </w:r>
      <w:r w:rsidRPr="00DE1598">
        <w:t>these X, Y, and Z values into the text fields below the “Navigate to position” button in the Navigation Controller tab</w:t>
      </w:r>
      <w:r w:rsidR="00BB7FB6">
        <w:t xml:space="preserve">.  </w:t>
      </w:r>
    </w:p>
    <w:p w14:paraId="4FEA71F2" w14:textId="41E7B042" w:rsidR="00672806" w:rsidRPr="00672806" w:rsidRDefault="004A42B2" w:rsidP="00A51730">
      <w:pPr>
        <w:pStyle w:val="ListParagraph"/>
        <w:numPr>
          <w:ilvl w:val="0"/>
          <w:numId w:val="32"/>
        </w:numPr>
        <w:spacing w:after="0"/>
        <w:ind w:left="1080"/>
        <w:rPr>
          <w:sz w:val="24"/>
          <w:szCs w:val="24"/>
        </w:rPr>
      </w:pPr>
      <w:r w:rsidRPr="00DE1598">
        <w:t>Click on the “Navigate to position” button</w:t>
      </w:r>
      <w:r w:rsidR="00C8396B">
        <w:t xml:space="preserve"> (</w:t>
      </w:r>
      <w:r w:rsidR="00997060">
        <w:fldChar w:fldCharType="begin"/>
      </w:r>
      <w:r w:rsidR="00997060">
        <w:instrText xml:space="preserve"> REF _Ref66970859 \h </w:instrText>
      </w:r>
      <w:r w:rsidR="00997060">
        <w:fldChar w:fldCharType="separate"/>
      </w:r>
      <w:r w:rsidR="00997060">
        <w:t xml:space="preserve">Figure </w:t>
      </w:r>
      <w:r w:rsidR="00997060">
        <w:rPr>
          <w:noProof/>
        </w:rPr>
        <w:t>8</w:t>
      </w:r>
      <w:r w:rsidR="00997060">
        <w:fldChar w:fldCharType="end"/>
      </w:r>
      <w:r w:rsidR="00C8396B">
        <w:t>)</w:t>
      </w:r>
      <w:r w:rsidR="00BB7FB6" w:rsidRPr="00672806">
        <w:rPr>
          <w:b/>
        </w:rPr>
        <w:t xml:space="preserve">.  </w:t>
      </w:r>
      <w:r w:rsidRPr="00DE1598">
        <w:t>The EchoCAL program will now automatically move the sphere to the coordinates entered in these text fields</w:t>
      </w:r>
      <w:r w:rsidR="00BB7FB6" w:rsidRPr="00672806">
        <w:rPr>
          <w:b/>
        </w:rPr>
        <w:t xml:space="preserve">.  </w:t>
      </w:r>
      <w:r w:rsidRPr="00DE1598">
        <w:t xml:space="preserve">The software will output a message in the “Logger” text field on the </w:t>
      </w:r>
      <w:r w:rsidR="006C5702" w:rsidRPr="00DE1598">
        <w:t>Coordinate Display Window when the sphere has reached the target coordinates</w:t>
      </w:r>
      <w:r w:rsidR="00BB7FB6" w:rsidRPr="00672806">
        <w:rPr>
          <w:b/>
        </w:rPr>
        <w:t xml:space="preserve">.  </w:t>
      </w:r>
    </w:p>
    <w:p w14:paraId="619BE080" w14:textId="77777777" w:rsidR="00672806" w:rsidRDefault="008510F9" w:rsidP="00A51730">
      <w:pPr>
        <w:pStyle w:val="ListParagraph"/>
        <w:numPr>
          <w:ilvl w:val="0"/>
          <w:numId w:val="32"/>
        </w:numPr>
        <w:spacing w:after="0"/>
        <w:ind w:left="1080"/>
        <w:rPr>
          <w:sz w:val="24"/>
          <w:szCs w:val="24"/>
        </w:rPr>
      </w:pPr>
      <w:r w:rsidRPr="00672806">
        <w:rPr>
          <w:sz w:val="24"/>
          <w:szCs w:val="24"/>
        </w:rPr>
        <w:t>If something happens during this process or tension is too tight on any of the downriggers, you can press pause or stop</w:t>
      </w:r>
      <w:r w:rsidR="00BB7FB6" w:rsidRPr="00672806">
        <w:rPr>
          <w:sz w:val="24"/>
          <w:szCs w:val="24"/>
        </w:rPr>
        <w:t xml:space="preserve">.  </w:t>
      </w:r>
      <w:r w:rsidRPr="00672806">
        <w:rPr>
          <w:sz w:val="24"/>
          <w:szCs w:val="24"/>
        </w:rPr>
        <w:t xml:space="preserve">If you press pause, </w:t>
      </w:r>
      <w:r w:rsidR="009C2C2C" w:rsidRPr="00672806">
        <w:rPr>
          <w:sz w:val="24"/>
          <w:szCs w:val="24"/>
        </w:rPr>
        <w:t>once the tension is loose enough you will hit play</w:t>
      </w:r>
      <w:r w:rsidR="00BB7FB6" w:rsidRPr="00672806">
        <w:rPr>
          <w:sz w:val="24"/>
          <w:szCs w:val="24"/>
        </w:rPr>
        <w:t xml:space="preserve">.  </w:t>
      </w:r>
      <w:r w:rsidR="009C2C2C" w:rsidRPr="00672806">
        <w:rPr>
          <w:sz w:val="24"/>
          <w:szCs w:val="24"/>
        </w:rPr>
        <w:t>If you pressed stop, then you must press “Navigate to position” again.</w:t>
      </w:r>
    </w:p>
    <w:p w14:paraId="0325FE75" w14:textId="2F712604" w:rsidR="00672806" w:rsidRDefault="009C2C2C" w:rsidP="00A51730">
      <w:pPr>
        <w:pStyle w:val="ListParagraph"/>
        <w:numPr>
          <w:ilvl w:val="0"/>
          <w:numId w:val="32"/>
        </w:numPr>
        <w:spacing w:after="0"/>
        <w:ind w:left="1080"/>
        <w:rPr>
          <w:sz w:val="24"/>
          <w:szCs w:val="24"/>
        </w:rPr>
      </w:pPr>
      <w:r w:rsidRPr="00672806">
        <w:rPr>
          <w:sz w:val="24"/>
          <w:szCs w:val="24"/>
        </w:rPr>
        <w:t>If the EchoCal crashes at any</w:t>
      </w:r>
      <w:r w:rsidR="00997060">
        <w:rPr>
          <w:sz w:val="24"/>
          <w:szCs w:val="24"/>
        </w:rPr>
        <w:t xml:space="preserve"> </w:t>
      </w:r>
      <w:r w:rsidRPr="00672806">
        <w:rPr>
          <w:sz w:val="24"/>
          <w:szCs w:val="24"/>
        </w:rPr>
        <w:t>time repeat steps II, III, and VI</w:t>
      </w:r>
      <w:r w:rsidR="00BB7FB6" w:rsidRPr="00672806">
        <w:rPr>
          <w:sz w:val="24"/>
          <w:szCs w:val="24"/>
        </w:rPr>
        <w:t xml:space="preserve">.  </w:t>
      </w:r>
      <w:r w:rsidRPr="00672806">
        <w:rPr>
          <w:sz w:val="24"/>
          <w:szCs w:val="24"/>
        </w:rPr>
        <w:t>If the downriggers do not lose power during the time of the crash, then they will still have their counts recorded prior to the crash</w:t>
      </w:r>
      <w:r w:rsidR="00BB7FB6" w:rsidRPr="00672806">
        <w:rPr>
          <w:sz w:val="24"/>
          <w:szCs w:val="24"/>
        </w:rPr>
        <w:t xml:space="preserve">.  </w:t>
      </w:r>
    </w:p>
    <w:p w14:paraId="203EE9A6" w14:textId="1A3ED09B" w:rsidR="0095582A" w:rsidRPr="00672806" w:rsidRDefault="0095582A" w:rsidP="00A51730">
      <w:pPr>
        <w:pStyle w:val="ListParagraph"/>
        <w:numPr>
          <w:ilvl w:val="0"/>
          <w:numId w:val="32"/>
        </w:numPr>
        <w:spacing w:after="0"/>
        <w:ind w:left="1080"/>
        <w:rPr>
          <w:sz w:val="24"/>
          <w:szCs w:val="24"/>
        </w:rPr>
      </w:pPr>
      <w:r w:rsidRPr="00672806">
        <w:rPr>
          <w:sz w:val="24"/>
          <w:szCs w:val="24"/>
        </w:rPr>
        <w:t>If the Navigation Controller tab does not appear on your display, see the Troubleshooting section</w:t>
      </w:r>
      <w:r w:rsidR="00833B45">
        <w:rPr>
          <w:sz w:val="24"/>
          <w:szCs w:val="24"/>
        </w:rPr>
        <w:t xml:space="preserve"> (</w:t>
      </w:r>
      <w:r w:rsidR="00833B45">
        <w:rPr>
          <w:sz w:val="24"/>
          <w:szCs w:val="24"/>
        </w:rPr>
        <w:fldChar w:fldCharType="begin"/>
      </w:r>
      <w:r w:rsidR="00833B45">
        <w:rPr>
          <w:sz w:val="24"/>
          <w:szCs w:val="24"/>
        </w:rPr>
        <w:instrText xml:space="preserve"> REF _Ref67058342 \r \h </w:instrText>
      </w:r>
      <w:r w:rsidR="00833B45">
        <w:rPr>
          <w:sz w:val="24"/>
          <w:szCs w:val="24"/>
        </w:rPr>
      </w:r>
      <w:r w:rsidR="00833B45">
        <w:rPr>
          <w:sz w:val="24"/>
          <w:szCs w:val="24"/>
        </w:rPr>
        <w:fldChar w:fldCharType="separate"/>
      </w:r>
      <w:r w:rsidR="00833B45">
        <w:rPr>
          <w:sz w:val="24"/>
          <w:szCs w:val="24"/>
        </w:rPr>
        <w:t>IX</w:t>
      </w:r>
      <w:r w:rsidR="00833B45">
        <w:rPr>
          <w:sz w:val="24"/>
          <w:szCs w:val="24"/>
        </w:rPr>
        <w:fldChar w:fldCharType="end"/>
      </w:r>
      <w:r w:rsidR="00833B45">
        <w:rPr>
          <w:sz w:val="24"/>
          <w:szCs w:val="24"/>
        </w:rPr>
        <w:t>)</w:t>
      </w:r>
      <w:r w:rsidRPr="00672806">
        <w:rPr>
          <w:sz w:val="24"/>
          <w:szCs w:val="24"/>
        </w:rPr>
        <w:t>.</w:t>
      </w:r>
    </w:p>
    <w:p w14:paraId="289650E9" w14:textId="77777777" w:rsidR="0095582A" w:rsidRDefault="0095582A" w:rsidP="004F393B">
      <w:pPr>
        <w:spacing w:after="0"/>
        <w:ind w:left="1080" w:hanging="360"/>
        <w:rPr>
          <w:sz w:val="24"/>
          <w:szCs w:val="24"/>
        </w:rPr>
      </w:pPr>
    </w:p>
    <w:p w14:paraId="6BAC17D4" w14:textId="77777777" w:rsidR="00997060" w:rsidRDefault="00C211D3" w:rsidP="00997060">
      <w:pPr>
        <w:keepNext/>
        <w:spacing w:after="0"/>
        <w:ind w:left="1080" w:hanging="360"/>
        <w:jc w:val="center"/>
      </w:pPr>
      <w:r>
        <w:rPr>
          <w:noProof/>
          <w:sz w:val="24"/>
          <w:szCs w:val="24"/>
        </w:rPr>
        <w:drawing>
          <wp:inline distT="0" distB="0" distL="0" distR="0" wp14:anchorId="1C1B3B51" wp14:editId="5BBF40F4">
            <wp:extent cx="4996543" cy="1295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4.PNG"/>
                    <pic:cNvPicPr/>
                  </pic:nvPicPr>
                  <pic:blipFill rotWithShape="1">
                    <a:blip r:embed="rId26" cstate="print">
                      <a:extLst>
                        <a:ext uri="{28A0092B-C50C-407E-A947-70E740481C1C}">
                          <a14:useLocalDpi xmlns:a14="http://schemas.microsoft.com/office/drawing/2010/main" val="0"/>
                        </a:ext>
                      </a:extLst>
                    </a:blip>
                    <a:srcRect l="24038" t="38462" r="2405" b="27635"/>
                    <a:stretch/>
                  </pic:blipFill>
                  <pic:spPr bwMode="auto">
                    <a:xfrm>
                      <a:off x="0" y="0"/>
                      <a:ext cx="5023580" cy="1302410"/>
                    </a:xfrm>
                    <a:prstGeom prst="rect">
                      <a:avLst/>
                    </a:prstGeom>
                    <a:ln>
                      <a:noFill/>
                    </a:ln>
                    <a:extLst>
                      <a:ext uri="{53640926-AAD7-44D8-BBD7-CCE9431645EC}">
                        <a14:shadowObscured xmlns:a14="http://schemas.microsoft.com/office/drawing/2010/main"/>
                      </a:ext>
                    </a:extLst>
                  </pic:spPr>
                </pic:pic>
              </a:graphicData>
            </a:graphic>
          </wp:inline>
        </w:drawing>
      </w:r>
    </w:p>
    <w:p w14:paraId="504D78CC" w14:textId="671DFC78" w:rsidR="00C211D3" w:rsidRPr="00DE1598" w:rsidRDefault="00997060" w:rsidP="00997060">
      <w:pPr>
        <w:pStyle w:val="Caption"/>
        <w:jc w:val="center"/>
        <w:rPr>
          <w:sz w:val="24"/>
          <w:szCs w:val="24"/>
        </w:rPr>
      </w:pPr>
      <w:bookmarkStart w:id="16" w:name="_Ref66970859"/>
      <w:bookmarkStart w:id="17" w:name="_Toc67057628"/>
      <w:r>
        <w:t xml:space="preserve">Figure </w:t>
      </w:r>
      <w:r>
        <w:fldChar w:fldCharType="begin"/>
      </w:r>
      <w:r>
        <w:instrText xml:space="preserve"> SEQ Figure \* ARABIC </w:instrText>
      </w:r>
      <w:r>
        <w:fldChar w:fldCharType="separate"/>
      </w:r>
      <w:r w:rsidR="00071F7C">
        <w:rPr>
          <w:noProof/>
        </w:rPr>
        <w:t>8</w:t>
      </w:r>
      <w:r>
        <w:fldChar w:fldCharType="end"/>
      </w:r>
      <w:bookmarkEnd w:id="16"/>
      <w:r>
        <w:t xml:space="preserve">:  </w:t>
      </w:r>
      <w:r w:rsidRPr="004308D2">
        <w:t>Sphere navigation interface</w:t>
      </w:r>
      <w:r>
        <w:t>.</w:t>
      </w:r>
      <w:bookmarkEnd w:id="17"/>
    </w:p>
    <w:p w14:paraId="5C2C6432" w14:textId="77777777" w:rsidR="00307E55" w:rsidRDefault="00307E55" w:rsidP="00307E55">
      <w:pPr>
        <w:pStyle w:val="Heading2"/>
      </w:pPr>
      <w:r>
        <w:t>Find the sphere in the echosounder display.</w:t>
      </w:r>
    </w:p>
    <w:p w14:paraId="472006CC" w14:textId="1DBB01EE" w:rsidR="0046304C" w:rsidRPr="00DE1598" w:rsidRDefault="00307E55" w:rsidP="00307E55">
      <w:r w:rsidRPr="00DE1598">
        <w:t>Once the navigate function is complete, you should be able to see the sphere in the EK60 Echosounder display</w:t>
      </w:r>
      <w:r>
        <w:t>.</w:t>
      </w:r>
      <w:r w:rsidR="00BB7FB6">
        <w:t xml:space="preserve">  </w:t>
      </w:r>
    </w:p>
    <w:p w14:paraId="32B18E09" w14:textId="77777777" w:rsidR="0046304C" w:rsidRPr="00FE522E" w:rsidRDefault="007E3D05" w:rsidP="00FE522E">
      <w:pPr>
        <w:pStyle w:val="ListParagraph"/>
        <w:numPr>
          <w:ilvl w:val="0"/>
          <w:numId w:val="33"/>
        </w:numPr>
        <w:rPr>
          <w:b/>
        </w:rPr>
      </w:pPr>
      <w:r w:rsidRPr="00DE1598">
        <w:t>Using the virtual joystick buttons and the individual downrigger control buttons, manually move the sphere into the center of the frequency beam that you want to begin the calibration with</w:t>
      </w:r>
      <w:r w:rsidR="00BB7FB6" w:rsidRPr="00FE522E">
        <w:rPr>
          <w:b/>
        </w:rPr>
        <w:t xml:space="preserve">.  </w:t>
      </w:r>
    </w:p>
    <w:p w14:paraId="60A2C583" w14:textId="77777777" w:rsidR="00803A54" w:rsidRPr="00FE522E" w:rsidRDefault="00803A54" w:rsidP="00FE522E">
      <w:pPr>
        <w:pStyle w:val="ListParagraph"/>
        <w:numPr>
          <w:ilvl w:val="0"/>
          <w:numId w:val="33"/>
        </w:numPr>
        <w:rPr>
          <w:b/>
        </w:rPr>
      </w:pPr>
      <w:r w:rsidRPr="00DE1598">
        <w:t xml:space="preserve">Click </w:t>
      </w:r>
      <w:r w:rsidR="00326761" w:rsidRPr="00DE1598">
        <w:t xml:space="preserve">the </w:t>
      </w:r>
      <w:r w:rsidRPr="00DE1598">
        <w:t xml:space="preserve">“UPDATE” </w:t>
      </w:r>
      <w:r w:rsidR="00326761" w:rsidRPr="00DE1598">
        <w:t xml:space="preserve">button </w:t>
      </w:r>
      <w:r w:rsidRPr="00DE1598">
        <w:t>after you are in the optimal spot where the sphere should be for calibration</w:t>
      </w:r>
      <w:r w:rsidR="00BB7FB6" w:rsidRPr="00FE522E">
        <w:rPr>
          <w:b/>
        </w:rPr>
        <w:t xml:space="preserve">.  </w:t>
      </w:r>
      <w:r w:rsidR="00326761" w:rsidRPr="00DE1598">
        <w:t>This button will update the Target Coordinates text fields with the new position of the sphere.</w:t>
      </w:r>
    </w:p>
    <w:p w14:paraId="5F800F0D" w14:textId="77777777" w:rsidR="00326761" w:rsidRPr="00FE522E" w:rsidRDefault="00347021" w:rsidP="00FE522E">
      <w:pPr>
        <w:pStyle w:val="ListParagraph"/>
        <w:numPr>
          <w:ilvl w:val="0"/>
          <w:numId w:val="33"/>
        </w:numPr>
        <w:rPr>
          <w:b/>
        </w:rPr>
      </w:pPr>
      <w:r w:rsidRPr="00DE1598">
        <w:t>You should record the Target coordin</w:t>
      </w:r>
      <w:r w:rsidR="0007311D" w:rsidRPr="00DE1598">
        <w:t xml:space="preserve">ates and the downrigger counts </w:t>
      </w:r>
      <w:r w:rsidRPr="00DE1598">
        <w:t>(</w:t>
      </w:r>
      <w:r w:rsidR="001A72E8" w:rsidRPr="00DE1598">
        <w:t>Table 1.</w:t>
      </w:r>
      <w:r w:rsidRPr="00DE1598">
        <w:t>)</w:t>
      </w:r>
      <w:r w:rsidR="00BB7FB6" w:rsidRPr="00FE522E">
        <w:rPr>
          <w:b/>
        </w:rPr>
        <w:t xml:space="preserve">.  </w:t>
      </w:r>
      <w:r w:rsidRPr="00DE1598">
        <w:t xml:space="preserve"> If at any time the sphere gets out of the beam</w:t>
      </w:r>
      <w:r w:rsidR="00235408" w:rsidRPr="00DE1598">
        <w:t xml:space="preserve">, you lose power, </w:t>
      </w:r>
      <w:r w:rsidR="00C2764B" w:rsidRPr="00DE1598">
        <w:t>etc.</w:t>
      </w:r>
      <w:r w:rsidRPr="00DE1598">
        <w:t>, you can find the sphere by putting in target coordinates, and the stations will navigate to this original position.</w:t>
      </w:r>
    </w:p>
    <w:p w14:paraId="3A87EFF8" w14:textId="0B96F812" w:rsidR="000552E2" w:rsidRDefault="000552E2">
      <w:pPr>
        <w:spacing w:line="276" w:lineRule="auto"/>
        <w:contextualSpacing w:val="0"/>
      </w:pPr>
      <w:r>
        <w:br w:type="page"/>
      </w:r>
    </w:p>
    <w:p w14:paraId="5A3DFF6A" w14:textId="100C14D5" w:rsidR="00235408" w:rsidRDefault="007E3D05" w:rsidP="000552E2">
      <w:pPr>
        <w:pStyle w:val="Heading1"/>
      </w:pPr>
      <w:r w:rsidRPr="00C82E9A">
        <w:lastRenderedPageBreak/>
        <w:t xml:space="preserve">Auto </w:t>
      </w:r>
      <w:r w:rsidR="00901E48" w:rsidRPr="00C82E9A">
        <w:t>Calibration</w:t>
      </w:r>
      <w:r w:rsidRPr="00C82E9A">
        <w:t xml:space="preserve"> Session</w:t>
      </w:r>
      <w:r w:rsidR="00A43300" w:rsidRPr="00C82E9A">
        <w:t>:</w:t>
      </w:r>
    </w:p>
    <w:p w14:paraId="00862476" w14:textId="77777777" w:rsidR="00B65377" w:rsidRPr="00013316" w:rsidRDefault="00B65377" w:rsidP="000552E2">
      <w:pPr>
        <w:pStyle w:val="Heading2"/>
      </w:pPr>
      <w:r w:rsidRPr="00013316">
        <w:t xml:space="preserve">Start recording with the echosounder software.  </w:t>
      </w:r>
    </w:p>
    <w:p w14:paraId="551F847A" w14:textId="700164D5" w:rsidR="000552E2" w:rsidRPr="00B65377" w:rsidRDefault="00B65377" w:rsidP="00B65377">
      <w:pPr>
        <w:rPr>
          <w:b/>
        </w:rPr>
      </w:pPr>
      <w:r w:rsidRPr="00B65377">
        <w:rPr>
          <w:b/>
        </w:rPr>
        <w:t xml:space="preserve">IMPORTANT: </w:t>
      </w:r>
      <w:r w:rsidR="00266922" w:rsidRPr="00B65377">
        <w:rPr>
          <w:b/>
        </w:rPr>
        <w:t>Record the EK60 data</w:t>
      </w:r>
      <w:r w:rsidR="00901E48" w:rsidRPr="00B65377">
        <w:rPr>
          <w:b/>
        </w:rPr>
        <w:t xml:space="preserve"> </w:t>
      </w:r>
      <w:r w:rsidR="000552E2" w:rsidRPr="00B65377">
        <w:rPr>
          <w:b/>
        </w:rPr>
        <w:t xml:space="preserve">with the ER60 software </w:t>
      </w:r>
      <w:r w:rsidR="00901E48" w:rsidRPr="00B65377">
        <w:rPr>
          <w:b/>
        </w:rPr>
        <w:t xml:space="preserve">the </w:t>
      </w:r>
      <w:r w:rsidR="000552E2" w:rsidRPr="00B65377">
        <w:rPr>
          <w:b/>
        </w:rPr>
        <w:t>entire</w:t>
      </w:r>
      <w:r w:rsidR="00901E48" w:rsidRPr="00B65377">
        <w:rPr>
          <w:b/>
        </w:rPr>
        <w:t xml:space="preserve"> time the sphere is in the water</w:t>
      </w:r>
      <w:r w:rsidR="00BB7FB6" w:rsidRPr="00B65377">
        <w:rPr>
          <w:b/>
        </w:rPr>
        <w:t xml:space="preserve">.  </w:t>
      </w:r>
    </w:p>
    <w:p w14:paraId="177C60D9" w14:textId="507289DB" w:rsidR="00901E48" w:rsidRPr="00C82E9A" w:rsidRDefault="00901E48" w:rsidP="000552E2">
      <w:r w:rsidRPr="00C82E9A">
        <w:t>This will allow the data to be replayed with appropriate settings</w:t>
      </w:r>
      <w:r w:rsidR="00C2764B" w:rsidRPr="00C82E9A">
        <w:t xml:space="preserve"> (i.e</w:t>
      </w:r>
      <w:r w:rsidR="00BB7FB6">
        <w:t xml:space="preserve">.  </w:t>
      </w:r>
      <w:r w:rsidR="00C2764B" w:rsidRPr="00C82E9A">
        <w:t>f</w:t>
      </w:r>
      <w:r w:rsidRPr="00C82E9A">
        <w:t>requencies, ping rates) for the calibration file</w:t>
      </w:r>
      <w:r w:rsidR="00BB7FB6">
        <w:t xml:space="preserve">.  </w:t>
      </w:r>
    </w:p>
    <w:p w14:paraId="6C2522B6" w14:textId="77777777" w:rsidR="00013316" w:rsidRDefault="00D218C1" w:rsidP="00013316">
      <w:pPr>
        <w:pStyle w:val="Heading2"/>
      </w:pPr>
      <w:r w:rsidRPr="00C82E9A">
        <w:rPr>
          <w:noProof/>
        </w:rPr>
        <w:t>Select an</w:t>
      </w:r>
      <w:r w:rsidR="00901E48" w:rsidRPr="00C82E9A">
        <w:t xml:space="preserve"> automated </w:t>
      </w:r>
      <w:r w:rsidR="00901E48" w:rsidRPr="00013316">
        <w:t>pattern</w:t>
      </w:r>
      <w:r w:rsidR="00901E48" w:rsidRPr="00C82E9A">
        <w:t xml:space="preserve"> available for calib</w:t>
      </w:r>
      <w:r w:rsidR="00C2764B" w:rsidRPr="00C82E9A">
        <w:t>ration</w:t>
      </w:r>
      <w:r w:rsidR="00BB7FB6">
        <w:t xml:space="preserve">. </w:t>
      </w:r>
    </w:p>
    <w:p w14:paraId="069FCA62" w14:textId="77777777" w:rsidR="00FC0847" w:rsidRDefault="00FC0847" w:rsidP="008262EA"/>
    <w:p w14:paraId="3D00C62F" w14:textId="77777777" w:rsidR="00FC0847" w:rsidRPr="00FC0847" w:rsidRDefault="00013316" w:rsidP="00FC0847">
      <w:pPr>
        <w:pStyle w:val="ListParagraph"/>
        <w:numPr>
          <w:ilvl w:val="0"/>
          <w:numId w:val="34"/>
        </w:numPr>
        <w:rPr>
          <w:b/>
        </w:rPr>
      </w:pPr>
      <w:r>
        <w:t xml:space="preserve">Select </w:t>
      </w:r>
      <w:r w:rsidR="002109F4" w:rsidRPr="00C82E9A">
        <w:t>Grid, Star, or S</w:t>
      </w:r>
      <w:r w:rsidR="00A43300" w:rsidRPr="00C82E9A">
        <w:t>piral</w:t>
      </w:r>
      <w:r>
        <w:t xml:space="preserve"> </w:t>
      </w:r>
      <w:r w:rsidR="00266922">
        <w:t>(</w:t>
      </w:r>
      <w:r>
        <w:fldChar w:fldCharType="begin"/>
      </w:r>
      <w:r>
        <w:instrText xml:space="preserve"> REF _Ref66971480 \h </w:instrText>
      </w:r>
      <w:r>
        <w:fldChar w:fldCharType="separate"/>
      </w:r>
      <w:r>
        <w:t xml:space="preserve">Figure </w:t>
      </w:r>
      <w:r>
        <w:rPr>
          <w:noProof/>
        </w:rPr>
        <w:t>9</w:t>
      </w:r>
      <w:r>
        <w:fldChar w:fldCharType="end"/>
      </w:r>
      <w:r w:rsidR="00266922">
        <w:t>)</w:t>
      </w:r>
      <w:r>
        <w:t>.</w:t>
      </w:r>
      <w:r w:rsidR="00FC0847">
        <w:t xml:space="preserve">  </w:t>
      </w:r>
      <w:r w:rsidR="00A43300" w:rsidRPr="00FC0847">
        <w:rPr>
          <w:color w:val="FF0000"/>
        </w:rPr>
        <w:t xml:space="preserve">For the </w:t>
      </w:r>
      <w:r w:rsidR="00A43300" w:rsidRPr="00FC0847">
        <w:rPr>
          <w:i/>
          <w:color w:val="FF0000"/>
        </w:rPr>
        <w:t>Henry Bigelow</w:t>
      </w:r>
      <w:r w:rsidR="00FC0847" w:rsidRPr="00FC0847">
        <w:rPr>
          <w:color w:val="FF0000"/>
        </w:rPr>
        <w:t xml:space="preserve"> calibration, </w:t>
      </w:r>
      <w:r w:rsidR="00A43300" w:rsidRPr="00FC0847">
        <w:rPr>
          <w:color w:val="FF0000"/>
        </w:rPr>
        <w:t>use the Grid pattern for the automatic calibration session</w:t>
      </w:r>
      <w:r w:rsidR="00BB7FB6" w:rsidRPr="00FC0847">
        <w:rPr>
          <w:b/>
          <w:color w:val="FF0000"/>
        </w:rPr>
        <w:t xml:space="preserve">.  </w:t>
      </w:r>
      <w:r w:rsidR="00A43300" w:rsidRPr="00DE1598">
        <w:t>The other patterns have not been thoroughly tested yet.</w:t>
      </w:r>
      <w:r w:rsidR="00FC0847">
        <w:t xml:space="preserve">  </w:t>
      </w:r>
    </w:p>
    <w:p w14:paraId="25BE51CE" w14:textId="77777777" w:rsidR="00FC0847" w:rsidRDefault="00FC0847" w:rsidP="00FC0847">
      <w:pPr>
        <w:pStyle w:val="ListParagraph"/>
        <w:numPr>
          <w:ilvl w:val="0"/>
          <w:numId w:val="34"/>
        </w:numPr>
        <w:rPr>
          <w:b/>
        </w:rPr>
      </w:pPr>
      <w:r>
        <w:t>E</w:t>
      </w:r>
      <w:r w:rsidR="00725CE7" w:rsidRPr="00DE1598">
        <w:t>nter the Beam Angle</w:t>
      </w:r>
      <w:r w:rsidR="00D218C1" w:rsidRPr="00DE1598">
        <w:t xml:space="preserve"> of the frequency that you will be calibrating</w:t>
      </w:r>
      <w:r w:rsidR="00BB7FB6" w:rsidRPr="00FC0847">
        <w:rPr>
          <w:b/>
        </w:rPr>
        <w:t xml:space="preserve">.  </w:t>
      </w:r>
    </w:p>
    <w:p w14:paraId="4B6BC8BD" w14:textId="0979EE79" w:rsidR="00901E48" w:rsidRPr="00FC0847" w:rsidRDefault="00FC0847" w:rsidP="00FC0847">
      <w:pPr>
        <w:pStyle w:val="ListParagraph"/>
        <w:numPr>
          <w:ilvl w:val="1"/>
          <w:numId w:val="34"/>
        </w:numPr>
        <w:rPr>
          <w:b/>
        </w:rPr>
      </w:pPr>
      <w:r>
        <w:t xml:space="preserve">Note:  </w:t>
      </w:r>
      <w:r w:rsidR="00D218C1" w:rsidRPr="00DE1598">
        <w:t>Larger beam angles will result</w:t>
      </w:r>
      <w:r w:rsidR="00901E48" w:rsidRPr="00DE1598">
        <w:t xml:space="preserve"> in the sphere spending a lot of time outside of the beams</w:t>
      </w:r>
      <w:r w:rsidR="00BB7FB6" w:rsidRPr="00FC0847">
        <w:rPr>
          <w:b/>
          <w:i/>
        </w:rPr>
        <w:t xml:space="preserve">.  </w:t>
      </w:r>
      <w:r w:rsidR="00901E48" w:rsidRPr="00DE1598">
        <w:t>However, if you are trying to cover the area of many transducers bigger beam angles may be beneficial</w:t>
      </w:r>
      <w:r w:rsidR="00BB7FB6" w:rsidRPr="00FC0847">
        <w:rPr>
          <w:b/>
          <w:i/>
        </w:rPr>
        <w:t xml:space="preserve">.  </w:t>
      </w:r>
    </w:p>
    <w:p w14:paraId="1FD28B77" w14:textId="77777777" w:rsidR="008262EA" w:rsidRDefault="008262EA" w:rsidP="00FC0847">
      <w:pPr>
        <w:pStyle w:val="Heading2"/>
      </w:pPr>
      <w:r>
        <w:t>Start the autocalibration</w:t>
      </w:r>
    </w:p>
    <w:p w14:paraId="3CF3D934" w14:textId="4AEB0250" w:rsidR="00A87D2C" w:rsidRDefault="00901E48" w:rsidP="00A87D2C">
      <w:pPr>
        <w:pStyle w:val="ListParagraph"/>
        <w:numPr>
          <w:ilvl w:val="0"/>
          <w:numId w:val="35"/>
        </w:numPr>
      </w:pPr>
      <w:r w:rsidRPr="00DE1598">
        <w:t xml:space="preserve">Click </w:t>
      </w:r>
      <w:r w:rsidR="00D218C1" w:rsidRPr="00DE1598">
        <w:t xml:space="preserve">the </w:t>
      </w:r>
      <w:r w:rsidRPr="00DE1598">
        <w:t>“UPDATED”</w:t>
      </w:r>
      <w:r w:rsidR="00D218C1" w:rsidRPr="00DE1598">
        <w:t xml:space="preserve"> button, and t</w:t>
      </w:r>
      <w:r w:rsidRPr="00DE1598">
        <w:t xml:space="preserve">hen </w:t>
      </w:r>
      <w:r w:rsidRPr="00FC0847">
        <w:t>click</w:t>
      </w:r>
      <w:r w:rsidRPr="00DE1598">
        <w:t xml:space="preserve"> </w:t>
      </w:r>
      <w:r w:rsidR="00D218C1" w:rsidRPr="00DE1598">
        <w:t xml:space="preserve">on </w:t>
      </w:r>
      <w:r w:rsidRPr="00DE1598">
        <w:t xml:space="preserve">the </w:t>
      </w:r>
      <w:r w:rsidR="00D218C1" w:rsidRPr="00DE1598">
        <w:t>VCR “P</w:t>
      </w:r>
      <w:r w:rsidRPr="00DE1598">
        <w:t>lay</w:t>
      </w:r>
      <w:r w:rsidR="00D218C1" w:rsidRPr="00DE1598">
        <w:t>”</w:t>
      </w:r>
      <w:r w:rsidRPr="00DE1598">
        <w:t xml:space="preserve"> button</w:t>
      </w:r>
      <w:r w:rsidR="004760E8">
        <w:t xml:space="preserve"> (</w:t>
      </w:r>
      <w:r w:rsidR="008262EA">
        <w:fldChar w:fldCharType="begin"/>
      </w:r>
      <w:r w:rsidR="008262EA">
        <w:instrText xml:space="preserve"> REF _Ref66971480 \h </w:instrText>
      </w:r>
      <w:r w:rsidR="008262EA">
        <w:fldChar w:fldCharType="separate"/>
      </w:r>
      <w:r w:rsidR="008262EA">
        <w:t xml:space="preserve">Figure </w:t>
      </w:r>
      <w:r w:rsidR="008262EA">
        <w:rPr>
          <w:noProof/>
        </w:rPr>
        <w:t>9</w:t>
      </w:r>
      <w:r w:rsidR="008262EA">
        <w:fldChar w:fldCharType="end"/>
      </w:r>
      <w:r w:rsidR="004760E8">
        <w:t>)</w:t>
      </w:r>
      <w:r w:rsidR="00BB7FB6">
        <w:t xml:space="preserve">.  </w:t>
      </w:r>
      <w:r w:rsidR="00D218C1" w:rsidRPr="00DE1598">
        <w:t>At this point, the automatic calibration session will begin</w:t>
      </w:r>
      <w:r w:rsidR="00BB7FB6" w:rsidRPr="008262EA">
        <w:rPr>
          <w:b/>
        </w:rPr>
        <w:t xml:space="preserve">.  </w:t>
      </w:r>
    </w:p>
    <w:p w14:paraId="482B823D" w14:textId="77777777" w:rsidR="00A87D2C" w:rsidRDefault="00D218C1" w:rsidP="00A51730">
      <w:pPr>
        <w:pStyle w:val="ListParagraph"/>
        <w:numPr>
          <w:ilvl w:val="0"/>
          <w:numId w:val="36"/>
        </w:numPr>
        <w:rPr>
          <w:b/>
        </w:rPr>
      </w:pPr>
      <w:r w:rsidRPr="00DE1598">
        <w:t>The progress bar below the “Full beam angle” button will show the progress of the calibration</w:t>
      </w:r>
      <w:r w:rsidR="00BB7FB6" w:rsidRPr="00A87D2C">
        <w:rPr>
          <w:b/>
        </w:rPr>
        <w:t xml:space="preserve">.  </w:t>
      </w:r>
    </w:p>
    <w:p w14:paraId="1519A884" w14:textId="77777777" w:rsidR="00A87D2C" w:rsidRDefault="00D218C1" w:rsidP="00A87D2C">
      <w:pPr>
        <w:pStyle w:val="ListParagraph"/>
        <w:numPr>
          <w:ilvl w:val="0"/>
          <w:numId w:val="36"/>
        </w:numPr>
        <w:rPr>
          <w:b/>
        </w:rPr>
      </w:pPr>
      <w:r w:rsidRPr="00DE1598">
        <w:t>Both the “Pause” and “Stop” buttons will be enabled to allow the operator to either pause or stop an automated calibration session if necessary</w:t>
      </w:r>
      <w:r w:rsidR="00BB7FB6" w:rsidRPr="00A87D2C">
        <w:rPr>
          <w:b/>
        </w:rPr>
        <w:t xml:space="preserve">.  </w:t>
      </w:r>
    </w:p>
    <w:p w14:paraId="50DB6A27" w14:textId="77777777" w:rsidR="00A87D2C" w:rsidRPr="00A87D2C" w:rsidRDefault="009C2C2C" w:rsidP="00A87D2C">
      <w:pPr>
        <w:pStyle w:val="ListParagraph"/>
        <w:numPr>
          <w:ilvl w:val="0"/>
          <w:numId w:val="36"/>
        </w:numPr>
        <w:rPr>
          <w:b/>
        </w:rPr>
      </w:pPr>
      <w:r w:rsidRPr="00A87D2C">
        <w:rPr>
          <w:sz w:val="24"/>
          <w:szCs w:val="24"/>
        </w:rPr>
        <w:t>Patterns always start and return to the center, unless an error occurs</w:t>
      </w:r>
      <w:r w:rsidR="00A87D2C">
        <w:rPr>
          <w:sz w:val="24"/>
          <w:szCs w:val="24"/>
        </w:rPr>
        <w:t xml:space="preserve">. </w:t>
      </w:r>
    </w:p>
    <w:p w14:paraId="5AFD62A2" w14:textId="64EBDD1E" w:rsidR="00EF22E7" w:rsidRPr="00A87D2C" w:rsidRDefault="009C2C2C" w:rsidP="00A51730">
      <w:pPr>
        <w:pStyle w:val="ListParagraph"/>
        <w:numPr>
          <w:ilvl w:val="0"/>
          <w:numId w:val="36"/>
        </w:numPr>
        <w:spacing w:after="0"/>
        <w:rPr>
          <w:rFonts w:asciiTheme="majorHAnsi" w:hAnsiTheme="majorHAnsi"/>
          <w:sz w:val="24"/>
          <w:szCs w:val="24"/>
        </w:rPr>
      </w:pPr>
      <w:r w:rsidRPr="00A87D2C">
        <w:rPr>
          <w:sz w:val="24"/>
          <w:szCs w:val="24"/>
        </w:rPr>
        <w:t>The star is usually the best pattern to use, i.e</w:t>
      </w:r>
      <w:r w:rsidR="00BB7FB6" w:rsidRPr="00A87D2C">
        <w:rPr>
          <w:sz w:val="24"/>
          <w:szCs w:val="24"/>
        </w:rPr>
        <w:t xml:space="preserve">.  </w:t>
      </w:r>
      <w:r w:rsidRPr="00A87D2C">
        <w:rPr>
          <w:sz w:val="24"/>
          <w:szCs w:val="24"/>
        </w:rPr>
        <w:t>quickest</w:t>
      </w:r>
      <w:r w:rsidR="00BB7FB6" w:rsidRPr="00A87D2C">
        <w:rPr>
          <w:sz w:val="24"/>
          <w:szCs w:val="24"/>
        </w:rPr>
        <w:t xml:space="preserve">.  </w:t>
      </w:r>
    </w:p>
    <w:p w14:paraId="16DDA229" w14:textId="77777777" w:rsidR="00013316" w:rsidRDefault="00266922" w:rsidP="00013316">
      <w:pPr>
        <w:keepNext/>
        <w:spacing w:after="0"/>
        <w:jc w:val="center"/>
      </w:pPr>
      <w:r>
        <w:rPr>
          <w:rFonts w:asciiTheme="majorHAnsi" w:hAnsiTheme="majorHAnsi"/>
          <w:noProof/>
          <w:sz w:val="24"/>
          <w:szCs w:val="24"/>
        </w:rPr>
        <w:drawing>
          <wp:inline distT="0" distB="0" distL="0" distR="0" wp14:anchorId="50695966" wp14:editId="74978BD2">
            <wp:extent cx="3565109"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5.PNG"/>
                    <pic:cNvPicPr/>
                  </pic:nvPicPr>
                  <pic:blipFill rotWithShape="1">
                    <a:blip r:embed="rId27" cstate="print">
                      <a:extLst>
                        <a:ext uri="{28A0092B-C50C-407E-A947-70E740481C1C}">
                          <a14:useLocalDpi xmlns:a14="http://schemas.microsoft.com/office/drawing/2010/main" val="0"/>
                        </a:ext>
                      </a:extLst>
                    </a:blip>
                    <a:srcRect l="37340" t="37037" r="21635" b="21652"/>
                    <a:stretch/>
                  </pic:blipFill>
                  <pic:spPr bwMode="auto">
                    <a:xfrm>
                      <a:off x="0" y="0"/>
                      <a:ext cx="3567290" cy="2020535"/>
                    </a:xfrm>
                    <a:prstGeom prst="rect">
                      <a:avLst/>
                    </a:prstGeom>
                    <a:ln>
                      <a:noFill/>
                    </a:ln>
                    <a:extLst>
                      <a:ext uri="{53640926-AAD7-44D8-BBD7-CCE9431645EC}">
                        <a14:shadowObscured xmlns:a14="http://schemas.microsoft.com/office/drawing/2010/main"/>
                      </a:ext>
                    </a:extLst>
                  </pic:spPr>
                </pic:pic>
              </a:graphicData>
            </a:graphic>
          </wp:inline>
        </w:drawing>
      </w:r>
    </w:p>
    <w:p w14:paraId="45BDCABA" w14:textId="3788AFEA" w:rsidR="00CF71C4" w:rsidRPr="00DE1598" w:rsidRDefault="00013316" w:rsidP="00013316">
      <w:pPr>
        <w:pStyle w:val="Caption"/>
        <w:jc w:val="center"/>
        <w:rPr>
          <w:rFonts w:asciiTheme="majorHAnsi" w:hAnsiTheme="majorHAnsi"/>
          <w:sz w:val="24"/>
          <w:szCs w:val="24"/>
        </w:rPr>
      </w:pPr>
      <w:bookmarkStart w:id="18" w:name="_Ref66971480"/>
      <w:bookmarkStart w:id="19" w:name="_Toc67057629"/>
      <w:r>
        <w:t xml:space="preserve">Figure </w:t>
      </w:r>
      <w:r>
        <w:fldChar w:fldCharType="begin"/>
      </w:r>
      <w:r>
        <w:instrText xml:space="preserve"> SEQ Figure \* ARABIC </w:instrText>
      </w:r>
      <w:r>
        <w:fldChar w:fldCharType="separate"/>
      </w:r>
      <w:r w:rsidR="00071F7C">
        <w:rPr>
          <w:noProof/>
        </w:rPr>
        <w:t>9</w:t>
      </w:r>
      <w:r>
        <w:fldChar w:fldCharType="end"/>
      </w:r>
      <w:bookmarkEnd w:id="18"/>
      <w:r>
        <w:t xml:space="preserve">:  </w:t>
      </w:r>
      <w:r w:rsidRPr="00946E53">
        <w:t>Automated pattern interface</w:t>
      </w:r>
      <w:r>
        <w:t>.</w:t>
      </w:r>
      <w:bookmarkEnd w:id="19"/>
    </w:p>
    <w:p w14:paraId="376AF92B" w14:textId="40E7FD47" w:rsidR="00CF71C4" w:rsidRDefault="00CF71C4">
      <w:pPr>
        <w:rPr>
          <w:rFonts w:asciiTheme="majorHAnsi" w:hAnsiTheme="majorHAnsi"/>
        </w:rPr>
      </w:pPr>
      <w:r>
        <w:rPr>
          <w:rFonts w:asciiTheme="majorHAnsi" w:hAnsiTheme="majorHAnsi"/>
        </w:rPr>
        <w:br w:type="page"/>
      </w:r>
    </w:p>
    <w:p w14:paraId="55AF555E" w14:textId="77777777" w:rsidR="00707B1A" w:rsidRDefault="00707B1A" w:rsidP="00707B1A">
      <w:r>
        <w:lastRenderedPageBreak/>
        <w:br w:type="page"/>
      </w:r>
    </w:p>
    <w:p w14:paraId="426AD482" w14:textId="77777777" w:rsidR="00660A20" w:rsidRDefault="00660A20" w:rsidP="00DA2FA9">
      <w:pPr>
        <w:rPr>
          <w:rFonts w:asciiTheme="majorHAnsi" w:hAnsiTheme="majorHAnsi"/>
        </w:rPr>
      </w:pPr>
    </w:p>
    <w:p w14:paraId="5B838D4A" w14:textId="77777777" w:rsidR="0048767E" w:rsidRDefault="0048767E">
      <w:r>
        <w:br w:type="page"/>
      </w:r>
    </w:p>
    <w:p w14:paraId="6A95ABF4" w14:textId="77777777" w:rsidR="00A01058" w:rsidRDefault="00A01058">
      <w:pPr>
        <w:rPr>
          <w:rFonts w:asciiTheme="majorHAnsi" w:hAnsiTheme="majorHAnsi"/>
          <w:sz w:val="24"/>
          <w:szCs w:val="24"/>
        </w:rPr>
      </w:pPr>
      <w:r>
        <w:rPr>
          <w:rFonts w:asciiTheme="majorHAnsi" w:hAnsiTheme="majorHAnsi"/>
          <w:sz w:val="24"/>
          <w:szCs w:val="24"/>
        </w:rPr>
        <w:lastRenderedPageBreak/>
        <w:br w:type="page"/>
      </w:r>
    </w:p>
    <w:p w14:paraId="0AF2AEA6" w14:textId="77777777" w:rsidR="008031A2" w:rsidRPr="00A01058" w:rsidRDefault="00A01058" w:rsidP="00B41CBB">
      <w:pPr>
        <w:pStyle w:val="Heading1"/>
      </w:pPr>
      <w:bookmarkStart w:id="20" w:name="_Ref67058342"/>
      <w:r w:rsidRPr="00A01058">
        <w:lastRenderedPageBreak/>
        <w:t>Troubleshooting</w:t>
      </w:r>
      <w:bookmarkEnd w:id="20"/>
    </w:p>
    <w:p w14:paraId="1B22C536" w14:textId="692966AC" w:rsidR="00E81688" w:rsidRPr="00C4109A" w:rsidRDefault="00BC2216" w:rsidP="000C4507">
      <w:pPr>
        <w:pStyle w:val="Heading2"/>
      </w:pPr>
      <w:r>
        <w:t>Improving</w:t>
      </w:r>
      <w:r w:rsidR="00E81688" w:rsidRPr="00C4109A">
        <w:t xml:space="preserve"> </w:t>
      </w:r>
      <w:r w:rsidR="00E81688" w:rsidRPr="000C4507">
        <w:t>the</w:t>
      </w:r>
      <w:r w:rsidR="00E81688" w:rsidRPr="00C4109A">
        <w:t xml:space="preserve"> Graphical User Interface (GUI)</w:t>
      </w:r>
      <w:r>
        <w:t xml:space="preserve"> for your situation</w:t>
      </w:r>
    </w:p>
    <w:p w14:paraId="1FF47738" w14:textId="5BCEB47C" w:rsidR="00E81688" w:rsidRDefault="00E81688" w:rsidP="00E81688">
      <w:pPr>
        <w:pStyle w:val="ListParagraph"/>
        <w:spacing w:after="0"/>
        <w:ind w:left="360"/>
        <w:rPr>
          <w:rFonts w:asciiTheme="majorHAnsi" w:hAnsiTheme="majorHAnsi"/>
          <w:sz w:val="24"/>
          <w:szCs w:val="24"/>
        </w:rPr>
      </w:pPr>
      <w:r>
        <w:rPr>
          <w:rFonts w:asciiTheme="majorHAnsi" w:hAnsiTheme="majorHAnsi"/>
          <w:sz w:val="24"/>
          <w:szCs w:val="24"/>
        </w:rPr>
        <w:t>If the GUI does not show the correct panels or tabs, you can reset it to the default condition</w:t>
      </w:r>
      <w:r w:rsidR="00BB7FB6">
        <w:rPr>
          <w:rFonts w:asciiTheme="majorHAnsi" w:hAnsiTheme="majorHAnsi"/>
          <w:sz w:val="24"/>
          <w:szCs w:val="24"/>
        </w:rPr>
        <w:t xml:space="preserve">.  </w:t>
      </w:r>
      <w:r w:rsidR="001F4347">
        <w:rPr>
          <w:rFonts w:asciiTheme="majorHAnsi" w:hAnsiTheme="majorHAnsi"/>
          <w:sz w:val="24"/>
          <w:szCs w:val="24"/>
        </w:rPr>
        <w:t>This is especially useful when the Navigation Control tab/panel does not display correctly</w:t>
      </w:r>
      <w:r w:rsidR="00BB7FB6">
        <w:rPr>
          <w:rFonts w:asciiTheme="majorHAnsi" w:hAnsiTheme="majorHAnsi"/>
          <w:sz w:val="24"/>
          <w:szCs w:val="24"/>
        </w:rPr>
        <w:t xml:space="preserve">.  </w:t>
      </w:r>
      <w:r>
        <w:rPr>
          <w:rFonts w:asciiTheme="majorHAnsi" w:hAnsiTheme="majorHAnsi"/>
          <w:sz w:val="24"/>
          <w:szCs w:val="24"/>
        </w:rPr>
        <w:t>This requires removing the .echocal directory from the AppData folder</w:t>
      </w:r>
      <w:r w:rsidR="00CF3F14">
        <w:rPr>
          <w:rFonts w:asciiTheme="majorHAnsi" w:hAnsiTheme="majorHAnsi"/>
          <w:sz w:val="24"/>
          <w:szCs w:val="24"/>
        </w:rPr>
        <w:t xml:space="preserve"> to force an update of GUI display settings</w:t>
      </w:r>
      <w:r>
        <w:rPr>
          <w:rFonts w:asciiTheme="majorHAnsi" w:hAnsiTheme="majorHAnsi"/>
          <w:sz w:val="24"/>
          <w:szCs w:val="24"/>
        </w:rPr>
        <w:t>.</w:t>
      </w:r>
    </w:p>
    <w:p w14:paraId="008E6794" w14:textId="77777777" w:rsidR="00E81688" w:rsidRPr="005A3AF5" w:rsidRDefault="00E81688" w:rsidP="005A3AF5">
      <w:pPr>
        <w:pStyle w:val="ListParagraph"/>
        <w:numPr>
          <w:ilvl w:val="0"/>
          <w:numId w:val="11"/>
        </w:numPr>
        <w:spacing w:after="0"/>
        <w:rPr>
          <w:rFonts w:asciiTheme="majorHAnsi" w:hAnsiTheme="majorHAnsi"/>
          <w:sz w:val="24"/>
          <w:szCs w:val="24"/>
        </w:rPr>
      </w:pPr>
      <w:r w:rsidRPr="005A3AF5">
        <w:rPr>
          <w:rFonts w:asciiTheme="majorHAnsi" w:hAnsiTheme="majorHAnsi"/>
          <w:sz w:val="24"/>
          <w:szCs w:val="24"/>
        </w:rPr>
        <w:t>Close EchoCal.</w:t>
      </w:r>
    </w:p>
    <w:p w14:paraId="72285023" w14:textId="77777777" w:rsidR="00E81688" w:rsidRPr="005A3AF5" w:rsidRDefault="00E81688" w:rsidP="005A3AF5">
      <w:pPr>
        <w:pStyle w:val="ListParagraph"/>
        <w:numPr>
          <w:ilvl w:val="0"/>
          <w:numId w:val="11"/>
        </w:numPr>
        <w:spacing w:after="0"/>
        <w:rPr>
          <w:rFonts w:asciiTheme="majorHAnsi" w:hAnsiTheme="majorHAnsi"/>
          <w:sz w:val="24"/>
          <w:szCs w:val="24"/>
        </w:rPr>
      </w:pPr>
      <w:r w:rsidRPr="005A3AF5">
        <w:rPr>
          <w:rFonts w:asciiTheme="majorHAnsi" w:hAnsiTheme="majorHAnsi"/>
          <w:sz w:val="24"/>
          <w:szCs w:val="24"/>
        </w:rPr>
        <w:t>Use Window’s Explorer to navigate to C:/Users/</w:t>
      </w:r>
      <w:r w:rsidRPr="005A3AF5">
        <w:rPr>
          <w:rFonts w:asciiTheme="majorHAnsi" w:hAnsiTheme="majorHAnsi"/>
          <w:i/>
          <w:sz w:val="24"/>
          <w:szCs w:val="24"/>
        </w:rPr>
        <w:t>username</w:t>
      </w:r>
      <w:r w:rsidRPr="005A3AF5">
        <w:rPr>
          <w:rFonts w:asciiTheme="majorHAnsi" w:hAnsiTheme="majorHAnsi"/>
          <w:sz w:val="24"/>
          <w:szCs w:val="24"/>
        </w:rPr>
        <w:t xml:space="preserve">/AppData/Roaming, where </w:t>
      </w:r>
      <w:r w:rsidRPr="005A3AF5">
        <w:rPr>
          <w:rFonts w:asciiTheme="majorHAnsi" w:hAnsiTheme="majorHAnsi"/>
          <w:i/>
          <w:sz w:val="24"/>
          <w:szCs w:val="24"/>
        </w:rPr>
        <w:t>username</w:t>
      </w:r>
      <w:r w:rsidRPr="005A3AF5">
        <w:rPr>
          <w:rFonts w:asciiTheme="majorHAnsi" w:hAnsiTheme="majorHAnsi"/>
          <w:sz w:val="24"/>
          <w:szCs w:val="24"/>
        </w:rPr>
        <w:t xml:space="preserve"> is the user you’ve logged in as</w:t>
      </w:r>
      <w:r w:rsidR="00BB7FB6">
        <w:rPr>
          <w:rFonts w:asciiTheme="majorHAnsi" w:hAnsiTheme="majorHAnsi"/>
          <w:sz w:val="24"/>
          <w:szCs w:val="24"/>
        </w:rPr>
        <w:t xml:space="preserve">.  </w:t>
      </w:r>
      <w:r w:rsidRPr="005A3AF5">
        <w:rPr>
          <w:rFonts w:asciiTheme="majorHAnsi" w:hAnsiTheme="majorHAnsi"/>
          <w:sz w:val="24"/>
          <w:szCs w:val="24"/>
        </w:rPr>
        <w:t>For example, on the 13” Dell laptop, most likely you’ve logged in as “Builtinadmin”.</w:t>
      </w:r>
    </w:p>
    <w:p w14:paraId="0F97317A" w14:textId="77777777" w:rsidR="00E81688" w:rsidRPr="005A3AF5" w:rsidRDefault="00E81688" w:rsidP="005A3AF5">
      <w:pPr>
        <w:pStyle w:val="ListParagraph"/>
        <w:numPr>
          <w:ilvl w:val="0"/>
          <w:numId w:val="11"/>
        </w:numPr>
        <w:spacing w:after="0"/>
        <w:rPr>
          <w:rFonts w:asciiTheme="majorHAnsi" w:hAnsiTheme="majorHAnsi"/>
          <w:sz w:val="24"/>
          <w:szCs w:val="24"/>
        </w:rPr>
      </w:pPr>
      <w:r w:rsidRPr="005A3AF5">
        <w:rPr>
          <w:rFonts w:asciiTheme="majorHAnsi" w:hAnsiTheme="majorHAnsi"/>
          <w:sz w:val="24"/>
          <w:szCs w:val="24"/>
        </w:rPr>
        <w:t>Move the .echocal directory to the desktop</w:t>
      </w:r>
      <w:r w:rsidR="00BB7FB6">
        <w:rPr>
          <w:rFonts w:asciiTheme="majorHAnsi" w:hAnsiTheme="majorHAnsi"/>
          <w:sz w:val="24"/>
          <w:szCs w:val="24"/>
        </w:rPr>
        <w:t xml:space="preserve">.  </w:t>
      </w:r>
      <w:r w:rsidRPr="005A3AF5">
        <w:rPr>
          <w:rFonts w:asciiTheme="majorHAnsi" w:hAnsiTheme="majorHAnsi"/>
          <w:sz w:val="24"/>
          <w:szCs w:val="24"/>
        </w:rPr>
        <w:t>Don’t delete it right away in case something happens and you need it</w:t>
      </w:r>
      <w:r w:rsidR="00BB7FB6">
        <w:rPr>
          <w:rFonts w:asciiTheme="majorHAnsi" w:hAnsiTheme="majorHAnsi"/>
          <w:sz w:val="24"/>
          <w:szCs w:val="24"/>
        </w:rPr>
        <w:t xml:space="preserve">.  </w:t>
      </w:r>
      <w:r w:rsidR="00B41CBB" w:rsidRPr="005A3AF5">
        <w:rPr>
          <w:rFonts w:asciiTheme="majorHAnsi" w:hAnsiTheme="majorHAnsi"/>
          <w:sz w:val="24"/>
          <w:szCs w:val="24"/>
        </w:rPr>
        <w:t xml:space="preserve"> What this does:  hides the settings java? Is looking for and forces a new display setup.</w:t>
      </w:r>
    </w:p>
    <w:p w14:paraId="3651BD68" w14:textId="77777777" w:rsidR="00E81688" w:rsidRPr="005A3AF5" w:rsidRDefault="00E81688" w:rsidP="005A3AF5">
      <w:pPr>
        <w:pStyle w:val="ListParagraph"/>
        <w:numPr>
          <w:ilvl w:val="0"/>
          <w:numId w:val="11"/>
        </w:numPr>
        <w:spacing w:after="0"/>
        <w:rPr>
          <w:rFonts w:asciiTheme="majorHAnsi" w:hAnsiTheme="majorHAnsi"/>
          <w:sz w:val="24"/>
          <w:szCs w:val="24"/>
        </w:rPr>
      </w:pPr>
      <w:r w:rsidRPr="005A3AF5">
        <w:rPr>
          <w:rFonts w:asciiTheme="majorHAnsi" w:hAnsiTheme="majorHAnsi"/>
          <w:sz w:val="24"/>
          <w:szCs w:val="24"/>
        </w:rPr>
        <w:t>Restart EchoCal</w:t>
      </w:r>
      <w:r w:rsidR="00BB7FB6">
        <w:rPr>
          <w:rFonts w:asciiTheme="majorHAnsi" w:hAnsiTheme="majorHAnsi"/>
          <w:sz w:val="24"/>
          <w:szCs w:val="24"/>
        </w:rPr>
        <w:t xml:space="preserve">.  </w:t>
      </w:r>
    </w:p>
    <w:p w14:paraId="78DC1F70" w14:textId="77777777" w:rsidR="00E81688" w:rsidRPr="005A3AF5" w:rsidRDefault="00E81688" w:rsidP="005A3AF5">
      <w:pPr>
        <w:pStyle w:val="ListParagraph"/>
        <w:numPr>
          <w:ilvl w:val="0"/>
          <w:numId w:val="11"/>
        </w:numPr>
        <w:spacing w:after="0"/>
        <w:rPr>
          <w:rFonts w:asciiTheme="majorHAnsi" w:hAnsiTheme="majorHAnsi"/>
          <w:sz w:val="24"/>
          <w:szCs w:val="24"/>
        </w:rPr>
      </w:pPr>
      <w:r w:rsidRPr="005A3AF5">
        <w:rPr>
          <w:rFonts w:asciiTheme="majorHAnsi" w:hAnsiTheme="majorHAnsi"/>
          <w:sz w:val="24"/>
          <w:szCs w:val="24"/>
        </w:rPr>
        <w:t>After EchoCal reboots and you are happy, you can delete the .echocal directory on the desktop</w:t>
      </w:r>
      <w:r w:rsidR="00BB7FB6">
        <w:rPr>
          <w:rFonts w:asciiTheme="majorHAnsi" w:hAnsiTheme="majorHAnsi"/>
          <w:sz w:val="24"/>
          <w:szCs w:val="24"/>
        </w:rPr>
        <w:t xml:space="preserve">.  </w:t>
      </w:r>
      <w:r w:rsidRPr="005A3AF5">
        <w:rPr>
          <w:rFonts w:asciiTheme="majorHAnsi" w:hAnsiTheme="majorHAnsi"/>
          <w:sz w:val="24"/>
          <w:szCs w:val="24"/>
        </w:rPr>
        <w:t>A new .echocal directory will have been created and populated.</w:t>
      </w:r>
    </w:p>
    <w:p w14:paraId="6579E8D6" w14:textId="77777777" w:rsidR="00E81688" w:rsidRPr="002956AD" w:rsidRDefault="00C4109A" w:rsidP="005A3AF5">
      <w:pPr>
        <w:pStyle w:val="Heading2"/>
      </w:pPr>
      <w:r w:rsidRPr="002956AD">
        <w:t>“Floating” and “Docking” the panels/tabs</w:t>
      </w:r>
    </w:p>
    <w:p w14:paraId="10E65108" w14:textId="77777777" w:rsidR="00C4109A" w:rsidRDefault="00C4109A" w:rsidP="00C4109A">
      <w:pPr>
        <w:pStyle w:val="ListParagraph"/>
        <w:tabs>
          <w:tab w:val="left" w:pos="360"/>
        </w:tabs>
        <w:spacing w:after="0"/>
        <w:ind w:left="360"/>
        <w:rPr>
          <w:rFonts w:asciiTheme="majorHAnsi" w:hAnsiTheme="majorHAnsi"/>
          <w:sz w:val="24"/>
          <w:szCs w:val="24"/>
        </w:rPr>
      </w:pPr>
      <w:r>
        <w:rPr>
          <w:rFonts w:asciiTheme="majorHAnsi" w:hAnsiTheme="majorHAnsi"/>
          <w:sz w:val="24"/>
          <w:szCs w:val="24"/>
        </w:rPr>
        <w:t>The panels/tables can be “floated” or “docked” relative to each other</w:t>
      </w:r>
      <w:r w:rsidR="00BB7FB6">
        <w:rPr>
          <w:rFonts w:asciiTheme="majorHAnsi" w:hAnsiTheme="majorHAnsi"/>
          <w:sz w:val="24"/>
          <w:szCs w:val="24"/>
        </w:rPr>
        <w:t xml:space="preserve">.  </w:t>
      </w:r>
      <w:r>
        <w:rPr>
          <w:rFonts w:asciiTheme="majorHAnsi" w:hAnsiTheme="majorHAnsi"/>
          <w:sz w:val="24"/>
          <w:szCs w:val="24"/>
        </w:rPr>
        <w:t>Floating means the panel is independent of the other panels</w:t>
      </w:r>
      <w:r w:rsidR="00BB7FB6">
        <w:rPr>
          <w:rFonts w:asciiTheme="majorHAnsi" w:hAnsiTheme="majorHAnsi"/>
          <w:sz w:val="24"/>
          <w:szCs w:val="24"/>
        </w:rPr>
        <w:t xml:space="preserve">.  </w:t>
      </w:r>
      <w:r>
        <w:rPr>
          <w:rFonts w:asciiTheme="majorHAnsi" w:hAnsiTheme="majorHAnsi"/>
          <w:sz w:val="24"/>
          <w:szCs w:val="24"/>
        </w:rPr>
        <w:t>The advantage to this is you can move that panel around the display</w:t>
      </w:r>
      <w:r w:rsidR="00BB7FB6">
        <w:rPr>
          <w:rFonts w:asciiTheme="majorHAnsi" w:hAnsiTheme="majorHAnsi"/>
          <w:sz w:val="24"/>
          <w:szCs w:val="24"/>
        </w:rPr>
        <w:t xml:space="preserve">.  </w:t>
      </w:r>
      <w:r>
        <w:rPr>
          <w:rFonts w:asciiTheme="majorHAnsi" w:hAnsiTheme="majorHAnsi"/>
          <w:sz w:val="24"/>
          <w:szCs w:val="24"/>
        </w:rPr>
        <w:t>The disadvantage is that it will be covered by the other panels when those are selected</w:t>
      </w:r>
      <w:r w:rsidR="00BB7FB6">
        <w:rPr>
          <w:rFonts w:asciiTheme="majorHAnsi" w:hAnsiTheme="majorHAnsi"/>
          <w:sz w:val="24"/>
          <w:szCs w:val="24"/>
        </w:rPr>
        <w:t xml:space="preserve">.  </w:t>
      </w:r>
      <w:r>
        <w:rPr>
          <w:rFonts w:asciiTheme="majorHAnsi" w:hAnsiTheme="majorHAnsi"/>
          <w:sz w:val="24"/>
          <w:szCs w:val="24"/>
        </w:rPr>
        <w:t>Docking means the panel is set in a location relative to the other panels and will be displayed when the other panels are displayed.</w:t>
      </w:r>
    </w:p>
    <w:p w14:paraId="6EBF59F9" w14:textId="77777777" w:rsidR="00C4109A" w:rsidRPr="005A3AF5" w:rsidRDefault="00C4109A" w:rsidP="005A3AF5">
      <w:pPr>
        <w:pStyle w:val="ListParagraph"/>
        <w:numPr>
          <w:ilvl w:val="0"/>
          <w:numId w:val="12"/>
        </w:numPr>
        <w:tabs>
          <w:tab w:val="left" w:pos="360"/>
        </w:tabs>
        <w:spacing w:after="0"/>
        <w:rPr>
          <w:rFonts w:asciiTheme="majorHAnsi" w:hAnsiTheme="majorHAnsi"/>
          <w:sz w:val="24"/>
          <w:szCs w:val="24"/>
        </w:rPr>
      </w:pPr>
      <w:r w:rsidRPr="005A3AF5">
        <w:rPr>
          <w:rFonts w:asciiTheme="majorHAnsi" w:hAnsiTheme="majorHAnsi"/>
          <w:sz w:val="24"/>
          <w:szCs w:val="24"/>
        </w:rPr>
        <w:t>Float the Navigation Control Panel</w:t>
      </w:r>
    </w:p>
    <w:p w14:paraId="3DEB9CE5" w14:textId="77777777" w:rsidR="00C4109A" w:rsidRPr="005A3AF5" w:rsidRDefault="00C4109A" w:rsidP="005A3AF5">
      <w:pPr>
        <w:pStyle w:val="ListParagraph"/>
        <w:numPr>
          <w:ilvl w:val="1"/>
          <w:numId w:val="1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Right click on the Navigation Control tab</w:t>
      </w:r>
    </w:p>
    <w:p w14:paraId="12EEC55A" w14:textId="77777777" w:rsidR="00C4109A" w:rsidRPr="005A3AF5" w:rsidRDefault="00C4109A" w:rsidP="005A3AF5">
      <w:pPr>
        <w:pStyle w:val="ListParagraph"/>
        <w:numPr>
          <w:ilvl w:val="1"/>
          <w:numId w:val="1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Select “float group”</w:t>
      </w:r>
    </w:p>
    <w:p w14:paraId="6D15BE19" w14:textId="77777777" w:rsidR="00C4109A" w:rsidRPr="005A3AF5" w:rsidRDefault="00C4109A" w:rsidP="005A3AF5">
      <w:pPr>
        <w:pStyle w:val="ListParagraph"/>
        <w:numPr>
          <w:ilvl w:val="1"/>
          <w:numId w:val="1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should see the Navigation Control panel open in its own window.</w:t>
      </w:r>
    </w:p>
    <w:p w14:paraId="762AABF5" w14:textId="77777777" w:rsidR="00C4109A" w:rsidRPr="005A3AF5" w:rsidRDefault="00C4109A" w:rsidP="005A3AF5">
      <w:pPr>
        <w:pStyle w:val="ListParagraph"/>
        <w:numPr>
          <w:ilvl w:val="1"/>
          <w:numId w:val="1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can use the “Tools” menu to display the different panels/windows.</w:t>
      </w:r>
    </w:p>
    <w:p w14:paraId="5E13BEFA" w14:textId="77777777" w:rsidR="00C4109A" w:rsidRPr="005A3AF5" w:rsidRDefault="00C4109A" w:rsidP="005A3AF5">
      <w:pPr>
        <w:pStyle w:val="ListParagraph"/>
        <w:numPr>
          <w:ilvl w:val="0"/>
          <w:numId w:val="12"/>
        </w:numPr>
        <w:tabs>
          <w:tab w:val="left" w:pos="360"/>
        </w:tabs>
        <w:spacing w:after="0"/>
        <w:rPr>
          <w:rFonts w:asciiTheme="majorHAnsi" w:hAnsiTheme="majorHAnsi"/>
          <w:sz w:val="24"/>
          <w:szCs w:val="24"/>
        </w:rPr>
      </w:pPr>
      <w:r w:rsidRPr="005A3AF5">
        <w:rPr>
          <w:rFonts w:asciiTheme="majorHAnsi" w:hAnsiTheme="majorHAnsi"/>
          <w:sz w:val="24"/>
          <w:szCs w:val="24"/>
        </w:rPr>
        <w:t>Dock</w:t>
      </w:r>
      <w:r w:rsidR="001F4347" w:rsidRPr="005A3AF5">
        <w:rPr>
          <w:rFonts w:asciiTheme="majorHAnsi" w:hAnsiTheme="majorHAnsi"/>
          <w:sz w:val="24"/>
          <w:szCs w:val="24"/>
        </w:rPr>
        <w:t xml:space="preserve"> the Navigation Control Panel</w:t>
      </w:r>
    </w:p>
    <w:p w14:paraId="36926918" w14:textId="77777777" w:rsidR="00C4109A" w:rsidRPr="005A3AF5" w:rsidRDefault="001F4347" w:rsidP="005A3AF5">
      <w:pPr>
        <w:pStyle w:val="ListParagraph"/>
        <w:numPr>
          <w:ilvl w:val="1"/>
          <w:numId w:val="1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Right click on the Navigation Control tab</w:t>
      </w:r>
    </w:p>
    <w:p w14:paraId="29D68341" w14:textId="77777777" w:rsidR="001F4347" w:rsidRPr="005A3AF5" w:rsidRDefault="006757DC" w:rsidP="005A3AF5">
      <w:pPr>
        <w:pStyle w:val="ListParagraph"/>
        <w:numPr>
          <w:ilvl w:val="1"/>
          <w:numId w:val="1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Select “dock group”</w:t>
      </w:r>
    </w:p>
    <w:p w14:paraId="25761DAC" w14:textId="77777777" w:rsidR="006757DC" w:rsidRPr="005A3AF5" w:rsidRDefault="006757DC" w:rsidP="005A3AF5">
      <w:pPr>
        <w:pStyle w:val="ListParagraph"/>
        <w:numPr>
          <w:ilvl w:val="1"/>
          <w:numId w:val="1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should see the Navigation Control panel open at the bottom of th</w:t>
      </w:r>
      <w:r w:rsidR="00994B10" w:rsidRPr="005A3AF5">
        <w:rPr>
          <w:rFonts w:asciiTheme="majorHAnsi" w:hAnsiTheme="majorHAnsi"/>
          <w:sz w:val="24"/>
          <w:szCs w:val="24"/>
        </w:rPr>
        <w:t>e GUI and it is locked in place</w:t>
      </w:r>
    </w:p>
    <w:p w14:paraId="3F5D06C8" w14:textId="77777777" w:rsidR="00994B10" w:rsidRPr="005A3AF5" w:rsidRDefault="00994B10" w:rsidP="005A3AF5">
      <w:pPr>
        <w:pStyle w:val="ListParagraph"/>
        <w:numPr>
          <w:ilvl w:val="1"/>
          <w:numId w:val="12"/>
        </w:numPr>
        <w:tabs>
          <w:tab w:val="left" w:pos="360"/>
          <w:tab w:val="left" w:pos="1080"/>
        </w:tabs>
        <w:spacing w:after="0"/>
        <w:rPr>
          <w:rFonts w:asciiTheme="majorHAnsi" w:hAnsiTheme="majorHAnsi"/>
          <w:sz w:val="24"/>
          <w:szCs w:val="24"/>
        </w:rPr>
      </w:pPr>
      <w:r w:rsidRPr="005A3AF5">
        <w:rPr>
          <w:rFonts w:asciiTheme="majorHAnsi" w:hAnsiTheme="majorHAnsi"/>
          <w:sz w:val="24"/>
          <w:szCs w:val="24"/>
        </w:rPr>
        <w:t>You can resize the panels to fit the display</w:t>
      </w:r>
    </w:p>
    <w:p w14:paraId="3C9C9672" w14:textId="77777777" w:rsidR="00C4109A" w:rsidRPr="002956AD" w:rsidRDefault="00994B10" w:rsidP="001A173C">
      <w:pPr>
        <w:pStyle w:val="Heading2"/>
      </w:pPr>
      <w:r w:rsidRPr="002956AD">
        <w:t>Change the default appearance</w:t>
      </w:r>
    </w:p>
    <w:p w14:paraId="5E4474BF" w14:textId="77777777" w:rsidR="00994B10" w:rsidRDefault="00994B10" w:rsidP="001A173C">
      <w:pPr>
        <w:pStyle w:val="ListParagraph"/>
        <w:numPr>
          <w:ilvl w:val="2"/>
          <w:numId w:val="13"/>
        </w:numPr>
        <w:tabs>
          <w:tab w:val="left" w:pos="360"/>
          <w:tab w:val="left" w:pos="720"/>
        </w:tabs>
        <w:spacing w:after="0"/>
        <w:rPr>
          <w:rFonts w:asciiTheme="majorHAnsi" w:hAnsiTheme="majorHAnsi"/>
          <w:sz w:val="24"/>
          <w:szCs w:val="24"/>
        </w:rPr>
      </w:pPr>
      <w:r>
        <w:rPr>
          <w:rFonts w:asciiTheme="majorHAnsi" w:hAnsiTheme="majorHAnsi"/>
          <w:sz w:val="24"/>
          <w:szCs w:val="24"/>
        </w:rPr>
        <w:t>Select Tools -&gt; Options</w:t>
      </w:r>
    </w:p>
    <w:p w14:paraId="033F9B5B" w14:textId="77777777" w:rsidR="00994B10" w:rsidRDefault="00994B10" w:rsidP="001A173C">
      <w:pPr>
        <w:pStyle w:val="ListParagraph"/>
        <w:numPr>
          <w:ilvl w:val="2"/>
          <w:numId w:val="13"/>
        </w:numPr>
        <w:tabs>
          <w:tab w:val="left" w:pos="360"/>
          <w:tab w:val="left" w:pos="720"/>
        </w:tabs>
        <w:spacing w:after="0"/>
        <w:rPr>
          <w:rFonts w:asciiTheme="majorHAnsi" w:hAnsiTheme="majorHAnsi"/>
          <w:sz w:val="24"/>
          <w:szCs w:val="24"/>
        </w:rPr>
      </w:pPr>
      <w:r>
        <w:rPr>
          <w:rFonts w:asciiTheme="majorHAnsi" w:hAnsiTheme="majorHAnsi"/>
          <w:sz w:val="24"/>
          <w:szCs w:val="24"/>
        </w:rPr>
        <w:t>Select the ”Appearance” icon in the newly-displayed window.</w:t>
      </w:r>
    </w:p>
    <w:p w14:paraId="3A37AEFA" w14:textId="77777777" w:rsidR="00994B10" w:rsidRDefault="00994B10" w:rsidP="001A173C">
      <w:pPr>
        <w:pStyle w:val="ListParagraph"/>
        <w:numPr>
          <w:ilvl w:val="2"/>
          <w:numId w:val="13"/>
        </w:numPr>
        <w:tabs>
          <w:tab w:val="left" w:pos="360"/>
          <w:tab w:val="left" w:pos="720"/>
        </w:tabs>
        <w:spacing w:after="0"/>
        <w:rPr>
          <w:rFonts w:asciiTheme="majorHAnsi" w:hAnsiTheme="majorHAnsi"/>
          <w:sz w:val="24"/>
          <w:szCs w:val="24"/>
        </w:rPr>
      </w:pPr>
      <w:r>
        <w:rPr>
          <w:rFonts w:asciiTheme="majorHAnsi" w:hAnsiTheme="majorHAnsi"/>
          <w:sz w:val="24"/>
          <w:szCs w:val="24"/>
        </w:rPr>
        <w:t>Select the “Look and Feel” tab.</w:t>
      </w:r>
    </w:p>
    <w:p w14:paraId="05407A27" w14:textId="77777777" w:rsidR="00994B10" w:rsidRDefault="00994B10" w:rsidP="001A173C">
      <w:pPr>
        <w:pStyle w:val="ListParagraph"/>
        <w:numPr>
          <w:ilvl w:val="2"/>
          <w:numId w:val="13"/>
        </w:numPr>
        <w:tabs>
          <w:tab w:val="left" w:pos="360"/>
          <w:tab w:val="left" w:pos="720"/>
        </w:tabs>
        <w:spacing w:after="0"/>
        <w:rPr>
          <w:rFonts w:asciiTheme="majorHAnsi" w:hAnsiTheme="majorHAnsi"/>
          <w:sz w:val="24"/>
          <w:szCs w:val="24"/>
        </w:rPr>
      </w:pPr>
      <w:r>
        <w:rPr>
          <w:rFonts w:asciiTheme="majorHAnsi" w:hAnsiTheme="majorHAnsi"/>
          <w:sz w:val="24"/>
          <w:szCs w:val="24"/>
        </w:rPr>
        <w:t>Select the look and feel option from the “look and feel” drop-down menu</w:t>
      </w:r>
      <w:r w:rsidR="00BB7FB6">
        <w:rPr>
          <w:rFonts w:asciiTheme="majorHAnsi" w:hAnsiTheme="majorHAnsi"/>
          <w:sz w:val="24"/>
          <w:szCs w:val="24"/>
        </w:rPr>
        <w:t xml:space="preserve">.  </w:t>
      </w:r>
    </w:p>
    <w:p w14:paraId="159ADFAB" w14:textId="77777777" w:rsidR="00994B10" w:rsidRPr="001A173C" w:rsidRDefault="00994B10" w:rsidP="001A173C">
      <w:pPr>
        <w:pStyle w:val="ListParagraph"/>
        <w:numPr>
          <w:ilvl w:val="3"/>
          <w:numId w:val="13"/>
        </w:numPr>
        <w:tabs>
          <w:tab w:val="left" w:pos="360"/>
          <w:tab w:val="left" w:pos="1080"/>
        </w:tabs>
        <w:spacing w:after="0"/>
        <w:rPr>
          <w:rFonts w:asciiTheme="majorHAnsi" w:hAnsiTheme="majorHAnsi"/>
          <w:sz w:val="24"/>
          <w:szCs w:val="24"/>
        </w:rPr>
      </w:pPr>
      <w:r w:rsidRPr="001A173C">
        <w:rPr>
          <w:rFonts w:asciiTheme="majorHAnsi" w:hAnsiTheme="majorHAnsi"/>
          <w:sz w:val="24"/>
          <w:szCs w:val="24"/>
        </w:rPr>
        <w:t>The default is “Windows”</w:t>
      </w:r>
    </w:p>
    <w:p w14:paraId="7183711E" w14:textId="77777777" w:rsidR="001A173C" w:rsidRDefault="00994B10" w:rsidP="001A173C">
      <w:pPr>
        <w:pStyle w:val="ListParagraph"/>
        <w:numPr>
          <w:ilvl w:val="3"/>
          <w:numId w:val="13"/>
        </w:numPr>
        <w:tabs>
          <w:tab w:val="left" w:pos="360"/>
          <w:tab w:val="left" w:pos="1080"/>
        </w:tabs>
        <w:spacing w:after="0"/>
        <w:rPr>
          <w:rFonts w:asciiTheme="majorHAnsi" w:hAnsiTheme="majorHAnsi"/>
          <w:sz w:val="24"/>
          <w:szCs w:val="24"/>
        </w:rPr>
      </w:pPr>
      <w:r w:rsidRPr="001A173C">
        <w:rPr>
          <w:rFonts w:asciiTheme="majorHAnsi" w:hAnsiTheme="majorHAnsi"/>
          <w:sz w:val="24"/>
          <w:szCs w:val="24"/>
        </w:rPr>
        <w:t>I’ve been using “Metal” and it seems to work well.</w:t>
      </w:r>
    </w:p>
    <w:p w14:paraId="5A978F79" w14:textId="77777777" w:rsidR="00994B10" w:rsidRPr="001A173C" w:rsidRDefault="00994B10" w:rsidP="001A173C">
      <w:pPr>
        <w:pStyle w:val="ListParagraph"/>
        <w:numPr>
          <w:ilvl w:val="2"/>
          <w:numId w:val="13"/>
        </w:numPr>
        <w:tabs>
          <w:tab w:val="left" w:pos="360"/>
          <w:tab w:val="left" w:pos="1080"/>
        </w:tabs>
        <w:spacing w:after="0"/>
        <w:rPr>
          <w:rFonts w:asciiTheme="majorHAnsi" w:hAnsiTheme="majorHAnsi"/>
          <w:sz w:val="24"/>
          <w:szCs w:val="24"/>
        </w:rPr>
      </w:pPr>
      <w:r w:rsidRPr="001A173C">
        <w:rPr>
          <w:rFonts w:asciiTheme="majorHAnsi" w:hAnsiTheme="majorHAnsi"/>
          <w:sz w:val="24"/>
          <w:szCs w:val="24"/>
        </w:rPr>
        <w:t>You must restart EchoCal for the selection to take effect.</w:t>
      </w:r>
    </w:p>
    <w:p w14:paraId="0367ED4D" w14:textId="0CA190A8" w:rsidR="000C4507" w:rsidRDefault="000C4507" w:rsidP="000C4507">
      <w:pPr>
        <w:pStyle w:val="Heading2"/>
      </w:pPr>
      <w:r>
        <w:t>Latency</w:t>
      </w:r>
      <w:r w:rsidR="00E06E73">
        <w:t xml:space="preserve"> or loss</w:t>
      </w:r>
      <w:r>
        <w:t xml:space="preserve"> in communications</w:t>
      </w:r>
    </w:p>
    <w:p w14:paraId="45075C5E" w14:textId="2D05A10B" w:rsidR="000C4507" w:rsidRPr="000C4507" w:rsidRDefault="000C4507" w:rsidP="00D27821">
      <w:pPr>
        <w:ind w:left="720"/>
      </w:pPr>
      <w:r>
        <w:t>This problem manifests itself with the error “Downrigger $EK60XXX has lost communication with EchoCal”</w:t>
      </w:r>
      <w:r w:rsidR="00BB7FB6">
        <w:t xml:space="preserve">.  </w:t>
      </w:r>
      <w:r w:rsidR="004E6351">
        <w:t xml:space="preserve"> This will happen if the base station</w:t>
      </w:r>
      <w:r w:rsidR="00E06E73">
        <w:t>’s AP mode</w:t>
      </w:r>
      <w:r w:rsidR="004E6351">
        <w:t xml:space="preserve"> is not </w:t>
      </w:r>
      <w:r w:rsidR="00E06E73">
        <w:t>“</w:t>
      </w:r>
      <w:r w:rsidR="004E6351">
        <w:t>transparent mode</w:t>
      </w:r>
      <w:r w:rsidR="00E06E73">
        <w:t xml:space="preserve"> [0]”</w:t>
      </w:r>
      <w:r w:rsidR="00BB7FB6">
        <w:t xml:space="preserve">.  </w:t>
      </w:r>
      <w:r w:rsidR="004E6351">
        <w:t xml:space="preserve"> Information about these modes can be found on page 47, “Serial Modes” of the XBee®-PRO </w:t>
      </w:r>
      <w:r w:rsidR="004E6351">
        <w:lastRenderedPageBreak/>
        <w:t>900HP/XSC RF Modules S3 and S3B User Guide</w:t>
      </w:r>
      <w:r w:rsidR="00BB7FB6">
        <w:t xml:space="preserve">.  </w:t>
      </w:r>
      <w:r w:rsidR="004E6351">
        <w:t xml:space="preserve"> The XTCU software is required to change the mode in the base station.</w:t>
      </w:r>
    </w:p>
    <w:p w14:paraId="466F613B" w14:textId="77777777" w:rsidR="000C4507" w:rsidRPr="000C4507" w:rsidRDefault="000C4507" w:rsidP="000C4507"/>
    <w:p w14:paraId="39F20188" w14:textId="77777777" w:rsidR="00A01058" w:rsidRDefault="00A01058" w:rsidP="005A3AF5">
      <w:pPr>
        <w:spacing w:after="0"/>
        <w:ind w:left="1080"/>
        <w:rPr>
          <w:rFonts w:asciiTheme="majorHAnsi" w:hAnsiTheme="majorHAnsi"/>
          <w:sz w:val="24"/>
          <w:szCs w:val="24"/>
        </w:rPr>
      </w:pPr>
    </w:p>
    <w:p w14:paraId="281ACB1F" w14:textId="1A047A8C" w:rsidR="00A51730" w:rsidRPr="00966B27" w:rsidRDefault="004B6FF9" w:rsidP="00E84F5B">
      <w:pPr>
        <w:rPr>
          <w:rFonts w:asciiTheme="majorHAnsi" w:hAnsiTheme="majorHAnsi"/>
          <w:sz w:val="24"/>
          <w:szCs w:val="24"/>
        </w:rPr>
      </w:pPr>
      <w:r>
        <w:rPr>
          <w:rFonts w:asciiTheme="majorHAnsi" w:hAnsiTheme="majorHAnsi"/>
          <w:sz w:val="24"/>
          <w:szCs w:val="24"/>
        </w:rPr>
        <w:br w:type="page"/>
      </w:r>
    </w:p>
    <w:p w14:paraId="107D9EC2" w14:textId="3F55F490" w:rsidR="00E84F5B" w:rsidRDefault="00E84F5B">
      <w:pPr>
        <w:spacing w:line="276" w:lineRule="auto"/>
        <w:contextualSpacing w:val="0"/>
        <w:rPr>
          <w:rFonts w:asciiTheme="majorHAnsi" w:hAnsiTheme="majorHAnsi"/>
          <w:sz w:val="24"/>
          <w:szCs w:val="24"/>
        </w:rPr>
      </w:pPr>
    </w:p>
    <w:p w14:paraId="7A37DE34" w14:textId="77777777" w:rsidR="00E84F5B" w:rsidRDefault="00E84F5B">
      <w:pPr>
        <w:rPr>
          <w:rFonts w:asciiTheme="majorHAnsi" w:hAnsiTheme="majorHAnsi"/>
          <w:sz w:val="24"/>
          <w:szCs w:val="24"/>
        </w:rPr>
      </w:pPr>
    </w:p>
    <w:p w14:paraId="4A9C9DBC" w14:textId="260F4FBE" w:rsidR="00A01058" w:rsidRDefault="004B6FF9" w:rsidP="004B6FF9">
      <w:pPr>
        <w:pStyle w:val="Heading1"/>
      </w:pPr>
      <w:r>
        <w:t>Appendices</w:t>
      </w:r>
    </w:p>
    <w:p w14:paraId="277F8EA2" w14:textId="77777777" w:rsidR="002838BE" w:rsidRDefault="002838BE">
      <w:pPr>
        <w:spacing w:line="276" w:lineRule="auto"/>
        <w:contextualSpacing w:val="0"/>
        <w:rPr>
          <w:rFonts w:asciiTheme="majorHAnsi" w:eastAsiaTheme="majorEastAsia" w:hAnsiTheme="majorHAnsi" w:cstheme="majorBidi"/>
          <w:bCs/>
          <w:sz w:val="24"/>
          <w:szCs w:val="26"/>
        </w:rPr>
      </w:pPr>
      <w:r>
        <w:br w:type="page"/>
      </w:r>
    </w:p>
    <w:p w14:paraId="565FADCB" w14:textId="7A156D05" w:rsidR="009A1300" w:rsidRPr="00454018" w:rsidRDefault="009733F4" w:rsidP="00B415C9">
      <w:pPr>
        <w:pStyle w:val="Heading2"/>
      </w:pPr>
      <w:r w:rsidRPr="009733F4">
        <w:lastRenderedPageBreak/>
        <w:t>EchoCal Components Inventory</w:t>
      </w:r>
      <w:r w:rsidR="00A47C8B">
        <w:t>/Checklist</w:t>
      </w:r>
      <w:r w:rsidRPr="009733F4">
        <w:t xml:space="preserve"> </w:t>
      </w:r>
    </w:p>
    <w:p w14:paraId="2F9B1B71" w14:textId="313D0D2E" w:rsidR="009A1300" w:rsidRPr="00454018" w:rsidRDefault="009A1300" w:rsidP="002838BE"/>
    <w:tbl>
      <w:tblPr>
        <w:tblStyle w:val="TableGrid"/>
        <w:tblW w:w="10890" w:type="dxa"/>
        <w:tblInd w:w="-725" w:type="dxa"/>
        <w:tblLook w:val="04A0" w:firstRow="1" w:lastRow="0" w:firstColumn="1" w:lastColumn="0" w:noHBand="0" w:noVBand="1"/>
      </w:tblPr>
      <w:tblGrid>
        <w:gridCol w:w="2920"/>
        <w:gridCol w:w="6710"/>
        <w:gridCol w:w="1260"/>
      </w:tblGrid>
      <w:tr w:rsidR="00276C32" w14:paraId="489D184F" w14:textId="77777777" w:rsidTr="000504D2">
        <w:tc>
          <w:tcPr>
            <w:tcW w:w="10890" w:type="dxa"/>
            <w:gridSpan w:val="3"/>
          </w:tcPr>
          <w:p w14:paraId="67C340E2" w14:textId="3E4FE100" w:rsidR="00276C32" w:rsidRDefault="00276C32" w:rsidP="00276C32">
            <w:pPr>
              <w:tabs>
                <w:tab w:val="left" w:pos="3420"/>
              </w:tabs>
              <w:rPr>
                <w:rFonts w:asciiTheme="majorHAnsi" w:hAnsiTheme="majorHAnsi"/>
                <w:b/>
                <w:sz w:val="24"/>
                <w:szCs w:val="24"/>
              </w:rPr>
            </w:pPr>
            <w:r>
              <w:rPr>
                <w:rFonts w:asciiTheme="majorHAnsi" w:hAnsiTheme="majorHAnsi"/>
                <w:b/>
                <w:sz w:val="24"/>
                <w:szCs w:val="24"/>
              </w:rPr>
              <w:tab/>
              <w:t>EchoCal Components Inventory</w:t>
            </w:r>
          </w:p>
        </w:tc>
      </w:tr>
      <w:tr w:rsidR="00276C32" w14:paraId="2736DC17" w14:textId="37C2A3AB" w:rsidTr="000504D2">
        <w:tc>
          <w:tcPr>
            <w:tcW w:w="2920" w:type="dxa"/>
          </w:tcPr>
          <w:p w14:paraId="6C787798" w14:textId="77777777" w:rsidR="00276C32" w:rsidRPr="008031A2" w:rsidRDefault="00276C32" w:rsidP="00A51730">
            <w:pPr>
              <w:rPr>
                <w:rFonts w:asciiTheme="majorHAnsi" w:hAnsiTheme="majorHAnsi"/>
                <w:b/>
                <w:sz w:val="24"/>
                <w:szCs w:val="24"/>
              </w:rPr>
            </w:pPr>
            <w:r w:rsidRPr="008031A2">
              <w:rPr>
                <w:rFonts w:asciiTheme="majorHAnsi" w:hAnsiTheme="majorHAnsi"/>
                <w:b/>
                <w:sz w:val="24"/>
                <w:szCs w:val="24"/>
              </w:rPr>
              <w:t>Item</w:t>
            </w:r>
          </w:p>
        </w:tc>
        <w:tc>
          <w:tcPr>
            <w:tcW w:w="6710" w:type="dxa"/>
          </w:tcPr>
          <w:p w14:paraId="6490EF3D" w14:textId="476C6F84" w:rsidR="00276C32" w:rsidRPr="008031A2" w:rsidRDefault="00276C32" w:rsidP="00A51730">
            <w:pPr>
              <w:rPr>
                <w:rFonts w:asciiTheme="majorHAnsi" w:hAnsiTheme="majorHAnsi"/>
                <w:b/>
                <w:sz w:val="24"/>
                <w:szCs w:val="24"/>
              </w:rPr>
            </w:pPr>
            <w:r w:rsidRPr="008031A2">
              <w:rPr>
                <w:rFonts w:asciiTheme="majorHAnsi" w:hAnsiTheme="majorHAnsi"/>
                <w:b/>
                <w:sz w:val="24"/>
                <w:szCs w:val="24"/>
              </w:rPr>
              <w:t>Quantity</w:t>
            </w:r>
            <w:r w:rsidR="000504D2">
              <w:rPr>
                <w:rFonts w:asciiTheme="majorHAnsi" w:hAnsiTheme="majorHAnsi"/>
                <w:b/>
                <w:sz w:val="24"/>
                <w:szCs w:val="24"/>
              </w:rPr>
              <w:t xml:space="preserve"> &amp; comments</w:t>
            </w:r>
          </w:p>
        </w:tc>
        <w:tc>
          <w:tcPr>
            <w:tcW w:w="1260" w:type="dxa"/>
          </w:tcPr>
          <w:p w14:paraId="410DB083" w14:textId="409CEE84" w:rsidR="00276C32" w:rsidRPr="008031A2" w:rsidRDefault="00276C32" w:rsidP="00A51730">
            <w:pPr>
              <w:rPr>
                <w:rFonts w:asciiTheme="majorHAnsi" w:hAnsiTheme="majorHAnsi"/>
                <w:b/>
                <w:sz w:val="24"/>
                <w:szCs w:val="24"/>
              </w:rPr>
            </w:pPr>
            <w:r>
              <w:rPr>
                <w:rFonts w:asciiTheme="majorHAnsi" w:hAnsiTheme="majorHAnsi"/>
                <w:b/>
                <w:sz w:val="24"/>
                <w:szCs w:val="24"/>
              </w:rPr>
              <w:t>Packed?</w:t>
            </w:r>
          </w:p>
        </w:tc>
      </w:tr>
      <w:tr w:rsidR="00276C32" w14:paraId="43FC8A0C" w14:textId="45395FD1" w:rsidTr="000504D2">
        <w:tc>
          <w:tcPr>
            <w:tcW w:w="2920" w:type="dxa"/>
          </w:tcPr>
          <w:p w14:paraId="7EA62B87" w14:textId="77777777" w:rsidR="00276C32" w:rsidRDefault="00276C32" w:rsidP="00A51730">
            <w:pPr>
              <w:rPr>
                <w:rFonts w:asciiTheme="majorHAnsi" w:hAnsiTheme="majorHAnsi"/>
                <w:sz w:val="24"/>
                <w:szCs w:val="24"/>
              </w:rPr>
            </w:pPr>
            <w:r>
              <w:rPr>
                <w:rFonts w:asciiTheme="majorHAnsi" w:hAnsiTheme="majorHAnsi"/>
                <w:sz w:val="24"/>
                <w:szCs w:val="24"/>
              </w:rPr>
              <w:t>Wireless controlled downrigger</w:t>
            </w:r>
          </w:p>
        </w:tc>
        <w:tc>
          <w:tcPr>
            <w:tcW w:w="6710" w:type="dxa"/>
          </w:tcPr>
          <w:p w14:paraId="47E0DDB1" w14:textId="0C6511B0" w:rsidR="00276C32" w:rsidRDefault="00276C32" w:rsidP="00A51730">
            <w:pPr>
              <w:rPr>
                <w:rFonts w:asciiTheme="majorHAnsi" w:hAnsiTheme="majorHAnsi"/>
                <w:sz w:val="24"/>
                <w:szCs w:val="24"/>
              </w:rPr>
            </w:pPr>
            <w:r>
              <w:rPr>
                <w:rFonts w:asciiTheme="majorHAnsi" w:hAnsiTheme="majorHAnsi"/>
                <w:sz w:val="24"/>
                <w:szCs w:val="24"/>
              </w:rPr>
              <w:t xml:space="preserve">4 </w:t>
            </w:r>
            <w:r w:rsidR="00736CC3">
              <w:rPr>
                <w:rFonts w:asciiTheme="majorHAnsi" w:hAnsiTheme="majorHAnsi"/>
                <w:sz w:val="24"/>
                <w:szCs w:val="24"/>
              </w:rPr>
              <w:t>downriggers</w:t>
            </w:r>
          </w:p>
          <w:p w14:paraId="272B522F" w14:textId="0DBAE905" w:rsidR="00276C32" w:rsidRDefault="00276C32" w:rsidP="00736CC3">
            <w:pPr>
              <w:rPr>
                <w:rFonts w:asciiTheme="majorHAnsi" w:hAnsiTheme="majorHAnsi"/>
                <w:sz w:val="24"/>
                <w:szCs w:val="24"/>
              </w:rPr>
            </w:pPr>
            <w:r>
              <w:rPr>
                <w:rFonts w:asciiTheme="majorHAnsi" w:hAnsiTheme="majorHAnsi"/>
                <w:sz w:val="24"/>
                <w:szCs w:val="24"/>
              </w:rPr>
              <w:t>The HB Bigelow only needs 3, but bring four just in case one is bad</w:t>
            </w:r>
            <w:r w:rsidR="00736CC3">
              <w:rPr>
                <w:rFonts w:asciiTheme="majorHAnsi" w:hAnsiTheme="majorHAnsi"/>
                <w:sz w:val="24"/>
                <w:szCs w:val="24"/>
              </w:rPr>
              <w:t xml:space="preserve">.  </w:t>
            </w:r>
            <w:r>
              <w:rPr>
                <w:rFonts w:asciiTheme="majorHAnsi" w:hAnsiTheme="majorHAnsi"/>
                <w:sz w:val="24"/>
                <w:szCs w:val="24"/>
              </w:rPr>
              <w:t>Confirm that the monofilament is in good quality and sufficient length</w:t>
            </w:r>
          </w:p>
        </w:tc>
        <w:tc>
          <w:tcPr>
            <w:tcW w:w="1260" w:type="dxa"/>
          </w:tcPr>
          <w:p w14:paraId="451DA0AE" w14:textId="77777777" w:rsidR="00276C32" w:rsidRDefault="00276C32" w:rsidP="00A51730">
            <w:pPr>
              <w:rPr>
                <w:rFonts w:asciiTheme="majorHAnsi" w:hAnsiTheme="majorHAnsi"/>
                <w:sz w:val="24"/>
                <w:szCs w:val="24"/>
              </w:rPr>
            </w:pPr>
          </w:p>
        </w:tc>
      </w:tr>
      <w:tr w:rsidR="00276C32" w14:paraId="51215831" w14:textId="1CA9FF31" w:rsidTr="000504D2">
        <w:tc>
          <w:tcPr>
            <w:tcW w:w="2920" w:type="dxa"/>
          </w:tcPr>
          <w:p w14:paraId="4A48D84F" w14:textId="440B0DA2" w:rsidR="00276C32" w:rsidRDefault="00276C32" w:rsidP="00A51730">
            <w:pPr>
              <w:rPr>
                <w:rFonts w:asciiTheme="majorHAnsi" w:hAnsiTheme="majorHAnsi"/>
                <w:sz w:val="24"/>
                <w:szCs w:val="24"/>
              </w:rPr>
            </w:pPr>
            <w:r>
              <w:rPr>
                <w:rFonts w:asciiTheme="majorHAnsi" w:hAnsiTheme="majorHAnsi"/>
                <w:sz w:val="24"/>
                <w:szCs w:val="24"/>
              </w:rPr>
              <w:t>W</w:t>
            </w:r>
            <w:r w:rsidR="000504D2">
              <w:rPr>
                <w:rFonts w:asciiTheme="majorHAnsi" w:hAnsiTheme="majorHAnsi"/>
                <w:sz w:val="24"/>
                <w:szCs w:val="24"/>
              </w:rPr>
              <w:t>ireless control Pelican case “control box”</w:t>
            </w:r>
          </w:p>
        </w:tc>
        <w:tc>
          <w:tcPr>
            <w:tcW w:w="6710" w:type="dxa"/>
          </w:tcPr>
          <w:p w14:paraId="679F2264" w14:textId="573B6078" w:rsidR="00276C32" w:rsidRDefault="00276C32" w:rsidP="00A51730">
            <w:pPr>
              <w:rPr>
                <w:rFonts w:asciiTheme="majorHAnsi" w:hAnsiTheme="majorHAnsi"/>
                <w:sz w:val="24"/>
                <w:szCs w:val="24"/>
              </w:rPr>
            </w:pPr>
            <w:r>
              <w:rPr>
                <w:rFonts w:asciiTheme="majorHAnsi" w:hAnsiTheme="majorHAnsi"/>
                <w:sz w:val="24"/>
                <w:szCs w:val="24"/>
              </w:rPr>
              <w:t>4</w:t>
            </w:r>
            <w:r w:rsidR="00736CC3">
              <w:rPr>
                <w:rFonts w:asciiTheme="majorHAnsi" w:hAnsiTheme="majorHAnsi"/>
                <w:sz w:val="24"/>
                <w:szCs w:val="24"/>
              </w:rPr>
              <w:t xml:space="preserve"> control boxes</w:t>
            </w:r>
          </w:p>
          <w:p w14:paraId="5EF75268" w14:textId="56B498ED" w:rsidR="00276C32" w:rsidRDefault="00276C32" w:rsidP="00A51730">
            <w:pPr>
              <w:rPr>
                <w:rFonts w:asciiTheme="majorHAnsi" w:hAnsiTheme="majorHAnsi"/>
                <w:sz w:val="24"/>
                <w:szCs w:val="24"/>
              </w:rPr>
            </w:pPr>
            <w:r>
              <w:rPr>
                <w:rFonts w:asciiTheme="majorHAnsi" w:hAnsiTheme="majorHAnsi"/>
                <w:sz w:val="24"/>
                <w:szCs w:val="24"/>
              </w:rPr>
              <w:t>T</w:t>
            </w:r>
            <w:r w:rsidR="00736CC3">
              <w:rPr>
                <w:rFonts w:asciiTheme="majorHAnsi" w:hAnsiTheme="majorHAnsi"/>
                <w:sz w:val="24"/>
                <w:szCs w:val="24"/>
              </w:rPr>
              <w:t>he HB Bigelow only needs 3;</w:t>
            </w:r>
            <w:r>
              <w:rPr>
                <w:rFonts w:asciiTheme="majorHAnsi" w:hAnsiTheme="majorHAnsi"/>
                <w:sz w:val="24"/>
                <w:szCs w:val="24"/>
              </w:rPr>
              <w:t xml:space="preserve"> bring four just in case one is bad</w:t>
            </w:r>
          </w:p>
        </w:tc>
        <w:tc>
          <w:tcPr>
            <w:tcW w:w="1260" w:type="dxa"/>
          </w:tcPr>
          <w:p w14:paraId="40AFB552" w14:textId="77777777" w:rsidR="00276C32" w:rsidRDefault="00276C32" w:rsidP="00A51730">
            <w:pPr>
              <w:rPr>
                <w:rFonts w:asciiTheme="majorHAnsi" w:hAnsiTheme="majorHAnsi"/>
                <w:sz w:val="24"/>
                <w:szCs w:val="24"/>
              </w:rPr>
            </w:pPr>
          </w:p>
        </w:tc>
      </w:tr>
      <w:tr w:rsidR="00276C32" w14:paraId="365A910F" w14:textId="2FCBDF4F" w:rsidTr="000504D2">
        <w:tc>
          <w:tcPr>
            <w:tcW w:w="2920" w:type="dxa"/>
          </w:tcPr>
          <w:p w14:paraId="074125AC" w14:textId="77777777" w:rsidR="00276C32" w:rsidRDefault="00276C32" w:rsidP="00A51730">
            <w:pPr>
              <w:rPr>
                <w:rFonts w:asciiTheme="majorHAnsi" w:hAnsiTheme="majorHAnsi"/>
                <w:sz w:val="24"/>
                <w:szCs w:val="24"/>
              </w:rPr>
            </w:pPr>
            <w:r>
              <w:rPr>
                <w:rFonts w:asciiTheme="majorHAnsi" w:hAnsiTheme="majorHAnsi"/>
                <w:sz w:val="24"/>
                <w:szCs w:val="24"/>
              </w:rPr>
              <w:t>“Cables” Pelican case</w:t>
            </w:r>
          </w:p>
        </w:tc>
        <w:tc>
          <w:tcPr>
            <w:tcW w:w="6710" w:type="dxa"/>
          </w:tcPr>
          <w:p w14:paraId="694EF11A" w14:textId="58034D52" w:rsidR="00276C32" w:rsidRDefault="00276C32" w:rsidP="00A51730">
            <w:pPr>
              <w:rPr>
                <w:rFonts w:asciiTheme="majorHAnsi" w:hAnsiTheme="majorHAnsi"/>
                <w:sz w:val="24"/>
                <w:szCs w:val="24"/>
              </w:rPr>
            </w:pPr>
            <w:r>
              <w:rPr>
                <w:rFonts w:asciiTheme="majorHAnsi" w:hAnsiTheme="majorHAnsi"/>
                <w:sz w:val="24"/>
                <w:szCs w:val="24"/>
              </w:rPr>
              <w:t>1</w:t>
            </w:r>
            <w:r w:rsidR="00736CC3">
              <w:rPr>
                <w:rFonts w:asciiTheme="majorHAnsi" w:hAnsiTheme="majorHAnsi"/>
                <w:sz w:val="24"/>
                <w:szCs w:val="24"/>
              </w:rPr>
              <w:t xml:space="preserve"> pelican case</w:t>
            </w:r>
          </w:p>
          <w:p w14:paraId="243E5DEF" w14:textId="77777777" w:rsidR="00736CC3" w:rsidRDefault="00276C32" w:rsidP="00A51730">
            <w:pPr>
              <w:rPr>
                <w:rFonts w:asciiTheme="majorHAnsi" w:hAnsiTheme="majorHAnsi"/>
                <w:sz w:val="24"/>
                <w:szCs w:val="24"/>
              </w:rPr>
            </w:pPr>
            <w:r>
              <w:rPr>
                <w:rFonts w:asciiTheme="majorHAnsi" w:hAnsiTheme="majorHAnsi"/>
                <w:sz w:val="24"/>
                <w:szCs w:val="24"/>
              </w:rPr>
              <w:t xml:space="preserve">Confirm that there are </w:t>
            </w:r>
          </w:p>
          <w:p w14:paraId="28132951" w14:textId="77777777" w:rsidR="00276C32" w:rsidRDefault="00276C32" w:rsidP="00A51730">
            <w:pPr>
              <w:rPr>
                <w:rFonts w:asciiTheme="majorHAnsi" w:hAnsiTheme="majorHAnsi"/>
                <w:sz w:val="24"/>
                <w:szCs w:val="24"/>
              </w:rPr>
            </w:pPr>
            <w:r>
              <w:rPr>
                <w:rFonts w:asciiTheme="majorHAnsi" w:hAnsiTheme="majorHAnsi"/>
                <w:sz w:val="24"/>
                <w:szCs w:val="24"/>
              </w:rPr>
              <w:t xml:space="preserve">4 sets of cables.  A set is: power cable, Ethernet cable, and </w:t>
            </w:r>
            <w:commentRangeStart w:id="21"/>
            <w:r>
              <w:rPr>
                <w:rFonts w:asciiTheme="majorHAnsi" w:hAnsiTheme="majorHAnsi"/>
                <w:sz w:val="24"/>
                <w:szCs w:val="24"/>
              </w:rPr>
              <w:t>two downrigger cables</w:t>
            </w:r>
            <w:commentRangeEnd w:id="21"/>
            <w:r w:rsidR="000504D2">
              <w:rPr>
                <w:rStyle w:val="CommentReference"/>
              </w:rPr>
              <w:commentReference w:id="21"/>
            </w:r>
          </w:p>
          <w:p w14:paraId="14846670" w14:textId="0F39341B" w:rsidR="00736CC3" w:rsidRDefault="00736CC3" w:rsidP="00A51730">
            <w:pPr>
              <w:rPr>
                <w:rFonts w:asciiTheme="majorHAnsi" w:hAnsiTheme="majorHAnsi"/>
                <w:sz w:val="24"/>
                <w:szCs w:val="24"/>
              </w:rPr>
            </w:pPr>
            <w:r>
              <w:rPr>
                <w:rFonts w:asciiTheme="majorHAnsi" w:hAnsiTheme="majorHAnsi"/>
                <w:sz w:val="24"/>
                <w:szCs w:val="24"/>
              </w:rPr>
              <w:t>4 Downrigger control boxes (small boxes that attach to the downrigger)</w:t>
            </w:r>
          </w:p>
        </w:tc>
        <w:tc>
          <w:tcPr>
            <w:tcW w:w="1260" w:type="dxa"/>
          </w:tcPr>
          <w:p w14:paraId="3B42AF58" w14:textId="77777777" w:rsidR="00276C32" w:rsidRDefault="00276C32" w:rsidP="00A51730">
            <w:pPr>
              <w:rPr>
                <w:rFonts w:asciiTheme="majorHAnsi" w:hAnsiTheme="majorHAnsi"/>
                <w:sz w:val="24"/>
                <w:szCs w:val="24"/>
              </w:rPr>
            </w:pPr>
          </w:p>
        </w:tc>
      </w:tr>
      <w:tr w:rsidR="00276C32" w14:paraId="08A29DC8" w14:textId="084D8E0D" w:rsidTr="000504D2">
        <w:tc>
          <w:tcPr>
            <w:tcW w:w="2920" w:type="dxa"/>
          </w:tcPr>
          <w:p w14:paraId="4B7BB308" w14:textId="77777777" w:rsidR="00276C32" w:rsidRDefault="00276C32" w:rsidP="00A51730">
            <w:pPr>
              <w:rPr>
                <w:rFonts w:asciiTheme="majorHAnsi" w:hAnsiTheme="majorHAnsi"/>
                <w:sz w:val="24"/>
                <w:szCs w:val="24"/>
              </w:rPr>
            </w:pPr>
            <w:r>
              <w:rPr>
                <w:rFonts w:asciiTheme="majorHAnsi" w:hAnsiTheme="majorHAnsi"/>
                <w:sz w:val="24"/>
                <w:szCs w:val="24"/>
              </w:rPr>
              <w:t>“Routers” Pelican case</w:t>
            </w:r>
          </w:p>
        </w:tc>
        <w:tc>
          <w:tcPr>
            <w:tcW w:w="6710" w:type="dxa"/>
          </w:tcPr>
          <w:p w14:paraId="639017CA" w14:textId="740BFE06" w:rsidR="00276C32" w:rsidRDefault="00276C32" w:rsidP="00A51730">
            <w:pPr>
              <w:rPr>
                <w:rFonts w:asciiTheme="majorHAnsi" w:hAnsiTheme="majorHAnsi"/>
                <w:sz w:val="24"/>
                <w:szCs w:val="24"/>
              </w:rPr>
            </w:pPr>
            <w:r>
              <w:rPr>
                <w:rFonts w:asciiTheme="majorHAnsi" w:hAnsiTheme="majorHAnsi"/>
                <w:sz w:val="24"/>
                <w:szCs w:val="24"/>
              </w:rPr>
              <w:t>1</w:t>
            </w:r>
            <w:r w:rsidR="00736CC3">
              <w:rPr>
                <w:rFonts w:asciiTheme="majorHAnsi" w:hAnsiTheme="majorHAnsi"/>
                <w:sz w:val="24"/>
                <w:szCs w:val="24"/>
              </w:rPr>
              <w:t xml:space="preserve"> pelican case</w:t>
            </w:r>
          </w:p>
          <w:p w14:paraId="29ED9114" w14:textId="19D3E760" w:rsidR="00276C32" w:rsidRDefault="00276C32" w:rsidP="00A51730">
            <w:pPr>
              <w:rPr>
                <w:rFonts w:asciiTheme="majorHAnsi" w:hAnsiTheme="majorHAnsi"/>
                <w:sz w:val="24"/>
                <w:szCs w:val="24"/>
              </w:rPr>
            </w:pPr>
            <w:r>
              <w:rPr>
                <w:rFonts w:asciiTheme="majorHAnsi" w:hAnsiTheme="majorHAnsi"/>
                <w:sz w:val="24"/>
                <w:szCs w:val="24"/>
              </w:rPr>
              <w:t>C</w:t>
            </w:r>
            <w:r w:rsidR="00736CC3">
              <w:rPr>
                <w:rFonts w:asciiTheme="majorHAnsi" w:hAnsiTheme="majorHAnsi"/>
                <w:sz w:val="24"/>
                <w:szCs w:val="24"/>
              </w:rPr>
              <w:t>onfirm that there are</w:t>
            </w:r>
            <w:r>
              <w:rPr>
                <w:rFonts w:asciiTheme="majorHAnsi" w:hAnsiTheme="majorHAnsi"/>
                <w:sz w:val="24"/>
                <w:szCs w:val="24"/>
              </w:rPr>
              <w:t>:</w:t>
            </w:r>
          </w:p>
          <w:p w14:paraId="19E366F0" w14:textId="77777777" w:rsidR="00276C32" w:rsidRDefault="00276C32" w:rsidP="00A51730">
            <w:pPr>
              <w:ind w:left="342" w:hanging="180"/>
              <w:rPr>
                <w:rFonts w:asciiTheme="majorHAnsi" w:hAnsiTheme="majorHAnsi"/>
                <w:sz w:val="24"/>
                <w:szCs w:val="24"/>
              </w:rPr>
            </w:pPr>
            <w:r>
              <w:rPr>
                <w:rFonts w:asciiTheme="majorHAnsi" w:hAnsiTheme="majorHAnsi"/>
                <w:sz w:val="24"/>
                <w:szCs w:val="24"/>
              </w:rPr>
              <w:t>1 wireless base station</w:t>
            </w:r>
          </w:p>
          <w:p w14:paraId="7B3E05BC" w14:textId="77777777" w:rsidR="00276C32" w:rsidRDefault="00736CC3" w:rsidP="00736CC3">
            <w:pPr>
              <w:ind w:left="342" w:hanging="180"/>
              <w:rPr>
                <w:rFonts w:asciiTheme="majorHAnsi" w:hAnsiTheme="majorHAnsi"/>
                <w:sz w:val="24"/>
                <w:szCs w:val="24"/>
              </w:rPr>
            </w:pPr>
            <w:r>
              <w:rPr>
                <w:rFonts w:asciiTheme="majorHAnsi" w:hAnsiTheme="majorHAnsi"/>
                <w:sz w:val="24"/>
                <w:szCs w:val="24"/>
              </w:rPr>
              <w:t>4</w:t>
            </w:r>
            <w:r w:rsidR="00276C32">
              <w:rPr>
                <w:rFonts w:asciiTheme="majorHAnsi" w:hAnsiTheme="majorHAnsi"/>
                <w:sz w:val="24"/>
                <w:szCs w:val="24"/>
              </w:rPr>
              <w:t xml:space="preserve"> wireless routers</w:t>
            </w:r>
          </w:p>
          <w:p w14:paraId="0633B490" w14:textId="005AA0FF" w:rsidR="00736CC3" w:rsidRDefault="00736CC3" w:rsidP="00736CC3">
            <w:pPr>
              <w:ind w:left="342" w:hanging="180"/>
              <w:rPr>
                <w:rFonts w:asciiTheme="majorHAnsi" w:hAnsiTheme="majorHAnsi"/>
                <w:sz w:val="24"/>
                <w:szCs w:val="24"/>
              </w:rPr>
            </w:pPr>
            <w:r>
              <w:rPr>
                <w:rFonts w:asciiTheme="majorHAnsi" w:hAnsiTheme="majorHAnsi"/>
                <w:sz w:val="24"/>
                <w:szCs w:val="24"/>
              </w:rPr>
              <w:t>4 chargers with charging cables</w:t>
            </w:r>
          </w:p>
        </w:tc>
        <w:tc>
          <w:tcPr>
            <w:tcW w:w="1260" w:type="dxa"/>
          </w:tcPr>
          <w:p w14:paraId="224F3C5A" w14:textId="77777777" w:rsidR="00276C32" w:rsidRDefault="00276C32" w:rsidP="00A51730">
            <w:pPr>
              <w:rPr>
                <w:rFonts w:asciiTheme="majorHAnsi" w:hAnsiTheme="majorHAnsi"/>
                <w:sz w:val="24"/>
                <w:szCs w:val="24"/>
              </w:rPr>
            </w:pPr>
          </w:p>
        </w:tc>
      </w:tr>
      <w:tr w:rsidR="00276C32" w14:paraId="1703829D" w14:textId="54CB01F1" w:rsidTr="000504D2">
        <w:tc>
          <w:tcPr>
            <w:tcW w:w="2920" w:type="dxa"/>
          </w:tcPr>
          <w:p w14:paraId="618BAE3D" w14:textId="77777777" w:rsidR="00276C32" w:rsidRDefault="00276C32" w:rsidP="00A51730">
            <w:pPr>
              <w:rPr>
                <w:rFonts w:asciiTheme="majorHAnsi" w:hAnsiTheme="majorHAnsi"/>
                <w:sz w:val="24"/>
                <w:szCs w:val="24"/>
              </w:rPr>
            </w:pPr>
            <w:r>
              <w:rPr>
                <w:rFonts w:asciiTheme="majorHAnsi" w:hAnsiTheme="majorHAnsi"/>
                <w:sz w:val="24"/>
                <w:szCs w:val="24"/>
              </w:rPr>
              <w:t>Wooden downrigger mounts</w:t>
            </w:r>
          </w:p>
        </w:tc>
        <w:tc>
          <w:tcPr>
            <w:tcW w:w="6710" w:type="dxa"/>
          </w:tcPr>
          <w:p w14:paraId="46A836EC" w14:textId="47D8EB1E" w:rsidR="00276C32" w:rsidRDefault="00276C32" w:rsidP="00A51730">
            <w:pPr>
              <w:rPr>
                <w:rFonts w:asciiTheme="majorHAnsi" w:hAnsiTheme="majorHAnsi"/>
                <w:sz w:val="24"/>
                <w:szCs w:val="24"/>
              </w:rPr>
            </w:pPr>
            <w:r>
              <w:rPr>
                <w:rFonts w:asciiTheme="majorHAnsi" w:hAnsiTheme="majorHAnsi"/>
                <w:sz w:val="24"/>
                <w:szCs w:val="24"/>
              </w:rPr>
              <w:t>4</w:t>
            </w:r>
            <w:r w:rsidR="00736CC3">
              <w:rPr>
                <w:rFonts w:asciiTheme="majorHAnsi" w:hAnsiTheme="majorHAnsi"/>
                <w:sz w:val="24"/>
                <w:szCs w:val="24"/>
              </w:rPr>
              <w:t xml:space="preserve"> mounts</w:t>
            </w:r>
          </w:p>
          <w:p w14:paraId="3E4FD0A1" w14:textId="19AFB6E8" w:rsidR="00276C32" w:rsidRDefault="00736CC3" w:rsidP="00736CC3">
            <w:pPr>
              <w:rPr>
                <w:rFonts w:asciiTheme="majorHAnsi" w:hAnsiTheme="majorHAnsi"/>
                <w:sz w:val="24"/>
                <w:szCs w:val="24"/>
              </w:rPr>
            </w:pPr>
            <w:r>
              <w:rPr>
                <w:rFonts w:asciiTheme="majorHAnsi" w:hAnsiTheme="majorHAnsi"/>
                <w:sz w:val="24"/>
                <w:szCs w:val="24"/>
              </w:rPr>
              <w:t>The HB Bigelow only needs 3;</w:t>
            </w:r>
            <w:r w:rsidR="00276C32">
              <w:rPr>
                <w:rFonts w:asciiTheme="majorHAnsi" w:hAnsiTheme="majorHAnsi"/>
                <w:sz w:val="24"/>
                <w:szCs w:val="24"/>
              </w:rPr>
              <w:t xml:space="preserve"> bring four just in case one is bad</w:t>
            </w:r>
          </w:p>
        </w:tc>
        <w:tc>
          <w:tcPr>
            <w:tcW w:w="1260" w:type="dxa"/>
          </w:tcPr>
          <w:p w14:paraId="0B164BB4" w14:textId="77777777" w:rsidR="00276C32" w:rsidRDefault="00276C32" w:rsidP="00A51730">
            <w:pPr>
              <w:rPr>
                <w:rFonts w:asciiTheme="majorHAnsi" w:hAnsiTheme="majorHAnsi"/>
                <w:sz w:val="24"/>
                <w:szCs w:val="24"/>
              </w:rPr>
            </w:pPr>
          </w:p>
        </w:tc>
      </w:tr>
      <w:tr w:rsidR="00276C32" w14:paraId="00AF2217" w14:textId="7162E100" w:rsidTr="000504D2">
        <w:tc>
          <w:tcPr>
            <w:tcW w:w="2920" w:type="dxa"/>
          </w:tcPr>
          <w:p w14:paraId="7CB67781" w14:textId="77777777" w:rsidR="00276C32" w:rsidRDefault="00276C32" w:rsidP="00A51730">
            <w:pPr>
              <w:rPr>
                <w:rFonts w:asciiTheme="majorHAnsi" w:hAnsiTheme="majorHAnsi"/>
                <w:sz w:val="24"/>
                <w:szCs w:val="24"/>
              </w:rPr>
            </w:pPr>
            <w:r>
              <w:rPr>
                <w:rFonts w:asciiTheme="majorHAnsi" w:hAnsiTheme="majorHAnsi"/>
                <w:sz w:val="24"/>
                <w:szCs w:val="24"/>
              </w:rPr>
              <w:t>Electrical extension cords</w:t>
            </w:r>
          </w:p>
        </w:tc>
        <w:tc>
          <w:tcPr>
            <w:tcW w:w="6710" w:type="dxa"/>
          </w:tcPr>
          <w:p w14:paraId="7F139216" w14:textId="77777777" w:rsidR="00276C32" w:rsidRDefault="00276C32" w:rsidP="00A51730">
            <w:pPr>
              <w:rPr>
                <w:rFonts w:asciiTheme="majorHAnsi" w:hAnsiTheme="majorHAnsi"/>
                <w:sz w:val="24"/>
                <w:szCs w:val="24"/>
              </w:rPr>
            </w:pPr>
            <w:r>
              <w:rPr>
                <w:rFonts w:asciiTheme="majorHAnsi" w:hAnsiTheme="majorHAnsi"/>
                <w:sz w:val="24"/>
                <w:szCs w:val="24"/>
              </w:rPr>
              <w:t>3</w:t>
            </w:r>
          </w:p>
          <w:p w14:paraId="2CD84A82" w14:textId="072ABA46" w:rsidR="00276C32" w:rsidRDefault="00276C32" w:rsidP="00A51730">
            <w:pPr>
              <w:rPr>
                <w:rFonts w:asciiTheme="majorHAnsi" w:hAnsiTheme="majorHAnsi"/>
                <w:sz w:val="24"/>
                <w:szCs w:val="24"/>
              </w:rPr>
            </w:pPr>
            <w:r>
              <w:rPr>
                <w:rFonts w:asciiTheme="majorHAnsi" w:hAnsiTheme="majorHAnsi"/>
                <w:sz w:val="24"/>
                <w:szCs w:val="24"/>
              </w:rPr>
              <w:t xml:space="preserve">Need </w:t>
            </w:r>
            <w:commentRangeStart w:id="22"/>
            <w:r>
              <w:rPr>
                <w:rFonts w:asciiTheme="majorHAnsi" w:hAnsiTheme="majorHAnsi"/>
                <w:sz w:val="24"/>
                <w:szCs w:val="24"/>
              </w:rPr>
              <w:t>long lengths</w:t>
            </w:r>
            <w:commentRangeEnd w:id="22"/>
            <w:r w:rsidR="000504D2">
              <w:rPr>
                <w:rStyle w:val="CommentReference"/>
              </w:rPr>
              <w:commentReference w:id="22"/>
            </w:r>
          </w:p>
        </w:tc>
        <w:tc>
          <w:tcPr>
            <w:tcW w:w="1260" w:type="dxa"/>
          </w:tcPr>
          <w:p w14:paraId="795EA812" w14:textId="77777777" w:rsidR="00276C32" w:rsidRDefault="00276C32" w:rsidP="00A51730">
            <w:pPr>
              <w:rPr>
                <w:rFonts w:asciiTheme="majorHAnsi" w:hAnsiTheme="majorHAnsi"/>
                <w:sz w:val="24"/>
                <w:szCs w:val="24"/>
              </w:rPr>
            </w:pPr>
          </w:p>
        </w:tc>
      </w:tr>
      <w:tr w:rsidR="00276C32" w14:paraId="72F45778" w14:textId="3F62AA1C" w:rsidTr="000504D2">
        <w:tc>
          <w:tcPr>
            <w:tcW w:w="2920" w:type="dxa"/>
          </w:tcPr>
          <w:p w14:paraId="59BB7D0F" w14:textId="77777777" w:rsidR="00276C32" w:rsidRDefault="00276C32" w:rsidP="00A51730">
            <w:pPr>
              <w:rPr>
                <w:rFonts w:asciiTheme="majorHAnsi" w:hAnsiTheme="majorHAnsi"/>
                <w:sz w:val="24"/>
                <w:szCs w:val="24"/>
              </w:rPr>
            </w:pPr>
            <w:r>
              <w:rPr>
                <w:rFonts w:asciiTheme="majorHAnsi" w:hAnsiTheme="majorHAnsi"/>
                <w:sz w:val="24"/>
                <w:szCs w:val="24"/>
              </w:rPr>
              <w:t>Laptop</w:t>
            </w:r>
          </w:p>
        </w:tc>
        <w:tc>
          <w:tcPr>
            <w:tcW w:w="6710" w:type="dxa"/>
          </w:tcPr>
          <w:p w14:paraId="08B984D7" w14:textId="77777777" w:rsidR="00276C32" w:rsidRDefault="00276C32" w:rsidP="00A51730">
            <w:pPr>
              <w:rPr>
                <w:rFonts w:asciiTheme="majorHAnsi" w:hAnsiTheme="majorHAnsi"/>
                <w:sz w:val="24"/>
                <w:szCs w:val="24"/>
              </w:rPr>
            </w:pPr>
            <w:r>
              <w:rPr>
                <w:rFonts w:asciiTheme="majorHAnsi" w:hAnsiTheme="majorHAnsi"/>
                <w:sz w:val="24"/>
                <w:szCs w:val="24"/>
              </w:rPr>
              <w:t>1</w:t>
            </w:r>
          </w:p>
          <w:p w14:paraId="5029E99F" w14:textId="77777777" w:rsidR="00276C32" w:rsidRDefault="00276C32" w:rsidP="00A51730">
            <w:pPr>
              <w:rPr>
                <w:rFonts w:asciiTheme="majorHAnsi" w:hAnsiTheme="majorHAnsi"/>
                <w:sz w:val="24"/>
                <w:szCs w:val="24"/>
              </w:rPr>
            </w:pPr>
            <w:r>
              <w:rPr>
                <w:rFonts w:asciiTheme="majorHAnsi" w:hAnsiTheme="majorHAnsi"/>
                <w:sz w:val="24"/>
                <w:szCs w:val="24"/>
              </w:rPr>
              <w:t>Confirm the EchoCal software is loaded and this user manual is on the desktop</w:t>
            </w:r>
          </w:p>
        </w:tc>
        <w:tc>
          <w:tcPr>
            <w:tcW w:w="1260" w:type="dxa"/>
          </w:tcPr>
          <w:p w14:paraId="4724B97B" w14:textId="77777777" w:rsidR="00276C32" w:rsidRDefault="00276C32" w:rsidP="00A51730">
            <w:pPr>
              <w:rPr>
                <w:rFonts w:asciiTheme="majorHAnsi" w:hAnsiTheme="majorHAnsi"/>
                <w:sz w:val="24"/>
                <w:szCs w:val="24"/>
              </w:rPr>
            </w:pPr>
          </w:p>
        </w:tc>
      </w:tr>
      <w:tr w:rsidR="00276C32" w14:paraId="18CC65A9" w14:textId="66EC7E32" w:rsidTr="000504D2">
        <w:tc>
          <w:tcPr>
            <w:tcW w:w="2920" w:type="dxa"/>
          </w:tcPr>
          <w:p w14:paraId="22CC8737" w14:textId="77777777" w:rsidR="00276C32" w:rsidRDefault="00276C32" w:rsidP="00A51730">
            <w:pPr>
              <w:rPr>
                <w:rFonts w:asciiTheme="majorHAnsi" w:hAnsiTheme="majorHAnsi"/>
                <w:sz w:val="24"/>
                <w:szCs w:val="24"/>
              </w:rPr>
            </w:pPr>
            <w:r>
              <w:rPr>
                <w:rFonts w:asciiTheme="majorHAnsi" w:hAnsiTheme="majorHAnsi"/>
                <w:sz w:val="24"/>
                <w:szCs w:val="24"/>
              </w:rPr>
              <w:t>Calibration spheres</w:t>
            </w:r>
          </w:p>
        </w:tc>
        <w:tc>
          <w:tcPr>
            <w:tcW w:w="6710" w:type="dxa"/>
          </w:tcPr>
          <w:p w14:paraId="1B6BFCC2" w14:textId="415823FA" w:rsidR="00276C32" w:rsidRDefault="00276C32" w:rsidP="00736CC3">
            <w:pPr>
              <w:rPr>
                <w:rFonts w:asciiTheme="majorHAnsi" w:hAnsiTheme="majorHAnsi"/>
                <w:sz w:val="24"/>
                <w:szCs w:val="24"/>
              </w:rPr>
            </w:pPr>
            <w:r>
              <w:rPr>
                <w:rFonts w:asciiTheme="majorHAnsi" w:hAnsiTheme="majorHAnsi"/>
                <w:sz w:val="24"/>
                <w:szCs w:val="24"/>
              </w:rPr>
              <w:t xml:space="preserve">The yellow Pelican case with spheres should remain on the </w:t>
            </w:r>
            <w:r w:rsidR="00736CC3">
              <w:rPr>
                <w:rFonts w:asciiTheme="majorHAnsi" w:hAnsiTheme="majorHAnsi"/>
                <w:sz w:val="24"/>
                <w:szCs w:val="24"/>
              </w:rPr>
              <w:t>F/V Henry</w:t>
            </w:r>
            <w:r>
              <w:rPr>
                <w:rFonts w:asciiTheme="majorHAnsi" w:hAnsiTheme="majorHAnsi"/>
                <w:sz w:val="24"/>
                <w:szCs w:val="24"/>
              </w:rPr>
              <w:t xml:space="preserve"> Bigelow.  </w:t>
            </w:r>
            <w:r w:rsidR="00736CC3">
              <w:rPr>
                <w:rFonts w:asciiTheme="majorHAnsi" w:hAnsiTheme="majorHAnsi"/>
                <w:sz w:val="24"/>
                <w:szCs w:val="24"/>
              </w:rPr>
              <w:t>For other</w:t>
            </w:r>
            <w:r>
              <w:rPr>
                <w:rFonts w:asciiTheme="majorHAnsi" w:hAnsiTheme="majorHAnsi"/>
                <w:sz w:val="24"/>
                <w:szCs w:val="24"/>
              </w:rPr>
              <w:t xml:space="preserve"> vessel</w:t>
            </w:r>
            <w:r w:rsidR="00736CC3">
              <w:rPr>
                <w:rFonts w:asciiTheme="majorHAnsi" w:hAnsiTheme="majorHAnsi"/>
                <w:sz w:val="24"/>
                <w:szCs w:val="24"/>
              </w:rPr>
              <w:t>s</w:t>
            </w:r>
            <w:r>
              <w:rPr>
                <w:rFonts w:asciiTheme="majorHAnsi" w:hAnsiTheme="majorHAnsi"/>
                <w:sz w:val="24"/>
                <w:szCs w:val="24"/>
              </w:rPr>
              <w:t>, there is a grey Pelican case in the gear shed.</w:t>
            </w:r>
          </w:p>
        </w:tc>
        <w:tc>
          <w:tcPr>
            <w:tcW w:w="1260" w:type="dxa"/>
          </w:tcPr>
          <w:p w14:paraId="19B22E31" w14:textId="77777777" w:rsidR="00276C32" w:rsidRDefault="00276C32" w:rsidP="00A51730">
            <w:pPr>
              <w:rPr>
                <w:rFonts w:asciiTheme="majorHAnsi" w:hAnsiTheme="majorHAnsi"/>
                <w:sz w:val="24"/>
                <w:szCs w:val="24"/>
              </w:rPr>
            </w:pPr>
          </w:p>
        </w:tc>
      </w:tr>
      <w:tr w:rsidR="00276C32" w14:paraId="51B3DAB1" w14:textId="63A2C219" w:rsidTr="000504D2">
        <w:tc>
          <w:tcPr>
            <w:tcW w:w="2920" w:type="dxa"/>
          </w:tcPr>
          <w:p w14:paraId="7464CD4C" w14:textId="77777777" w:rsidR="00276C32" w:rsidRDefault="00276C32" w:rsidP="00A51730">
            <w:pPr>
              <w:rPr>
                <w:rFonts w:asciiTheme="majorHAnsi" w:hAnsiTheme="majorHAnsi"/>
                <w:sz w:val="24"/>
                <w:szCs w:val="24"/>
              </w:rPr>
            </w:pPr>
            <w:r>
              <w:rPr>
                <w:rFonts w:asciiTheme="majorHAnsi" w:hAnsiTheme="majorHAnsi"/>
                <w:sz w:val="24"/>
                <w:szCs w:val="24"/>
              </w:rPr>
              <w:t>“Bow” line</w:t>
            </w:r>
          </w:p>
        </w:tc>
        <w:tc>
          <w:tcPr>
            <w:tcW w:w="6710" w:type="dxa"/>
          </w:tcPr>
          <w:p w14:paraId="5A24D2B2" w14:textId="77777777" w:rsidR="00276C32" w:rsidRDefault="00276C32" w:rsidP="00A51730">
            <w:pPr>
              <w:rPr>
                <w:rFonts w:asciiTheme="majorHAnsi" w:hAnsiTheme="majorHAnsi"/>
                <w:sz w:val="24"/>
                <w:szCs w:val="24"/>
              </w:rPr>
            </w:pPr>
            <w:r>
              <w:rPr>
                <w:rFonts w:asciiTheme="majorHAnsi" w:hAnsiTheme="majorHAnsi"/>
                <w:sz w:val="24"/>
                <w:szCs w:val="24"/>
              </w:rPr>
              <w:t xml:space="preserve">Line for straddling the ship and tossed over the bow used to transfer the mid monofilament to the opposite side.  Bring two </w:t>
            </w:r>
            <w:commentRangeStart w:id="23"/>
            <w:r>
              <w:rPr>
                <w:rFonts w:asciiTheme="majorHAnsi" w:hAnsiTheme="majorHAnsi"/>
                <w:sz w:val="24"/>
                <w:szCs w:val="24"/>
              </w:rPr>
              <w:t>lines</w:t>
            </w:r>
            <w:commentRangeEnd w:id="23"/>
            <w:r w:rsidR="00995AE3">
              <w:rPr>
                <w:rStyle w:val="CommentReference"/>
              </w:rPr>
              <w:commentReference w:id="23"/>
            </w:r>
            <w:r>
              <w:rPr>
                <w:rFonts w:asciiTheme="majorHAnsi" w:hAnsiTheme="majorHAnsi"/>
                <w:sz w:val="24"/>
                <w:szCs w:val="24"/>
              </w:rPr>
              <w:t xml:space="preserve"> to make sure it is long enough.</w:t>
            </w:r>
          </w:p>
        </w:tc>
        <w:tc>
          <w:tcPr>
            <w:tcW w:w="1260" w:type="dxa"/>
          </w:tcPr>
          <w:p w14:paraId="75FD310A" w14:textId="77777777" w:rsidR="00276C32" w:rsidRDefault="00276C32" w:rsidP="00A51730">
            <w:pPr>
              <w:rPr>
                <w:rFonts w:asciiTheme="majorHAnsi" w:hAnsiTheme="majorHAnsi"/>
                <w:sz w:val="24"/>
                <w:szCs w:val="24"/>
              </w:rPr>
            </w:pPr>
          </w:p>
        </w:tc>
      </w:tr>
      <w:tr w:rsidR="00276C32" w14:paraId="1072B1C6" w14:textId="0D4F456C" w:rsidTr="000504D2">
        <w:tc>
          <w:tcPr>
            <w:tcW w:w="2920" w:type="dxa"/>
          </w:tcPr>
          <w:p w14:paraId="7BD9A4F2" w14:textId="77777777" w:rsidR="00276C32" w:rsidRDefault="00276C32" w:rsidP="00A51730">
            <w:pPr>
              <w:rPr>
                <w:rFonts w:asciiTheme="majorHAnsi" w:hAnsiTheme="majorHAnsi"/>
                <w:sz w:val="24"/>
                <w:szCs w:val="24"/>
              </w:rPr>
            </w:pPr>
            <w:r>
              <w:rPr>
                <w:rFonts w:asciiTheme="majorHAnsi" w:hAnsiTheme="majorHAnsi"/>
                <w:sz w:val="24"/>
                <w:szCs w:val="24"/>
              </w:rPr>
              <w:t>Weight</w:t>
            </w:r>
          </w:p>
        </w:tc>
        <w:tc>
          <w:tcPr>
            <w:tcW w:w="6710" w:type="dxa"/>
          </w:tcPr>
          <w:p w14:paraId="6799C049" w14:textId="1814EE5B" w:rsidR="00276C32" w:rsidRDefault="00276C32" w:rsidP="00995AE3">
            <w:pPr>
              <w:rPr>
                <w:rFonts w:asciiTheme="majorHAnsi" w:hAnsiTheme="majorHAnsi"/>
                <w:sz w:val="24"/>
                <w:szCs w:val="24"/>
              </w:rPr>
            </w:pPr>
            <w:r>
              <w:rPr>
                <w:rFonts w:asciiTheme="majorHAnsi" w:hAnsiTheme="majorHAnsi"/>
                <w:sz w:val="24"/>
                <w:szCs w:val="24"/>
              </w:rPr>
              <w:t xml:space="preserve">Weight for the bow line.  </w:t>
            </w:r>
            <w:r w:rsidR="00995AE3">
              <w:rPr>
                <w:rFonts w:asciiTheme="majorHAnsi" w:hAnsiTheme="majorHAnsi"/>
                <w:sz w:val="24"/>
                <w:szCs w:val="24"/>
              </w:rPr>
              <w:t xml:space="preserve">Approximately 10 lbs </w:t>
            </w:r>
          </w:p>
        </w:tc>
        <w:tc>
          <w:tcPr>
            <w:tcW w:w="1260" w:type="dxa"/>
          </w:tcPr>
          <w:p w14:paraId="3526EC38" w14:textId="77777777" w:rsidR="00276C32" w:rsidRDefault="00276C32" w:rsidP="00A51730">
            <w:pPr>
              <w:rPr>
                <w:rFonts w:asciiTheme="majorHAnsi" w:hAnsiTheme="majorHAnsi"/>
                <w:sz w:val="24"/>
                <w:szCs w:val="24"/>
              </w:rPr>
            </w:pPr>
          </w:p>
        </w:tc>
      </w:tr>
      <w:tr w:rsidR="00276C32" w14:paraId="45229A0D" w14:textId="3140EBB9" w:rsidTr="000504D2">
        <w:tc>
          <w:tcPr>
            <w:tcW w:w="2920" w:type="dxa"/>
          </w:tcPr>
          <w:p w14:paraId="1B1AB912" w14:textId="77777777" w:rsidR="00276C32" w:rsidRDefault="00276C32" w:rsidP="00A51730">
            <w:pPr>
              <w:rPr>
                <w:rFonts w:asciiTheme="majorHAnsi" w:hAnsiTheme="majorHAnsi"/>
                <w:sz w:val="24"/>
                <w:szCs w:val="24"/>
              </w:rPr>
            </w:pPr>
            <w:r>
              <w:rPr>
                <w:rFonts w:asciiTheme="majorHAnsi" w:hAnsiTheme="majorHAnsi"/>
                <w:sz w:val="24"/>
                <w:szCs w:val="24"/>
              </w:rPr>
              <w:t>Weights</w:t>
            </w:r>
          </w:p>
        </w:tc>
        <w:tc>
          <w:tcPr>
            <w:tcW w:w="6710" w:type="dxa"/>
          </w:tcPr>
          <w:p w14:paraId="6B3AAD98" w14:textId="62A8234F" w:rsidR="00276C32" w:rsidRDefault="00276C32" w:rsidP="00A51730">
            <w:pPr>
              <w:rPr>
                <w:rFonts w:asciiTheme="majorHAnsi" w:hAnsiTheme="majorHAnsi"/>
                <w:sz w:val="24"/>
                <w:szCs w:val="24"/>
              </w:rPr>
            </w:pPr>
            <w:r>
              <w:rPr>
                <w:rFonts w:asciiTheme="majorHAnsi" w:hAnsiTheme="majorHAnsi"/>
                <w:sz w:val="24"/>
                <w:szCs w:val="24"/>
              </w:rPr>
              <w:t>Weights to suspend under the sphere</w:t>
            </w:r>
            <w:r w:rsidR="00995AE3">
              <w:rPr>
                <w:rFonts w:asciiTheme="majorHAnsi" w:hAnsiTheme="majorHAnsi"/>
                <w:sz w:val="24"/>
                <w:szCs w:val="24"/>
              </w:rPr>
              <w:t>, such as one or two 5-10 lb dive weights</w:t>
            </w:r>
            <w:r>
              <w:rPr>
                <w:rFonts w:asciiTheme="majorHAnsi" w:hAnsiTheme="majorHAnsi"/>
                <w:sz w:val="24"/>
                <w:szCs w:val="24"/>
              </w:rPr>
              <w:t>.  Bring plenty to add in case of current.</w:t>
            </w:r>
          </w:p>
        </w:tc>
        <w:tc>
          <w:tcPr>
            <w:tcW w:w="1260" w:type="dxa"/>
          </w:tcPr>
          <w:p w14:paraId="229FE7B5" w14:textId="77777777" w:rsidR="00276C32" w:rsidRDefault="00276C32" w:rsidP="00A51730">
            <w:pPr>
              <w:rPr>
                <w:rFonts w:asciiTheme="majorHAnsi" w:hAnsiTheme="majorHAnsi"/>
                <w:sz w:val="24"/>
                <w:szCs w:val="24"/>
              </w:rPr>
            </w:pPr>
          </w:p>
        </w:tc>
      </w:tr>
      <w:tr w:rsidR="00276C32" w14:paraId="4A68F041" w14:textId="6B88D9E0" w:rsidTr="000504D2">
        <w:tc>
          <w:tcPr>
            <w:tcW w:w="2920" w:type="dxa"/>
          </w:tcPr>
          <w:p w14:paraId="5B7CCC0C" w14:textId="77777777" w:rsidR="00276C32" w:rsidRDefault="00276C32" w:rsidP="00A51730">
            <w:pPr>
              <w:rPr>
                <w:rFonts w:asciiTheme="majorHAnsi" w:hAnsiTheme="majorHAnsi"/>
                <w:sz w:val="24"/>
                <w:szCs w:val="24"/>
              </w:rPr>
            </w:pPr>
            <w:r>
              <w:rPr>
                <w:rFonts w:asciiTheme="majorHAnsi" w:hAnsiTheme="majorHAnsi"/>
                <w:sz w:val="24"/>
                <w:szCs w:val="24"/>
              </w:rPr>
              <w:t>Monofilament</w:t>
            </w:r>
          </w:p>
        </w:tc>
        <w:tc>
          <w:tcPr>
            <w:tcW w:w="6710" w:type="dxa"/>
          </w:tcPr>
          <w:p w14:paraId="5DACD4B4" w14:textId="77777777" w:rsidR="00276C32" w:rsidRDefault="00276C32" w:rsidP="00A51730">
            <w:pPr>
              <w:rPr>
                <w:rFonts w:asciiTheme="majorHAnsi" w:hAnsiTheme="majorHAnsi"/>
                <w:sz w:val="24"/>
                <w:szCs w:val="24"/>
              </w:rPr>
            </w:pPr>
            <w:r>
              <w:rPr>
                <w:rFonts w:asciiTheme="majorHAnsi" w:hAnsiTheme="majorHAnsi"/>
                <w:sz w:val="24"/>
                <w:szCs w:val="24"/>
              </w:rPr>
              <w:t>We typically use 50-lb test for the downriggers and 40-lb test for the sphere.</w:t>
            </w:r>
          </w:p>
        </w:tc>
        <w:tc>
          <w:tcPr>
            <w:tcW w:w="1260" w:type="dxa"/>
          </w:tcPr>
          <w:p w14:paraId="7C1B5F61" w14:textId="77777777" w:rsidR="00276C32" w:rsidRDefault="00276C32" w:rsidP="00A51730">
            <w:pPr>
              <w:rPr>
                <w:rFonts w:asciiTheme="majorHAnsi" w:hAnsiTheme="majorHAnsi"/>
                <w:sz w:val="24"/>
                <w:szCs w:val="24"/>
              </w:rPr>
            </w:pPr>
          </w:p>
        </w:tc>
      </w:tr>
      <w:tr w:rsidR="00276C32" w14:paraId="413DC01C" w14:textId="412719EE" w:rsidTr="000504D2">
        <w:tc>
          <w:tcPr>
            <w:tcW w:w="2920" w:type="dxa"/>
          </w:tcPr>
          <w:p w14:paraId="36D5D8E9" w14:textId="77777777" w:rsidR="00276C32" w:rsidRDefault="00276C32" w:rsidP="00A51730">
            <w:pPr>
              <w:rPr>
                <w:rFonts w:asciiTheme="majorHAnsi" w:hAnsiTheme="majorHAnsi"/>
                <w:sz w:val="24"/>
                <w:szCs w:val="24"/>
              </w:rPr>
            </w:pPr>
            <w:r>
              <w:rPr>
                <w:rFonts w:asciiTheme="majorHAnsi" w:hAnsiTheme="majorHAnsi"/>
                <w:sz w:val="24"/>
                <w:szCs w:val="24"/>
              </w:rPr>
              <w:t>Radios</w:t>
            </w:r>
          </w:p>
        </w:tc>
        <w:tc>
          <w:tcPr>
            <w:tcW w:w="6710" w:type="dxa"/>
          </w:tcPr>
          <w:p w14:paraId="44EF40AE" w14:textId="77777777" w:rsidR="00276C32" w:rsidRDefault="00276C32" w:rsidP="00A51730">
            <w:pPr>
              <w:rPr>
                <w:rFonts w:asciiTheme="majorHAnsi" w:hAnsiTheme="majorHAnsi"/>
                <w:sz w:val="24"/>
                <w:szCs w:val="24"/>
              </w:rPr>
            </w:pPr>
            <w:r>
              <w:rPr>
                <w:rFonts w:asciiTheme="majorHAnsi" w:hAnsiTheme="majorHAnsi"/>
                <w:sz w:val="24"/>
                <w:szCs w:val="24"/>
              </w:rPr>
              <w:t>5</w:t>
            </w:r>
          </w:p>
          <w:p w14:paraId="29912B7A" w14:textId="4B5F3D81" w:rsidR="00276C32" w:rsidRDefault="00276C32" w:rsidP="00A51730">
            <w:pPr>
              <w:rPr>
                <w:rFonts w:asciiTheme="majorHAnsi" w:hAnsiTheme="majorHAnsi"/>
                <w:sz w:val="24"/>
                <w:szCs w:val="24"/>
              </w:rPr>
            </w:pPr>
            <w:r>
              <w:rPr>
                <w:rFonts w:asciiTheme="majorHAnsi" w:hAnsiTheme="majorHAnsi"/>
                <w:sz w:val="24"/>
                <w:szCs w:val="24"/>
              </w:rPr>
              <w:t>Motorola radios with ch</w:t>
            </w:r>
            <w:r w:rsidR="00995AE3">
              <w:rPr>
                <w:rFonts w:asciiTheme="majorHAnsi" w:hAnsiTheme="majorHAnsi"/>
                <w:sz w:val="24"/>
                <w:szCs w:val="24"/>
              </w:rPr>
              <w:t>annels 1-3 programmed for the F/V Henry</w:t>
            </w:r>
            <w:r>
              <w:rPr>
                <w:rFonts w:asciiTheme="majorHAnsi" w:hAnsiTheme="majorHAnsi"/>
                <w:sz w:val="24"/>
                <w:szCs w:val="24"/>
              </w:rPr>
              <w:t xml:space="preserve"> Bigelow</w:t>
            </w:r>
          </w:p>
        </w:tc>
        <w:tc>
          <w:tcPr>
            <w:tcW w:w="1260" w:type="dxa"/>
          </w:tcPr>
          <w:p w14:paraId="141A8586" w14:textId="77777777" w:rsidR="00276C32" w:rsidRDefault="00276C32" w:rsidP="00A51730">
            <w:pPr>
              <w:rPr>
                <w:rFonts w:asciiTheme="majorHAnsi" w:hAnsiTheme="majorHAnsi"/>
                <w:sz w:val="24"/>
                <w:szCs w:val="24"/>
              </w:rPr>
            </w:pPr>
          </w:p>
        </w:tc>
      </w:tr>
      <w:tr w:rsidR="002838BE" w14:paraId="03D65B9B" w14:textId="77777777" w:rsidTr="000504D2">
        <w:tc>
          <w:tcPr>
            <w:tcW w:w="2920" w:type="dxa"/>
          </w:tcPr>
          <w:p w14:paraId="7FD904C2" w14:textId="4CB60993" w:rsidR="002838BE" w:rsidRDefault="00736CC3" w:rsidP="00A51730">
            <w:pPr>
              <w:rPr>
                <w:rFonts w:asciiTheme="majorHAnsi" w:hAnsiTheme="majorHAnsi"/>
                <w:sz w:val="24"/>
                <w:szCs w:val="24"/>
              </w:rPr>
            </w:pPr>
            <w:r>
              <w:rPr>
                <w:rFonts w:asciiTheme="majorHAnsi" w:hAnsiTheme="majorHAnsi"/>
                <w:sz w:val="24"/>
                <w:szCs w:val="24"/>
              </w:rPr>
              <w:t>USB memory stick</w:t>
            </w:r>
          </w:p>
        </w:tc>
        <w:tc>
          <w:tcPr>
            <w:tcW w:w="6710" w:type="dxa"/>
          </w:tcPr>
          <w:p w14:paraId="439874B2" w14:textId="206AD68A" w:rsidR="002838BE" w:rsidRDefault="00736CC3" w:rsidP="00A51730">
            <w:pPr>
              <w:rPr>
                <w:rFonts w:asciiTheme="majorHAnsi" w:hAnsiTheme="majorHAnsi"/>
                <w:sz w:val="24"/>
                <w:szCs w:val="24"/>
              </w:rPr>
            </w:pPr>
            <w:r>
              <w:rPr>
                <w:rFonts w:asciiTheme="majorHAnsi" w:hAnsiTheme="majorHAnsi"/>
                <w:sz w:val="24"/>
                <w:szCs w:val="24"/>
              </w:rPr>
              <w:t>It is  a good idea to have EchoCal software, documentation backed up to a memory stick</w:t>
            </w:r>
          </w:p>
        </w:tc>
        <w:tc>
          <w:tcPr>
            <w:tcW w:w="1260" w:type="dxa"/>
          </w:tcPr>
          <w:p w14:paraId="4AC1B1FF" w14:textId="77777777" w:rsidR="002838BE" w:rsidRDefault="002838BE" w:rsidP="00A51730">
            <w:pPr>
              <w:rPr>
                <w:rFonts w:asciiTheme="majorHAnsi" w:hAnsiTheme="majorHAnsi"/>
                <w:sz w:val="24"/>
                <w:szCs w:val="24"/>
              </w:rPr>
            </w:pPr>
          </w:p>
        </w:tc>
      </w:tr>
    </w:tbl>
    <w:p w14:paraId="78FFD560" w14:textId="77777777" w:rsidR="009A1300" w:rsidRDefault="009A1300" w:rsidP="009A1300">
      <w:pPr>
        <w:spacing w:after="0"/>
        <w:rPr>
          <w:rFonts w:asciiTheme="majorHAnsi" w:hAnsiTheme="majorHAnsi"/>
          <w:sz w:val="24"/>
          <w:szCs w:val="24"/>
        </w:rPr>
      </w:pPr>
    </w:p>
    <w:p w14:paraId="3472F53B" w14:textId="77777777" w:rsidR="009A1300" w:rsidRPr="009A1300" w:rsidRDefault="009A1300" w:rsidP="009A1300"/>
    <w:p w14:paraId="0C6DFD5D" w14:textId="77777777" w:rsidR="009A1300" w:rsidRDefault="009A1300">
      <w:pPr>
        <w:spacing w:line="276" w:lineRule="auto"/>
        <w:contextualSpacing w:val="0"/>
        <w:rPr>
          <w:rFonts w:asciiTheme="majorHAnsi" w:eastAsiaTheme="majorEastAsia" w:hAnsiTheme="majorHAnsi" w:cstheme="majorBidi"/>
          <w:b/>
          <w:bCs/>
          <w:sz w:val="24"/>
          <w:szCs w:val="26"/>
          <w:highlight w:val="lightGray"/>
        </w:rPr>
      </w:pPr>
      <w:r>
        <w:rPr>
          <w:b/>
          <w:highlight w:val="lightGray"/>
        </w:rPr>
        <w:br w:type="page"/>
      </w:r>
    </w:p>
    <w:p w14:paraId="587DB9C2" w14:textId="56841324" w:rsidR="009A1300" w:rsidRDefault="008A3BA2" w:rsidP="00D25D72">
      <w:pPr>
        <w:pStyle w:val="Heading2"/>
      </w:pPr>
      <w:bookmarkStart w:id="24" w:name="_Ref67053488"/>
      <w:r>
        <w:lastRenderedPageBreak/>
        <w:t xml:space="preserve">Appendix:  </w:t>
      </w:r>
      <w:r w:rsidR="009A1300">
        <w:t>Forms to record target position</w:t>
      </w:r>
      <w:bookmarkEnd w:id="24"/>
    </w:p>
    <w:p w14:paraId="6A4C3F96" w14:textId="77777777" w:rsidR="009A1300" w:rsidRDefault="009A1300" w:rsidP="009A1300">
      <w:pPr>
        <w:rPr>
          <w:rFonts w:asciiTheme="majorHAnsi" w:hAnsiTheme="majorHAnsi"/>
        </w:rPr>
      </w:pPr>
    </w:p>
    <w:p w14:paraId="0A303DDB" w14:textId="611A686A" w:rsidR="009A1300" w:rsidRDefault="009A1300" w:rsidP="009A1300">
      <w:pPr>
        <w:pStyle w:val="Heading2"/>
        <w:numPr>
          <w:ilvl w:val="0"/>
          <w:numId w:val="0"/>
        </w:numPr>
      </w:pPr>
      <w:r>
        <w:t xml:space="preserve">Table 1.  Starboard forward, port mid, starboard aft downrigger configuration.  This is the downrigger configuration for the </w:t>
      </w:r>
      <w:r w:rsidR="00D25D72">
        <w:t>F/V Henry</w:t>
      </w:r>
      <w:r>
        <w:t xml:space="preserve"> Bigelow.</w:t>
      </w:r>
    </w:p>
    <w:p w14:paraId="77C19E4C" w14:textId="77777777" w:rsidR="009A1300" w:rsidRPr="00535976" w:rsidRDefault="009A1300" w:rsidP="009A1300"/>
    <w:tbl>
      <w:tblPr>
        <w:tblStyle w:val="TableGrid"/>
        <w:tblW w:w="9576" w:type="dxa"/>
        <w:tblLayout w:type="fixed"/>
        <w:tblLook w:val="04A0" w:firstRow="1" w:lastRow="0" w:firstColumn="1" w:lastColumn="0" w:noHBand="0" w:noVBand="1"/>
      </w:tblPr>
      <w:tblGrid>
        <w:gridCol w:w="1188"/>
        <w:gridCol w:w="1170"/>
        <w:gridCol w:w="1170"/>
        <w:gridCol w:w="990"/>
        <w:gridCol w:w="1170"/>
        <w:gridCol w:w="1260"/>
        <w:gridCol w:w="2628"/>
      </w:tblGrid>
      <w:tr w:rsidR="009A1300" w14:paraId="00285790" w14:textId="77777777" w:rsidTr="00A51730">
        <w:tc>
          <w:tcPr>
            <w:tcW w:w="3528" w:type="dxa"/>
            <w:gridSpan w:val="3"/>
            <w:tcBorders>
              <w:top w:val="single" w:sz="12" w:space="0" w:color="auto"/>
              <w:left w:val="single" w:sz="12" w:space="0" w:color="auto"/>
              <w:bottom w:val="single" w:sz="6" w:space="0" w:color="auto"/>
              <w:right w:val="single" w:sz="6" w:space="0" w:color="auto"/>
            </w:tcBorders>
          </w:tcPr>
          <w:p w14:paraId="59E2BC19" w14:textId="77777777" w:rsidR="009A1300" w:rsidRDefault="009A1300" w:rsidP="00A51730">
            <w:pPr>
              <w:jc w:val="center"/>
              <w:rPr>
                <w:rFonts w:asciiTheme="majorHAnsi" w:hAnsiTheme="majorHAnsi"/>
              </w:rPr>
            </w:pPr>
            <w:r>
              <w:rPr>
                <w:rFonts w:asciiTheme="majorHAnsi" w:hAnsiTheme="majorHAnsi"/>
              </w:rPr>
              <w:t>Downrigger Counts:</w:t>
            </w:r>
          </w:p>
        </w:tc>
        <w:tc>
          <w:tcPr>
            <w:tcW w:w="3420" w:type="dxa"/>
            <w:gridSpan w:val="3"/>
            <w:tcBorders>
              <w:top w:val="single" w:sz="12" w:space="0" w:color="auto"/>
              <w:left w:val="single" w:sz="6" w:space="0" w:color="auto"/>
              <w:bottom w:val="single" w:sz="6" w:space="0" w:color="auto"/>
              <w:right w:val="single" w:sz="12" w:space="0" w:color="auto"/>
            </w:tcBorders>
          </w:tcPr>
          <w:p w14:paraId="6A56F9E6" w14:textId="77777777" w:rsidR="009A1300" w:rsidRDefault="009A1300" w:rsidP="00A51730">
            <w:pPr>
              <w:jc w:val="center"/>
              <w:rPr>
                <w:rFonts w:asciiTheme="majorHAnsi" w:hAnsiTheme="majorHAnsi"/>
              </w:rPr>
            </w:pPr>
            <w:r>
              <w:rPr>
                <w:rFonts w:asciiTheme="majorHAnsi" w:hAnsiTheme="majorHAnsi"/>
              </w:rPr>
              <w:t>Target Coordinates:</w:t>
            </w:r>
          </w:p>
        </w:tc>
        <w:tc>
          <w:tcPr>
            <w:tcW w:w="2628" w:type="dxa"/>
            <w:vMerge w:val="restart"/>
            <w:tcBorders>
              <w:top w:val="single" w:sz="12" w:space="0" w:color="auto"/>
              <w:left w:val="single" w:sz="6" w:space="0" w:color="auto"/>
              <w:right w:val="single" w:sz="12" w:space="0" w:color="auto"/>
            </w:tcBorders>
          </w:tcPr>
          <w:p w14:paraId="25BDDF32" w14:textId="77777777" w:rsidR="009A1300" w:rsidRDefault="009A1300" w:rsidP="00A51730">
            <w:pPr>
              <w:jc w:val="center"/>
              <w:rPr>
                <w:rFonts w:asciiTheme="majorHAnsi" w:hAnsiTheme="majorHAnsi"/>
              </w:rPr>
            </w:pPr>
            <w:r>
              <w:rPr>
                <w:rFonts w:asciiTheme="majorHAnsi" w:hAnsiTheme="majorHAnsi"/>
              </w:rPr>
              <w:t>Position</w:t>
            </w:r>
          </w:p>
        </w:tc>
      </w:tr>
      <w:tr w:rsidR="009A1300" w14:paraId="153D1F0F" w14:textId="77777777" w:rsidTr="00A51730">
        <w:tc>
          <w:tcPr>
            <w:tcW w:w="1188" w:type="dxa"/>
            <w:tcBorders>
              <w:top w:val="single" w:sz="6" w:space="0" w:color="auto"/>
              <w:left w:val="single" w:sz="12" w:space="0" w:color="auto"/>
              <w:bottom w:val="single" w:sz="12" w:space="0" w:color="auto"/>
              <w:right w:val="single" w:sz="6" w:space="0" w:color="auto"/>
            </w:tcBorders>
          </w:tcPr>
          <w:p w14:paraId="26B3CCFC" w14:textId="77777777" w:rsidR="009A1300" w:rsidRDefault="009A1300" w:rsidP="00A51730">
            <w:pPr>
              <w:jc w:val="center"/>
              <w:rPr>
                <w:rFonts w:asciiTheme="majorHAnsi" w:hAnsiTheme="majorHAnsi"/>
              </w:rPr>
            </w:pPr>
            <w:r>
              <w:rPr>
                <w:rFonts w:asciiTheme="majorHAnsi" w:hAnsiTheme="majorHAnsi"/>
              </w:rPr>
              <w:t>STBD FWD</w:t>
            </w:r>
          </w:p>
          <w:p w14:paraId="5ACBB6B0"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542C6FAE" w14:textId="77777777" w:rsidR="009A1300" w:rsidRDefault="009A1300" w:rsidP="00A51730">
            <w:pPr>
              <w:jc w:val="center"/>
              <w:rPr>
                <w:rFonts w:asciiTheme="majorHAnsi" w:hAnsiTheme="majorHAnsi"/>
              </w:rPr>
            </w:pPr>
            <w:r>
              <w:rPr>
                <w:rFonts w:asciiTheme="majorHAnsi" w:hAnsiTheme="majorHAnsi"/>
              </w:rPr>
              <w:t>PORT MID</w:t>
            </w:r>
          </w:p>
          <w:p w14:paraId="47C535B6"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73AA563D" w14:textId="77777777" w:rsidR="009A1300" w:rsidRDefault="009A1300" w:rsidP="00A51730">
            <w:pPr>
              <w:jc w:val="center"/>
              <w:rPr>
                <w:rFonts w:asciiTheme="majorHAnsi" w:hAnsiTheme="majorHAnsi"/>
              </w:rPr>
            </w:pPr>
            <w:r>
              <w:rPr>
                <w:rFonts w:asciiTheme="majorHAnsi" w:hAnsiTheme="majorHAnsi"/>
              </w:rPr>
              <w:t>STBD  AFT</w:t>
            </w:r>
          </w:p>
          <w:p w14:paraId="68BB5B2B" w14:textId="77777777" w:rsidR="009A1300" w:rsidRDefault="009A1300" w:rsidP="00A51730">
            <w:pPr>
              <w:jc w:val="center"/>
              <w:rPr>
                <w:rFonts w:asciiTheme="majorHAnsi" w:hAnsiTheme="majorHAnsi"/>
              </w:rPr>
            </w:pPr>
            <w:r>
              <w:rPr>
                <w:rFonts w:asciiTheme="majorHAnsi" w:hAnsiTheme="majorHAnsi"/>
              </w:rPr>
              <w:t>(Counts)</w:t>
            </w:r>
          </w:p>
        </w:tc>
        <w:tc>
          <w:tcPr>
            <w:tcW w:w="990" w:type="dxa"/>
            <w:tcBorders>
              <w:top w:val="single" w:sz="6" w:space="0" w:color="auto"/>
              <w:left w:val="single" w:sz="6" w:space="0" w:color="auto"/>
              <w:bottom w:val="single" w:sz="12" w:space="0" w:color="auto"/>
              <w:right w:val="single" w:sz="6" w:space="0" w:color="auto"/>
            </w:tcBorders>
          </w:tcPr>
          <w:p w14:paraId="76A567F2" w14:textId="77777777" w:rsidR="009A1300" w:rsidRDefault="009A1300" w:rsidP="00A51730">
            <w:pPr>
              <w:jc w:val="center"/>
              <w:rPr>
                <w:rFonts w:asciiTheme="majorHAnsi" w:hAnsiTheme="majorHAnsi"/>
              </w:rPr>
            </w:pPr>
            <w:r>
              <w:rPr>
                <w:rFonts w:asciiTheme="majorHAnsi" w:hAnsiTheme="majorHAnsi"/>
              </w:rPr>
              <w:t>X</w:t>
            </w:r>
          </w:p>
          <w:p w14:paraId="42919B43" w14:textId="77777777" w:rsidR="009A1300" w:rsidRDefault="009A1300" w:rsidP="00A51730">
            <w:pPr>
              <w:pStyle w:val="NoSpacing"/>
              <w:jc w:val="center"/>
            </w:pPr>
          </w:p>
        </w:tc>
        <w:tc>
          <w:tcPr>
            <w:tcW w:w="1170" w:type="dxa"/>
            <w:tcBorders>
              <w:top w:val="single" w:sz="6" w:space="0" w:color="auto"/>
              <w:left w:val="single" w:sz="6" w:space="0" w:color="auto"/>
              <w:bottom w:val="single" w:sz="12" w:space="0" w:color="auto"/>
              <w:right w:val="single" w:sz="6" w:space="0" w:color="auto"/>
            </w:tcBorders>
          </w:tcPr>
          <w:p w14:paraId="66FE25FD" w14:textId="77777777" w:rsidR="009A1300" w:rsidRDefault="009A1300" w:rsidP="00A51730">
            <w:pPr>
              <w:jc w:val="center"/>
              <w:rPr>
                <w:rFonts w:asciiTheme="majorHAnsi" w:hAnsiTheme="majorHAnsi"/>
              </w:rPr>
            </w:pPr>
            <w:r>
              <w:rPr>
                <w:rFonts w:asciiTheme="majorHAnsi" w:hAnsiTheme="majorHAnsi"/>
              </w:rPr>
              <w:t>Y</w:t>
            </w:r>
          </w:p>
          <w:p w14:paraId="3F045425" w14:textId="77777777" w:rsidR="009A1300" w:rsidRDefault="009A1300" w:rsidP="00A51730">
            <w:pPr>
              <w:jc w:val="cente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241CE53D" w14:textId="77777777" w:rsidR="009A1300" w:rsidRDefault="009A1300" w:rsidP="00A51730">
            <w:pPr>
              <w:jc w:val="center"/>
              <w:rPr>
                <w:rFonts w:asciiTheme="majorHAnsi" w:hAnsiTheme="majorHAnsi"/>
              </w:rPr>
            </w:pPr>
            <w:r>
              <w:rPr>
                <w:rFonts w:asciiTheme="majorHAnsi" w:hAnsiTheme="majorHAnsi"/>
              </w:rPr>
              <w:t>Z</w:t>
            </w:r>
          </w:p>
          <w:p w14:paraId="039307D1" w14:textId="77777777" w:rsidR="009A1300" w:rsidRDefault="009A1300" w:rsidP="00A51730">
            <w:pPr>
              <w:jc w:val="center"/>
              <w:rPr>
                <w:rFonts w:asciiTheme="majorHAnsi" w:hAnsiTheme="majorHAnsi"/>
              </w:rPr>
            </w:pPr>
          </w:p>
        </w:tc>
        <w:tc>
          <w:tcPr>
            <w:tcW w:w="2628" w:type="dxa"/>
            <w:vMerge/>
            <w:tcBorders>
              <w:left w:val="single" w:sz="6" w:space="0" w:color="auto"/>
              <w:bottom w:val="single" w:sz="12" w:space="0" w:color="auto"/>
              <w:right w:val="single" w:sz="12" w:space="0" w:color="auto"/>
            </w:tcBorders>
          </w:tcPr>
          <w:p w14:paraId="3A9F884F" w14:textId="77777777" w:rsidR="009A1300" w:rsidRDefault="009A1300" w:rsidP="00A51730">
            <w:pPr>
              <w:jc w:val="center"/>
              <w:rPr>
                <w:rFonts w:asciiTheme="majorHAnsi" w:hAnsiTheme="majorHAnsi"/>
              </w:rPr>
            </w:pPr>
          </w:p>
        </w:tc>
      </w:tr>
      <w:tr w:rsidR="009A1300" w14:paraId="5BB7BBB3" w14:textId="77777777" w:rsidTr="00A51730">
        <w:tc>
          <w:tcPr>
            <w:tcW w:w="1188" w:type="dxa"/>
            <w:tcBorders>
              <w:top w:val="single" w:sz="12" w:space="0" w:color="auto"/>
              <w:left w:val="single" w:sz="12" w:space="0" w:color="auto"/>
              <w:bottom w:val="single" w:sz="6" w:space="0" w:color="auto"/>
              <w:right w:val="single" w:sz="6" w:space="0" w:color="auto"/>
            </w:tcBorders>
          </w:tcPr>
          <w:p w14:paraId="64DD4C8D"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18CEAFB7"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4C37C7F0" w14:textId="77777777" w:rsidR="009A1300" w:rsidRDefault="009A1300" w:rsidP="00A51730">
            <w:pPr>
              <w:rPr>
                <w:rFonts w:asciiTheme="majorHAnsi" w:hAnsiTheme="majorHAnsi"/>
              </w:rPr>
            </w:pPr>
          </w:p>
        </w:tc>
        <w:tc>
          <w:tcPr>
            <w:tcW w:w="990" w:type="dxa"/>
            <w:tcBorders>
              <w:top w:val="single" w:sz="12" w:space="0" w:color="auto"/>
              <w:left w:val="single" w:sz="6" w:space="0" w:color="auto"/>
              <w:bottom w:val="single" w:sz="6" w:space="0" w:color="auto"/>
              <w:right w:val="single" w:sz="6" w:space="0" w:color="auto"/>
            </w:tcBorders>
          </w:tcPr>
          <w:p w14:paraId="12FE0E78"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377DC1A0" w14:textId="77777777" w:rsidR="009A1300" w:rsidRDefault="009A1300" w:rsidP="00A51730">
            <w:pPr>
              <w:rPr>
                <w:rFonts w:asciiTheme="majorHAnsi" w:hAnsiTheme="majorHAnsi"/>
              </w:rPr>
            </w:pPr>
          </w:p>
        </w:tc>
        <w:tc>
          <w:tcPr>
            <w:tcW w:w="1260" w:type="dxa"/>
            <w:tcBorders>
              <w:top w:val="single" w:sz="12" w:space="0" w:color="auto"/>
              <w:left w:val="single" w:sz="6" w:space="0" w:color="auto"/>
              <w:bottom w:val="single" w:sz="6" w:space="0" w:color="auto"/>
              <w:right w:val="single" w:sz="12" w:space="0" w:color="auto"/>
            </w:tcBorders>
          </w:tcPr>
          <w:p w14:paraId="6E79DB28" w14:textId="77777777" w:rsidR="009A1300" w:rsidRDefault="009A1300" w:rsidP="00A51730">
            <w:pPr>
              <w:rPr>
                <w:rFonts w:asciiTheme="majorHAnsi" w:hAnsiTheme="majorHAnsi"/>
              </w:rPr>
            </w:pPr>
          </w:p>
        </w:tc>
        <w:tc>
          <w:tcPr>
            <w:tcW w:w="2628" w:type="dxa"/>
            <w:tcBorders>
              <w:top w:val="single" w:sz="12" w:space="0" w:color="auto"/>
              <w:left w:val="single" w:sz="6" w:space="0" w:color="auto"/>
              <w:bottom w:val="single" w:sz="6" w:space="0" w:color="auto"/>
              <w:right w:val="single" w:sz="12" w:space="0" w:color="auto"/>
            </w:tcBorders>
          </w:tcPr>
          <w:p w14:paraId="53D98B09" w14:textId="77777777" w:rsidR="009A1300" w:rsidRDefault="009A1300" w:rsidP="00A51730">
            <w:pPr>
              <w:rPr>
                <w:rFonts w:asciiTheme="majorHAnsi" w:hAnsiTheme="majorHAnsi"/>
              </w:rPr>
            </w:pPr>
          </w:p>
        </w:tc>
      </w:tr>
      <w:tr w:rsidR="009A1300" w14:paraId="19084E29" w14:textId="77777777" w:rsidTr="00A51730">
        <w:tc>
          <w:tcPr>
            <w:tcW w:w="1188" w:type="dxa"/>
            <w:tcBorders>
              <w:top w:val="single" w:sz="6" w:space="0" w:color="auto"/>
              <w:left w:val="single" w:sz="12" w:space="0" w:color="auto"/>
              <w:bottom w:val="single" w:sz="6" w:space="0" w:color="auto"/>
              <w:right w:val="single" w:sz="6" w:space="0" w:color="auto"/>
            </w:tcBorders>
          </w:tcPr>
          <w:p w14:paraId="32A89D4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9A702D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725B01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BE1AAC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B61DCF4"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446640C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1CEE3DD" w14:textId="77777777" w:rsidR="009A1300" w:rsidRDefault="009A1300" w:rsidP="00A51730">
            <w:pPr>
              <w:rPr>
                <w:rFonts w:asciiTheme="majorHAnsi" w:hAnsiTheme="majorHAnsi"/>
              </w:rPr>
            </w:pPr>
          </w:p>
        </w:tc>
      </w:tr>
      <w:tr w:rsidR="009A1300" w14:paraId="34F6F36A" w14:textId="77777777" w:rsidTr="00A51730">
        <w:tc>
          <w:tcPr>
            <w:tcW w:w="1188" w:type="dxa"/>
            <w:tcBorders>
              <w:top w:val="single" w:sz="6" w:space="0" w:color="auto"/>
              <w:left w:val="single" w:sz="12" w:space="0" w:color="auto"/>
              <w:bottom w:val="single" w:sz="6" w:space="0" w:color="auto"/>
              <w:right w:val="single" w:sz="6" w:space="0" w:color="auto"/>
            </w:tcBorders>
          </w:tcPr>
          <w:p w14:paraId="6EAB293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7586D1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65E8E15"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47D9D5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209C0A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B31EE9D"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59BCC3C" w14:textId="77777777" w:rsidR="009A1300" w:rsidRDefault="009A1300" w:rsidP="00A51730">
            <w:pPr>
              <w:rPr>
                <w:rFonts w:asciiTheme="majorHAnsi" w:hAnsiTheme="majorHAnsi"/>
              </w:rPr>
            </w:pPr>
          </w:p>
        </w:tc>
      </w:tr>
      <w:tr w:rsidR="009A1300" w14:paraId="38A08C26" w14:textId="77777777" w:rsidTr="00A51730">
        <w:tc>
          <w:tcPr>
            <w:tcW w:w="1188" w:type="dxa"/>
            <w:tcBorders>
              <w:top w:val="single" w:sz="6" w:space="0" w:color="auto"/>
              <w:left w:val="single" w:sz="12" w:space="0" w:color="auto"/>
              <w:bottom w:val="single" w:sz="6" w:space="0" w:color="auto"/>
              <w:right w:val="single" w:sz="6" w:space="0" w:color="auto"/>
            </w:tcBorders>
          </w:tcPr>
          <w:p w14:paraId="00E4E64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862F12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6CB652D"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3F5512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363A66"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C6B4BF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B4E5F07" w14:textId="77777777" w:rsidR="009A1300" w:rsidRDefault="009A1300" w:rsidP="00A51730">
            <w:pPr>
              <w:rPr>
                <w:rFonts w:asciiTheme="majorHAnsi" w:hAnsiTheme="majorHAnsi"/>
              </w:rPr>
            </w:pPr>
          </w:p>
        </w:tc>
      </w:tr>
      <w:tr w:rsidR="009A1300" w14:paraId="27C90463" w14:textId="77777777" w:rsidTr="00A51730">
        <w:tc>
          <w:tcPr>
            <w:tcW w:w="1188" w:type="dxa"/>
            <w:tcBorders>
              <w:top w:val="single" w:sz="6" w:space="0" w:color="auto"/>
              <w:left w:val="single" w:sz="12" w:space="0" w:color="auto"/>
              <w:bottom w:val="single" w:sz="6" w:space="0" w:color="auto"/>
              <w:right w:val="single" w:sz="6" w:space="0" w:color="auto"/>
            </w:tcBorders>
          </w:tcPr>
          <w:p w14:paraId="022D6A5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35571F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001A27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9C3881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D4A10FC"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D7A79F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EA62AE9" w14:textId="77777777" w:rsidR="009A1300" w:rsidRDefault="009A1300" w:rsidP="00A51730">
            <w:pPr>
              <w:rPr>
                <w:rFonts w:asciiTheme="majorHAnsi" w:hAnsiTheme="majorHAnsi"/>
              </w:rPr>
            </w:pPr>
          </w:p>
        </w:tc>
      </w:tr>
      <w:tr w:rsidR="009A1300" w14:paraId="1D76102A" w14:textId="77777777" w:rsidTr="00A51730">
        <w:tc>
          <w:tcPr>
            <w:tcW w:w="1188" w:type="dxa"/>
            <w:tcBorders>
              <w:top w:val="single" w:sz="6" w:space="0" w:color="auto"/>
              <w:left w:val="single" w:sz="12" w:space="0" w:color="auto"/>
              <w:bottom w:val="single" w:sz="6" w:space="0" w:color="auto"/>
              <w:right w:val="single" w:sz="6" w:space="0" w:color="auto"/>
            </w:tcBorders>
          </w:tcPr>
          <w:p w14:paraId="65BA185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F449B4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6067657"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0F6EF9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C52B47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BE345F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900597D" w14:textId="77777777" w:rsidR="009A1300" w:rsidRDefault="009A1300" w:rsidP="00A51730">
            <w:pPr>
              <w:rPr>
                <w:rFonts w:asciiTheme="majorHAnsi" w:hAnsiTheme="majorHAnsi"/>
              </w:rPr>
            </w:pPr>
          </w:p>
        </w:tc>
      </w:tr>
      <w:tr w:rsidR="009A1300" w14:paraId="0A4B278D" w14:textId="77777777" w:rsidTr="00A51730">
        <w:tc>
          <w:tcPr>
            <w:tcW w:w="1188" w:type="dxa"/>
            <w:tcBorders>
              <w:top w:val="single" w:sz="6" w:space="0" w:color="auto"/>
              <w:left w:val="single" w:sz="12" w:space="0" w:color="auto"/>
              <w:bottom w:val="single" w:sz="6" w:space="0" w:color="auto"/>
              <w:right w:val="single" w:sz="6" w:space="0" w:color="auto"/>
            </w:tcBorders>
          </w:tcPr>
          <w:p w14:paraId="5556E98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24AE5A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E59BF5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40E4DD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3CDFF49"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0C771DB"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E67AC56" w14:textId="77777777" w:rsidR="009A1300" w:rsidRDefault="009A1300" w:rsidP="00A51730">
            <w:pPr>
              <w:rPr>
                <w:rFonts w:asciiTheme="majorHAnsi" w:hAnsiTheme="majorHAnsi"/>
              </w:rPr>
            </w:pPr>
          </w:p>
        </w:tc>
      </w:tr>
      <w:tr w:rsidR="009A1300" w14:paraId="7687DCC9" w14:textId="77777777" w:rsidTr="00A51730">
        <w:tc>
          <w:tcPr>
            <w:tcW w:w="1188" w:type="dxa"/>
            <w:tcBorders>
              <w:top w:val="single" w:sz="6" w:space="0" w:color="auto"/>
              <w:left w:val="single" w:sz="12" w:space="0" w:color="auto"/>
              <w:bottom w:val="single" w:sz="6" w:space="0" w:color="auto"/>
              <w:right w:val="single" w:sz="6" w:space="0" w:color="auto"/>
            </w:tcBorders>
          </w:tcPr>
          <w:p w14:paraId="00390A9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75714F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2CB7190"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61D08DE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8DFF883"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34D7229"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D216E0E" w14:textId="77777777" w:rsidR="009A1300" w:rsidRDefault="009A1300" w:rsidP="00A51730">
            <w:pPr>
              <w:rPr>
                <w:rFonts w:asciiTheme="majorHAnsi" w:hAnsiTheme="majorHAnsi"/>
              </w:rPr>
            </w:pPr>
          </w:p>
        </w:tc>
      </w:tr>
      <w:tr w:rsidR="009A1300" w14:paraId="68A7CE3A" w14:textId="77777777" w:rsidTr="00A51730">
        <w:tc>
          <w:tcPr>
            <w:tcW w:w="1188" w:type="dxa"/>
            <w:tcBorders>
              <w:top w:val="single" w:sz="6" w:space="0" w:color="auto"/>
              <w:left w:val="single" w:sz="12" w:space="0" w:color="auto"/>
              <w:bottom w:val="single" w:sz="6" w:space="0" w:color="auto"/>
              <w:right w:val="single" w:sz="6" w:space="0" w:color="auto"/>
            </w:tcBorders>
          </w:tcPr>
          <w:p w14:paraId="552DF2B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EC565A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5DA2F61"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E58896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9C4D93"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858BE5F"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F8BFE4D" w14:textId="77777777" w:rsidR="009A1300" w:rsidRDefault="009A1300" w:rsidP="00A51730">
            <w:pPr>
              <w:rPr>
                <w:rFonts w:asciiTheme="majorHAnsi" w:hAnsiTheme="majorHAnsi"/>
              </w:rPr>
            </w:pPr>
          </w:p>
        </w:tc>
      </w:tr>
      <w:tr w:rsidR="009A1300" w14:paraId="7B7FFEE7" w14:textId="77777777" w:rsidTr="00A51730">
        <w:tc>
          <w:tcPr>
            <w:tcW w:w="1188" w:type="dxa"/>
            <w:tcBorders>
              <w:top w:val="single" w:sz="6" w:space="0" w:color="auto"/>
              <w:left w:val="single" w:sz="12" w:space="0" w:color="auto"/>
              <w:bottom w:val="single" w:sz="6" w:space="0" w:color="auto"/>
              <w:right w:val="single" w:sz="6" w:space="0" w:color="auto"/>
            </w:tcBorders>
          </w:tcPr>
          <w:p w14:paraId="089F637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B757E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5B4B91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412DCF0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6CC678"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0906AB89"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FEF5440" w14:textId="77777777" w:rsidR="009A1300" w:rsidRDefault="009A1300" w:rsidP="00A51730">
            <w:pPr>
              <w:rPr>
                <w:rFonts w:asciiTheme="majorHAnsi" w:hAnsiTheme="majorHAnsi"/>
              </w:rPr>
            </w:pPr>
          </w:p>
        </w:tc>
      </w:tr>
      <w:tr w:rsidR="009A1300" w14:paraId="412368EB" w14:textId="77777777" w:rsidTr="00A51730">
        <w:tc>
          <w:tcPr>
            <w:tcW w:w="1188" w:type="dxa"/>
            <w:tcBorders>
              <w:top w:val="single" w:sz="6" w:space="0" w:color="auto"/>
              <w:left w:val="single" w:sz="12" w:space="0" w:color="auto"/>
              <w:bottom w:val="single" w:sz="6" w:space="0" w:color="auto"/>
              <w:right w:val="single" w:sz="6" w:space="0" w:color="auto"/>
            </w:tcBorders>
          </w:tcPr>
          <w:p w14:paraId="7862D415"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26F26B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D2BE78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185F269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57CD37"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4687B77"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7555ED2" w14:textId="77777777" w:rsidR="009A1300" w:rsidRDefault="009A1300" w:rsidP="00A51730">
            <w:pPr>
              <w:rPr>
                <w:rFonts w:asciiTheme="majorHAnsi" w:hAnsiTheme="majorHAnsi"/>
              </w:rPr>
            </w:pPr>
          </w:p>
        </w:tc>
      </w:tr>
      <w:tr w:rsidR="009A1300" w14:paraId="4A24C796" w14:textId="77777777" w:rsidTr="00A51730">
        <w:tc>
          <w:tcPr>
            <w:tcW w:w="1188" w:type="dxa"/>
            <w:tcBorders>
              <w:top w:val="single" w:sz="6" w:space="0" w:color="auto"/>
              <w:left w:val="single" w:sz="12" w:space="0" w:color="auto"/>
              <w:bottom w:val="single" w:sz="6" w:space="0" w:color="auto"/>
              <w:right w:val="single" w:sz="6" w:space="0" w:color="auto"/>
            </w:tcBorders>
          </w:tcPr>
          <w:p w14:paraId="067CD5E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E2743F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367C315"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EB3E0C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5C4396B"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3DB9E01"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B4967EC" w14:textId="77777777" w:rsidR="009A1300" w:rsidRDefault="009A1300" w:rsidP="00A51730">
            <w:pPr>
              <w:rPr>
                <w:rFonts w:asciiTheme="majorHAnsi" w:hAnsiTheme="majorHAnsi"/>
              </w:rPr>
            </w:pPr>
          </w:p>
        </w:tc>
      </w:tr>
      <w:tr w:rsidR="009A1300" w14:paraId="10B2A2D4" w14:textId="77777777" w:rsidTr="00A51730">
        <w:tc>
          <w:tcPr>
            <w:tcW w:w="1188" w:type="dxa"/>
            <w:tcBorders>
              <w:top w:val="single" w:sz="6" w:space="0" w:color="auto"/>
              <w:left w:val="single" w:sz="12" w:space="0" w:color="auto"/>
              <w:bottom w:val="single" w:sz="6" w:space="0" w:color="auto"/>
              <w:right w:val="single" w:sz="6" w:space="0" w:color="auto"/>
            </w:tcBorders>
          </w:tcPr>
          <w:p w14:paraId="0009B34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F2EEF2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6996E8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173223D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9963EAC"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3EF4A63"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E0569A4" w14:textId="77777777" w:rsidR="009A1300" w:rsidRDefault="009A1300" w:rsidP="00A51730">
            <w:pPr>
              <w:rPr>
                <w:rFonts w:asciiTheme="majorHAnsi" w:hAnsiTheme="majorHAnsi"/>
              </w:rPr>
            </w:pPr>
          </w:p>
        </w:tc>
      </w:tr>
      <w:tr w:rsidR="009A1300" w14:paraId="542F8ECF" w14:textId="77777777" w:rsidTr="00A51730">
        <w:tc>
          <w:tcPr>
            <w:tcW w:w="1188" w:type="dxa"/>
            <w:tcBorders>
              <w:top w:val="single" w:sz="6" w:space="0" w:color="auto"/>
              <w:left w:val="single" w:sz="12" w:space="0" w:color="auto"/>
              <w:bottom w:val="single" w:sz="6" w:space="0" w:color="auto"/>
              <w:right w:val="single" w:sz="6" w:space="0" w:color="auto"/>
            </w:tcBorders>
          </w:tcPr>
          <w:p w14:paraId="301D683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33417F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874C1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17F22F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6C3273"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2D81069"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5FA738B" w14:textId="77777777" w:rsidR="009A1300" w:rsidRDefault="009A1300" w:rsidP="00A51730">
            <w:pPr>
              <w:rPr>
                <w:rFonts w:asciiTheme="majorHAnsi" w:hAnsiTheme="majorHAnsi"/>
              </w:rPr>
            </w:pPr>
          </w:p>
        </w:tc>
      </w:tr>
      <w:tr w:rsidR="009A1300" w14:paraId="7B2B52C5" w14:textId="77777777" w:rsidTr="00A51730">
        <w:tc>
          <w:tcPr>
            <w:tcW w:w="1188" w:type="dxa"/>
            <w:tcBorders>
              <w:top w:val="single" w:sz="6" w:space="0" w:color="auto"/>
              <w:left w:val="single" w:sz="12" w:space="0" w:color="auto"/>
              <w:bottom w:val="single" w:sz="6" w:space="0" w:color="auto"/>
              <w:right w:val="single" w:sz="6" w:space="0" w:color="auto"/>
            </w:tcBorders>
          </w:tcPr>
          <w:p w14:paraId="3F8689F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766CE3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E023B39"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6A6BD5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BB99C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908922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8DC0152" w14:textId="77777777" w:rsidR="009A1300" w:rsidRDefault="009A1300" w:rsidP="00A51730">
            <w:pPr>
              <w:rPr>
                <w:rFonts w:asciiTheme="majorHAnsi" w:hAnsiTheme="majorHAnsi"/>
              </w:rPr>
            </w:pPr>
          </w:p>
        </w:tc>
      </w:tr>
      <w:tr w:rsidR="009A1300" w14:paraId="07FBA5DF" w14:textId="77777777" w:rsidTr="00A51730">
        <w:tc>
          <w:tcPr>
            <w:tcW w:w="1188" w:type="dxa"/>
            <w:tcBorders>
              <w:top w:val="single" w:sz="6" w:space="0" w:color="auto"/>
              <w:left w:val="single" w:sz="12" w:space="0" w:color="auto"/>
              <w:bottom w:val="single" w:sz="6" w:space="0" w:color="auto"/>
              <w:right w:val="single" w:sz="6" w:space="0" w:color="auto"/>
            </w:tcBorders>
          </w:tcPr>
          <w:p w14:paraId="4813414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5BD435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8CD8A64"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0430F1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7A6F3B9"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AE0B82D"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A068A7D" w14:textId="77777777" w:rsidR="009A1300" w:rsidRDefault="009A1300" w:rsidP="00A51730">
            <w:pPr>
              <w:rPr>
                <w:rFonts w:asciiTheme="majorHAnsi" w:hAnsiTheme="majorHAnsi"/>
              </w:rPr>
            </w:pPr>
          </w:p>
        </w:tc>
      </w:tr>
      <w:tr w:rsidR="009A1300" w14:paraId="1393965D" w14:textId="77777777" w:rsidTr="00A51730">
        <w:tc>
          <w:tcPr>
            <w:tcW w:w="1188" w:type="dxa"/>
            <w:tcBorders>
              <w:top w:val="single" w:sz="6" w:space="0" w:color="auto"/>
              <w:left w:val="single" w:sz="12" w:space="0" w:color="auto"/>
              <w:bottom w:val="single" w:sz="6" w:space="0" w:color="auto"/>
              <w:right w:val="single" w:sz="6" w:space="0" w:color="auto"/>
            </w:tcBorders>
          </w:tcPr>
          <w:p w14:paraId="5C1701E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9B1B77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1D920CF"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1CC7C5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CCAF8F6"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1BDC9D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8F3FF3E" w14:textId="77777777" w:rsidR="009A1300" w:rsidRDefault="009A1300" w:rsidP="00A51730">
            <w:pPr>
              <w:rPr>
                <w:rFonts w:asciiTheme="majorHAnsi" w:hAnsiTheme="majorHAnsi"/>
              </w:rPr>
            </w:pPr>
          </w:p>
        </w:tc>
      </w:tr>
      <w:tr w:rsidR="009A1300" w14:paraId="34C6483A" w14:textId="77777777" w:rsidTr="00A51730">
        <w:tc>
          <w:tcPr>
            <w:tcW w:w="1188" w:type="dxa"/>
            <w:tcBorders>
              <w:top w:val="single" w:sz="6" w:space="0" w:color="auto"/>
              <w:left w:val="single" w:sz="12" w:space="0" w:color="auto"/>
              <w:bottom w:val="single" w:sz="6" w:space="0" w:color="auto"/>
              <w:right w:val="single" w:sz="6" w:space="0" w:color="auto"/>
            </w:tcBorders>
          </w:tcPr>
          <w:p w14:paraId="1FFC210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68C396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C82E3C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46A494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C8AE55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78E0B42"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4F52C116" w14:textId="77777777" w:rsidR="009A1300" w:rsidRDefault="009A1300" w:rsidP="00A51730">
            <w:pPr>
              <w:rPr>
                <w:rFonts w:asciiTheme="majorHAnsi" w:hAnsiTheme="majorHAnsi"/>
              </w:rPr>
            </w:pPr>
          </w:p>
        </w:tc>
      </w:tr>
      <w:tr w:rsidR="009A1300" w14:paraId="484C25D3" w14:textId="77777777" w:rsidTr="00A51730">
        <w:tc>
          <w:tcPr>
            <w:tcW w:w="1188" w:type="dxa"/>
            <w:tcBorders>
              <w:top w:val="single" w:sz="6" w:space="0" w:color="auto"/>
              <w:left w:val="single" w:sz="12" w:space="0" w:color="auto"/>
              <w:bottom w:val="single" w:sz="6" w:space="0" w:color="auto"/>
              <w:right w:val="single" w:sz="6" w:space="0" w:color="auto"/>
            </w:tcBorders>
          </w:tcPr>
          <w:p w14:paraId="35CDADBD"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E8F0F3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148805C"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1571242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851176"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BFBAA2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0BC0659" w14:textId="77777777" w:rsidR="009A1300" w:rsidRDefault="009A1300" w:rsidP="00A51730">
            <w:pPr>
              <w:rPr>
                <w:rFonts w:asciiTheme="majorHAnsi" w:hAnsiTheme="majorHAnsi"/>
              </w:rPr>
            </w:pPr>
          </w:p>
        </w:tc>
      </w:tr>
      <w:tr w:rsidR="009A1300" w14:paraId="6556EDC2" w14:textId="77777777" w:rsidTr="00A51730">
        <w:tc>
          <w:tcPr>
            <w:tcW w:w="1188" w:type="dxa"/>
            <w:tcBorders>
              <w:top w:val="single" w:sz="6" w:space="0" w:color="auto"/>
              <w:left w:val="single" w:sz="12" w:space="0" w:color="auto"/>
              <w:bottom w:val="single" w:sz="12" w:space="0" w:color="auto"/>
              <w:right w:val="single" w:sz="6" w:space="0" w:color="auto"/>
            </w:tcBorders>
          </w:tcPr>
          <w:p w14:paraId="2C53F0E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2B4DF71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690DA631"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12" w:space="0" w:color="auto"/>
              <w:right w:val="single" w:sz="6" w:space="0" w:color="auto"/>
            </w:tcBorders>
          </w:tcPr>
          <w:p w14:paraId="4BAD886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5B56D91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2DD43DD9" w14:textId="77777777" w:rsidR="009A1300" w:rsidRDefault="009A1300" w:rsidP="00A51730">
            <w:pPr>
              <w:keepNext/>
              <w:rPr>
                <w:rFonts w:asciiTheme="majorHAnsi" w:hAnsiTheme="majorHAnsi"/>
              </w:rPr>
            </w:pPr>
          </w:p>
        </w:tc>
        <w:tc>
          <w:tcPr>
            <w:tcW w:w="2628" w:type="dxa"/>
            <w:tcBorders>
              <w:top w:val="single" w:sz="6" w:space="0" w:color="auto"/>
              <w:left w:val="single" w:sz="6" w:space="0" w:color="auto"/>
              <w:bottom w:val="single" w:sz="12" w:space="0" w:color="auto"/>
              <w:right w:val="single" w:sz="12" w:space="0" w:color="auto"/>
            </w:tcBorders>
          </w:tcPr>
          <w:p w14:paraId="42558187" w14:textId="77777777" w:rsidR="009A1300" w:rsidRDefault="009A1300" w:rsidP="00A51730">
            <w:pPr>
              <w:keepNext/>
              <w:rPr>
                <w:rFonts w:asciiTheme="majorHAnsi" w:hAnsiTheme="majorHAnsi"/>
              </w:rPr>
            </w:pPr>
          </w:p>
        </w:tc>
      </w:tr>
    </w:tbl>
    <w:p w14:paraId="52EC23E3" w14:textId="77777777" w:rsidR="009A1300" w:rsidRDefault="009A1300" w:rsidP="009A1300">
      <w:pPr>
        <w:rPr>
          <w:rFonts w:asciiTheme="majorHAnsi" w:hAnsiTheme="majorHAnsi"/>
        </w:rPr>
      </w:pPr>
    </w:p>
    <w:p w14:paraId="48DD5D78" w14:textId="77777777" w:rsidR="009A1300" w:rsidRDefault="009A1300">
      <w:pPr>
        <w:spacing w:line="276" w:lineRule="auto"/>
        <w:contextualSpacing w:val="0"/>
        <w:rPr>
          <w:rFonts w:asciiTheme="majorHAnsi" w:eastAsiaTheme="majorEastAsia" w:hAnsiTheme="majorHAnsi" w:cstheme="majorBidi"/>
          <w:bCs/>
          <w:sz w:val="24"/>
          <w:szCs w:val="26"/>
        </w:rPr>
      </w:pPr>
      <w:r>
        <w:br w:type="page"/>
      </w:r>
    </w:p>
    <w:p w14:paraId="4369AE95" w14:textId="48B7A90E" w:rsidR="009A1300" w:rsidRDefault="009A1300" w:rsidP="009A1300">
      <w:pPr>
        <w:pStyle w:val="Heading2"/>
        <w:numPr>
          <w:ilvl w:val="0"/>
          <w:numId w:val="0"/>
        </w:numPr>
      </w:pPr>
      <w:r>
        <w:lastRenderedPageBreak/>
        <w:t>Table 2.  Port forward, starboard middle, port aft downrigger configuration.</w:t>
      </w:r>
    </w:p>
    <w:p w14:paraId="485B59ED" w14:textId="77777777" w:rsidR="009A1300" w:rsidRPr="00535976" w:rsidRDefault="009A1300" w:rsidP="009A1300"/>
    <w:tbl>
      <w:tblPr>
        <w:tblStyle w:val="TableGrid"/>
        <w:tblW w:w="9576" w:type="dxa"/>
        <w:tblLayout w:type="fixed"/>
        <w:tblLook w:val="04A0" w:firstRow="1" w:lastRow="0" w:firstColumn="1" w:lastColumn="0" w:noHBand="0" w:noVBand="1"/>
      </w:tblPr>
      <w:tblGrid>
        <w:gridCol w:w="1188"/>
        <w:gridCol w:w="1170"/>
        <w:gridCol w:w="1170"/>
        <w:gridCol w:w="990"/>
        <w:gridCol w:w="1170"/>
        <w:gridCol w:w="1260"/>
        <w:gridCol w:w="2628"/>
      </w:tblGrid>
      <w:tr w:rsidR="009A1300" w14:paraId="3AFBD898" w14:textId="77777777" w:rsidTr="00A51730">
        <w:tc>
          <w:tcPr>
            <w:tcW w:w="3528" w:type="dxa"/>
            <w:gridSpan w:val="3"/>
            <w:tcBorders>
              <w:top w:val="single" w:sz="12" w:space="0" w:color="auto"/>
              <w:left w:val="single" w:sz="12" w:space="0" w:color="auto"/>
              <w:bottom w:val="single" w:sz="6" w:space="0" w:color="auto"/>
              <w:right w:val="single" w:sz="6" w:space="0" w:color="auto"/>
            </w:tcBorders>
          </w:tcPr>
          <w:p w14:paraId="7395C418" w14:textId="77777777" w:rsidR="009A1300" w:rsidRDefault="009A1300" w:rsidP="00A51730">
            <w:pPr>
              <w:jc w:val="center"/>
              <w:rPr>
                <w:rFonts w:asciiTheme="majorHAnsi" w:hAnsiTheme="majorHAnsi"/>
              </w:rPr>
            </w:pPr>
            <w:r>
              <w:rPr>
                <w:rFonts w:asciiTheme="majorHAnsi" w:hAnsiTheme="majorHAnsi"/>
              </w:rPr>
              <w:t>Downrigger Counts:</w:t>
            </w:r>
          </w:p>
        </w:tc>
        <w:tc>
          <w:tcPr>
            <w:tcW w:w="3420" w:type="dxa"/>
            <w:gridSpan w:val="3"/>
            <w:tcBorders>
              <w:top w:val="single" w:sz="12" w:space="0" w:color="auto"/>
              <w:left w:val="single" w:sz="6" w:space="0" w:color="auto"/>
              <w:bottom w:val="single" w:sz="6" w:space="0" w:color="auto"/>
              <w:right w:val="single" w:sz="12" w:space="0" w:color="auto"/>
            </w:tcBorders>
          </w:tcPr>
          <w:p w14:paraId="5390B53E" w14:textId="77777777" w:rsidR="009A1300" w:rsidRDefault="009A1300" w:rsidP="00A51730">
            <w:pPr>
              <w:jc w:val="center"/>
              <w:rPr>
                <w:rFonts w:asciiTheme="majorHAnsi" w:hAnsiTheme="majorHAnsi"/>
              </w:rPr>
            </w:pPr>
            <w:r>
              <w:rPr>
                <w:rFonts w:asciiTheme="majorHAnsi" w:hAnsiTheme="majorHAnsi"/>
              </w:rPr>
              <w:t>Target Coordinates:</w:t>
            </w:r>
          </w:p>
        </w:tc>
        <w:tc>
          <w:tcPr>
            <w:tcW w:w="2628" w:type="dxa"/>
            <w:vMerge w:val="restart"/>
            <w:tcBorders>
              <w:top w:val="single" w:sz="12" w:space="0" w:color="auto"/>
              <w:left w:val="single" w:sz="6" w:space="0" w:color="auto"/>
              <w:right w:val="single" w:sz="12" w:space="0" w:color="auto"/>
            </w:tcBorders>
          </w:tcPr>
          <w:p w14:paraId="7185F458" w14:textId="77777777" w:rsidR="009A1300" w:rsidRDefault="009A1300" w:rsidP="00A51730">
            <w:pPr>
              <w:jc w:val="center"/>
              <w:rPr>
                <w:rFonts w:asciiTheme="majorHAnsi" w:hAnsiTheme="majorHAnsi"/>
              </w:rPr>
            </w:pPr>
            <w:r>
              <w:rPr>
                <w:rFonts w:asciiTheme="majorHAnsi" w:hAnsiTheme="majorHAnsi"/>
              </w:rPr>
              <w:t>Position</w:t>
            </w:r>
          </w:p>
        </w:tc>
      </w:tr>
      <w:tr w:rsidR="009A1300" w14:paraId="6A51295C" w14:textId="77777777" w:rsidTr="00A51730">
        <w:tc>
          <w:tcPr>
            <w:tcW w:w="1188" w:type="dxa"/>
            <w:tcBorders>
              <w:top w:val="single" w:sz="6" w:space="0" w:color="auto"/>
              <w:left w:val="single" w:sz="12" w:space="0" w:color="auto"/>
              <w:bottom w:val="single" w:sz="12" w:space="0" w:color="auto"/>
              <w:right w:val="single" w:sz="6" w:space="0" w:color="auto"/>
            </w:tcBorders>
          </w:tcPr>
          <w:p w14:paraId="6AB1062C" w14:textId="77777777" w:rsidR="009A1300" w:rsidRDefault="009A1300" w:rsidP="00A51730">
            <w:pPr>
              <w:jc w:val="center"/>
              <w:rPr>
                <w:rFonts w:asciiTheme="majorHAnsi" w:hAnsiTheme="majorHAnsi"/>
              </w:rPr>
            </w:pPr>
            <w:r>
              <w:rPr>
                <w:rFonts w:asciiTheme="majorHAnsi" w:hAnsiTheme="majorHAnsi"/>
              </w:rPr>
              <w:t>PORT FWD</w:t>
            </w:r>
          </w:p>
          <w:p w14:paraId="2446C6B7"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4A421034" w14:textId="77777777" w:rsidR="009A1300" w:rsidRDefault="009A1300" w:rsidP="00A51730">
            <w:pPr>
              <w:jc w:val="center"/>
              <w:rPr>
                <w:rFonts w:asciiTheme="majorHAnsi" w:hAnsiTheme="majorHAnsi"/>
              </w:rPr>
            </w:pPr>
            <w:r>
              <w:rPr>
                <w:rFonts w:asciiTheme="majorHAnsi" w:hAnsiTheme="majorHAnsi"/>
              </w:rPr>
              <w:t>STBD MID</w:t>
            </w:r>
          </w:p>
          <w:p w14:paraId="63747DCB" w14:textId="77777777" w:rsidR="009A1300" w:rsidRDefault="009A1300" w:rsidP="00A51730">
            <w:pPr>
              <w:jc w:val="center"/>
              <w:rPr>
                <w:rFonts w:asciiTheme="majorHAnsi" w:hAnsiTheme="majorHAnsi"/>
              </w:rPr>
            </w:pPr>
            <w:r>
              <w:rPr>
                <w:rFonts w:asciiTheme="majorHAnsi" w:hAnsiTheme="majorHAnsi"/>
              </w:rPr>
              <w:t>(Counts)</w:t>
            </w:r>
          </w:p>
        </w:tc>
        <w:tc>
          <w:tcPr>
            <w:tcW w:w="1170" w:type="dxa"/>
            <w:tcBorders>
              <w:top w:val="single" w:sz="6" w:space="0" w:color="auto"/>
              <w:left w:val="single" w:sz="6" w:space="0" w:color="auto"/>
              <w:bottom w:val="single" w:sz="12" w:space="0" w:color="auto"/>
              <w:right w:val="single" w:sz="6" w:space="0" w:color="auto"/>
            </w:tcBorders>
          </w:tcPr>
          <w:p w14:paraId="070ACBF6" w14:textId="77777777" w:rsidR="009A1300" w:rsidRDefault="009A1300" w:rsidP="00A51730">
            <w:pPr>
              <w:jc w:val="center"/>
              <w:rPr>
                <w:rFonts w:asciiTheme="majorHAnsi" w:hAnsiTheme="majorHAnsi"/>
              </w:rPr>
            </w:pPr>
            <w:r>
              <w:rPr>
                <w:rFonts w:asciiTheme="majorHAnsi" w:hAnsiTheme="majorHAnsi"/>
              </w:rPr>
              <w:t>PORT AFT</w:t>
            </w:r>
          </w:p>
          <w:p w14:paraId="443F4F78" w14:textId="77777777" w:rsidR="009A1300" w:rsidRDefault="009A1300" w:rsidP="00A51730">
            <w:pPr>
              <w:jc w:val="center"/>
              <w:rPr>
                <w:rFonts w:asciiTheme="majorHAnsi" w:hAnsiTheme="majorHAnsi"/>
              </w:rPr>
            </w:pPr>
            <w:r>
              <w:rPr>
                <w:rFonts w:asciiTheme="majorHAnsi" w:hAnsiTheme="majorHAnsi"/>
              </w:rPr>
              <w:t>(Counts)</w:t>
            </w:r>
          </w:p>
        </w:tc>
        <w:tc>
          <w:tcPr>
            <w:tcW w:w="990" w:type="dxa"/>
            <w:tcBorders>
              <w:top w:val="single" w:sz="6" w:space="0" w:color="auto"/>
              <w:left w:val="single" w:sz="6" w:space="0" w:color="auto"/>
              <w:bottom w:val="single" w:sz="12" w:space="0" w:color="auto"/>
              <w:right w:val="single" w:sz="6" w:space="0" w:color="auto"/>
            </w:tcBorders>
          </w:tcPr>
          <w:p w14:paraId="4BD883C9" w14:textId="77777777" w:rsidR="009A1300" w:rsidRDefault="009A1300" w:rsidP="00A51730">
            <w:pPr>
              <w:jc w:val="center"/>
              <w:rPr>
                <w:rFonts w:asciiTheme="majorHAnsi" w:hAnsiTheme="majorHAnsi"/>
              </w:rPr>
            </w:pPr>
            <w:r>
              <w:rPr>
                <w:rFonts w:asciiTheme="majorHAnsi" w:hAnsiTheme="majorHAnsi"/>
              </w:rPr>
              <w:t>X</w:t>
            </w:r>
          </w:p>
          <w:p w14:paraId="4C44A404" w14:textId="77777777" w:rsidR="009A1300" w:rsidRDefault="009A1300" w:rsidP="00A51730">
            <w:pPr>
              <w:pStyle w:val="NoSpacing"/>
              <w:jc w:val="center"/>
            </w:pPr>
          </w:p>
        </w:tc>
        <w:tc>
          <w:tcPr>
            <w:tcW w:w="1170" w:type="dxa"/>
            <w:tcBorders>
              <w:top w:val="single" w:sz="6" w:space="0" w:color="auto"/>
              <w:left w:val="single" w:sz="6" w:space="0" w:color="auto"/>
              <w:bottom w:val="single" w:sz="12" w:space="0" w:color="auto"/>
              <w:right w:val="single" w:sz="6" w:space="0" w:color="auto"/>
            </w:tcBorders>
          </w:tcPr>
          <w:p w14:paraId="0054F9CF" w14:textId="77777777" w:rsidR="009A1300" w:rsidRDefault="009A1300" w:rsidP="00A51730">
            <w:pPr>
              <w:jc w:val="center"/>
              <w:rPr>
                <w:rFonts w:asciiTheme="majorHAnsi" w:hAnsiTheme="majorHAnsi"/>
              </w:rPr>
            </w:pPr>
            <w:r>
              <w:rPr>
                <w:rFonts w:asciiTheme="majorHAnsi" w:hAnsiTheme="majorHAnsi"/>
              </w:rPr>
              <w:t>Y</w:t>
            </w:r>
          </w:p>
          <w:p w14:paraId="57003132" w14:textId="77777777" w:rsidR="009A1300" w:rsidRDefault="009A1300" w:rsidP="00A51730">
            <w:pPr>
              <w:jc w:val="cente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3D6C3171" w14:textId="77777777" w:rsidR="009A1300" w:rsidRDefault="009A1300" w:rsidP="00A51730">
            <w:pPr>
              <w:jc w:val="center"/>
              <w:rPr>
                <w:rFonts w:asciiTheme="majorHAnsi" w:hAnsiTheme="majorHAnsi"/>
              </w:rPr>
            </w:pPr>
            <w:r>
              <w:rPr>
                <w:rFonts w:asciiTheme="majorHAnsi" w:hAnsiTheme="majorHAnsi"/>
              </w:rPr>
              <w:t>Z</w:t>
            </w:r>
          </w:p>
          <w:p w14:paraId="7AB1A1F3" w14:textId="77777777" w:rsidR="009A1300" w:rsidRDefault="009A1300" w:rsidP="00A51730">
            <w:pPr>
              <w:jc w:val="center"/>
              <w:rPr>
                <w:rFonts w:asciiTheme="majorHAnsi" w:hAnsiTheme="majorHAnsi"/>
              </w:rPr>
            </w:pPr>
          </w:p>
        </w:tc>
        <w:tc>
          <w:tcPr>
            <w:tcW w:w="2628" w:type="dxa"/>
            <w:vMerge/>
            <w:tcBorders>
              <w:left w:val="single" w:sz="6" w:space="0" w:color="auto"/>
              <w:bottom w:val="single" w:sz="12" w:space="0" w:color="auto"/>
              <w:right w:val="single" w:sz="12" w:space="0" w:color="auto"/>
            </w:tcBorders>
          </w:tcPr>
          <w:p w14:paraId="0B9EE8AF" w14:textId="77777777" w:rsidR="009A1300" w:rsidRDefault="009A1300" w:rsidP="00A51730">
            <w:pPr>
              <w:jc w:val="center"/>
              <w:rPr>
                <w:rFonts w:asciiTheme="majorHAnsi" w:hAnsiTheme="majorHAnsi"/>
              </w:rPr>
            </w:pPr>
          </w:p>
        </w:tc>
      </w:tr>
      <w:tr w:rsidR="009A1300" w14:paraId="5855E512" w14:textId="77777777" w:rsidTr="00A51730">
        <w:tc>
          <w:tcPr>
            <w:tcW w:w="1188" w:type="dxa"/>
            <w:tcBorders>
              <w:top w:val="single" w:sz="12" w:space="0" w:color="auto"/>
              <w:left w:val="single" w:sz="12" w:space="0" w:color="auto"/>
              <w:bottom w:val="single" w:sz="6" w:space="0" w:color="auto"/>
              <w:right w:val="single" w:sz="6" w:space="0" w:color="auto"/>
            </w:tcBorders>
          </w:tcPr>
          <w:p w14:paraId="46AC9992"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668C4623"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2E6B8D39" w14:textId="77777777" w:rsidR="009A1300" w:rsidRDefault="009A1300" w:rsidP="00A51730">
            <w:pPr>
              <w:rPr>
                <w:rFonts w:asciiTheme="majorHAnsi" w:hAnsiTheme="majorHAnsi"/>
              </w:rPr>
            </w:pPr>
          </w:p>
        </w:tc>
        <w:tc>
          <w:tcPr>
            <w:tcW w:w="990" w:type="dxa"/>
            <w:tcBorders>
              <w:top w:val="single" w:sz="12" w:space="0" w:color="auto"/>
              <w:left w:val="single" w:sz="6" w:space="0" w:color="auto"/>
              <w:bottom w:val="single" w:sz="6" w:space="0" w:color="auto"/>
              <w:right w:val="single" w:sz="6" w:space="0" w:color="auto"/>
            </w:tcBorders>
          </w:tcPr>
          <w:p w14:paraId="6F159BBF" w14:textId="77777777" w:rsidR="009A1300" w:rsidRDefault="009A1300" w:rsidP="00A51730">
            <w:pPr>
              <w:rPr>
                <w:rFonts w:asciiTheme="majorHAnsi" w:hAnsiTheme="majorHAnsi"/>
              </w:rPr>
            </w:pPr>
          </w:p>
        </w:tc>
        <w:tc>
          <w:tcPr>
            <w:tcW w:w="1170" w:type="dxa"/>
            <w:tcBorders>
              <w:top w:val="single" w:sz="12" w:space="0" w:color="auto"/>
              <w:left w:val="single" w:sz="6" w:space="0" w:color="auto"/>
              <w:bottom w:val="single" w:sz="6" w:space="0" w:color="auto"/>
              <w:right w:val="single" w:sz="6" w:space="0" w:color="auto"/>
            </w:tcBorders>
          </w:tcPr>
          <w:p w14:paraId="2B04D8A3" w14:textId="77777777" w:rsidR="009A1300" w:rsidRDefault="009A1300" w:rsidP="00A51730">
            <w:pPr>
              <w:rPr>
                <w:rFonts w:asciiTheme="majorHAnsi" w:hAnsiTheme="majorHAnsi"/>
              </w:rPr>
            </w:pPr>
          </w:p>
        </w:tc>
        <w:tc>
          <w:tcPr>
            <w:tcW w:w="1260" w:type="dxa"/>
            <w:tcBorders>
              <w:top w:val="single" w:sz="12" w:space="0" w:color="auto"/>
              <w:left w:val="single" w:sz="6" w:space="0" w:color="auto"/>
              <w:bottom w:val="single" w:sz="6" w:space="0" w:color="auto"/>
              <w:right w:val="single" w:sz="12" w:space="0" w:color="auto"/>
            </w:tcBorders>
          </w:tcPr>
          <w:p w14:paraId="73F7AE91" w14:textId="77777777" w:rsidR="009A1300" w:rsidRDefault="009A1300" w:rsidP="00A51730">
            <w:pPr>
              <w:rPr>
                <w:rFonts w:asciiTheme="majorHAnsi" w:hAnsiTheme="majorHAnsi"/>
              </w:rPr>
            </w:pPr>
          </w:p>
        </w:tc>
        <w:tc>
          <w:tcPr>
            <w:tcW w:w="2628" w:type="dxa"/>
            <w:tcBorders>
              <w:top w:val="single" w:sz="12" w:space="0" w:color="auto"/>
              <w:left w:val="single" w:sz="6" w:space="0" w:color="auto"/>
              <w:bottom w:val="single" w:sz="6" w:space="0" w:color="auto"/>
              <w:right w:val="single" w:sz="12" w:space="0" w:color="auto"/>
            </w:tcBorders>
          </w:tcPr>
          <w:p w14:paraId="7FF0EA35" w14:textId="77777777" w:rsidR="009A1300" w:rsidRDefault="009A1300" w:rsidP="00A51730">
            <w:pPr>
              <w:rPr>
                <w:rFonts w:asciiTheme="majorHAnsi" w:hAnsiTheme="majorHAnsi"/>
              </w:rPr>
            </w:pPr>
          </w:p>
        </w:tc>
      </w:tr>
      <w:tr w:rsidR="009A1300" w14:paraId="54A6DC73" w14:textId="77777777" w:rsidTr="00A51730">
        <w:tc>
          <w:tcPr>
            <w:tcW w:w="1188" w:type="dxa"/>
            <w:tcBorders>
              <w:top w:val="single" w:sz="6" w:space="0" w:color="auto"/>
              <w:left w:val="single" w:sz="12" w:space="0" w:color="auto"/>
              <w:bottom w:val="single" w:sz="6" w:space="0" w:color="auto"/>
              <w:right w:val="single" w:sz="6" w:space="0" w:color="auto"/>
            </w:tcBorders>
          </w:tcPr>
          <w:p w14:paraId="7241BA1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E8C899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087A7F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F44AD5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8B9C170"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593EA467"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335DE88" w14:textId="77777777" w:rsidR="009A1300" w:rsidRDefault="009A1300" w:rsidP="00A51730">
            <w:pPr>
              <w:rPr>
                <w:rFonts w:asciiTheme="majorHAnsi" w:hAnsiTheme="majorHAnsi"/>
              </w:rPr>
            </w:pPr>
          </w:p>
        </w:tc>
      </w:tr>
      <w:tr w:rsidR="009A1300" w14:paraId="51B921FC" w14:textId="77777777" w:rsidTr="00A51730">
        <w:tc>
          <w:tcPr>
            <w:tcW w:w="1188" w:type="dxa"/>
            <w:tcBorders>
              <w:top w:val="single" w:sz="6" w:space="0" w:color="auto"/>
              <w:left w:val="single" w:sz="12" w:space="0" w:color="auto"/>
              <w:bottom w:val="single" w:sz="6" w:space="0" w:color="auto"/>
              <w:right w:val="single" w:sz="6" w:space="0" w:color="auto"/>
            </w:tcBorders>
          </w:tcPr>
          <w:p w14:paraId="206407D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88D715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541CCDB"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685CB48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7860651"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BAD2D82"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DB7DD7F" w14:textId="77777777" w:rsidR="009A1300" w:rsidRDefault="009A1300" w:rsidP="00A51730">
            <w:pPr>
              <w:rPr>
                <w:rFonts w:asciiTheme="majorHAnsi" w:hAnsiTheme="majorHAnsi"/>
              </w:rPr>
            </w:pPr>
          </w:p>
        </w:tc>
      </w:tr>
      <w:tr w:rsidR="009A1300" w14:paraId="5B2003E9" w14:textId="77777777" w:rsidTr="00A51730">
        <w:tc>
          <w:tcPr>
            <w:tcW w:w="1188" w:type="dxa"/>
            <w:tcBorders>
              <w:top w:val="single" w:sz="6" w:space="0" w:color="auto"/>
              <w:left w:val="single" w:sz="12" w:space="0" w:color="auto"/>
              <w:bottom w:val="single" w:sz="6" w:space="0" w:color="auto"/>
              <w:right w:val="single" w:sz="6" w:space="0" w:color="auto"/>
            </w:tcBorders>
          </w:tcPr>
          <w:p w14:paraId="46599A0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6763A4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A6CA27"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9A6068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154F9A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3FB481F"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A0ACB25" w14:textId="77777777" w:rsidR="009A1300" w:rsidRDefault="009A1300" w:rsidP="00A51730">
            <w:pPr>
              <w:rPr>
                <w:rFonts w:asciiTheme="majorHAnsi" w:hAnsiTheme="majorHAnsi"/>
              </w:rPr>
            </w:pPr>
          </w:p>
        </w:tc>
      </w:tr>
      <w:tr w:rsidR="009A1300" w14:paraId="6675F785" w14:textId="77777777" w:rsidTr="00A51730">
        <w:tc>
          <w:tcPr>
            <w:tcW w:w="1188" w:type="dxa"/>
            <w:tcBorders>
              <w:top w:val="single" w:sz="6" w:space="0" w:color="auto"/>
              <w:left w:val="single" w:sz="12" w:space="0" w:color="auto"/>
              <w:bottom w:val="single" w:sz="6" w:space="0" w:color="auto"/>
              <w:right w:val="single" w:sz="6" w:space="0" w:color="auto"/>
            </w:tcBorders>
          </w:tcPr>
          <w:p w14:paraId="7642E7B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FBF80A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0B6D97C"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1C25605"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76ACDEB"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76A6A84"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88521FF" w14:textId="77777777" w:rsidR="009A1300" w:rsidRDefault="009A1300" w:rsidP="00A51730">
            <w:pPr>
              <w:rPr>
                <w:rFonts w:asciiTheme="majorHAnsi" w:hAnsiTheme="majorHAnsi"/>
              </w:rPr>
            </w:pPr>
          </w:p>
        </w:tc>
      </w:tr>
      <w:tr w:rsidR="009A1300" w14:paraId="0CBF2B77" w14:textId="77777777" w:rsidTr="00A51730">
        <w:tc>
          <w:tcPr>
            <w:tcW w:w="1188" w:type="dxa"/>
            <w:tcBorders>
              <w:top w:val="single" w:sz="6" w:space="0" w:color="auto"/>
              <w:left w:val="single" w:sz="12" w:space="0" w:color="auto"/>
              <w:bottom w:val="single" w:sz="6" w:space="0" w:color="auto"/>
              <w:right w:val="single" w:sz="6" w:space="0" w:color="auto"/>
            </w:tcBorders>
          </w:tcPr>
          <w:p w14:paraId="56A598E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9E701B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E390393"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C4AE630"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6D735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71EF8BE7"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0DD703F3" w14:textId="77777777" w:rsidR="009A1300" w:rsidRDefault="009A1300" w:rsidP="00A51730">
            <w:pPr>
              <w:rPr>
                <w:rFonts w:asciiTheme="majorHAnsi" w:hAnsiTheme="majorHAnsi"/>
              </w:rPr>
            </w:pPr>
          </w:p>
        </w:tc>
      </w:tr>
      <w:tr w:rsidR="009A1300" w14:paraId="2FE77AE0" w14:textId="77777777" w:rsidTr="00A51730">
        <w:tc>
          <w:tcPr>
            <w:tcW w:w="1188" w:type="dxa"/>
            <w:tcBorders>
              <w:top w:val="single" w:sz="6" w:space="0" w:color="auto"/>
              <w:left w:val="single" w:sz="12" w:space="0" w:color="auto"/>
              <w:bottom w:val="single" w:sz="6" w:space="0" w:color="auto"/>
              <w:right w:val="single" w:sz="6" w:space="0" w:color="auto"/>
            </w:tcBorders>
          </w:tcPr>
          <w:p w14:paraId="1CF331D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8CB2AF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53C323A"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15FB58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FC31F48"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5B93EBF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4CF4DC6" w14:textId="77777777" w:rsidR="009A1300" w:rsidRDefault="009A1300" w:rsidP="00A51730">
            <w:pPr>
              <w:rPr>
                <w:rFonts w:asciiTheme="majorHAnsi" w:hAnsiTheme="majorHAnsi"/>
              </w:rPr>
            </w:pPr>
          </w:p>
        </w:tc>
      </w:tr>
      <w:tr w:rsidR="009A1300" w14:paraId="5C3608D5" w14:textId="77777777" w:rsidTr="00A51730">
        <w:tc>
          <w:tcPr>
            <w:tcW w:w="1188" w:type="dxa"/>
            <w:tcBorders>
              <w:top w:val="single" w:sz="6" w:space="0" w:color="auto"/>
              <w:left w:val="single" w:sz="12" w:space="0" w:color="auto"/>
              <w:bottom w:val="single" w:sz="6" w:space="0" w:color="auto"/>
              <w:right w:val="single" w:sz="6" w:space="0" w:color="auto"/>
            </w:tcBorders>
          </w:tcPr>
          <w:p w14:paraId="5E61A3F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2DC043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D9B52E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AC8515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1E56640"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48907174"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85D3E90" w14:textId="77777777" w:rsidR="009A1300" w:rsidRDefault="009A1300" w:rsidP="00A51730">
            <w:pPr>
              <w:rPr>
                <w:rFonts w:asciiTheme="majorHAnsi" w:hAnsiTheme="majorHAnsi"/>
              </w:rPr>
            </w:pPr>
          </w:p>
        </w:tc>
      </w:tr>
      <w:tr w:rsidR="009A1300" w14:paraId="50B0F927" w14:textId="77777777" w:rsidTr="00A51730">
        <w:tc>
          <w:tcPr>
            <w:tcW w:w="1188" w:type="dxa"/>
            <w:tcBorders>
              <w:top w:val="single" w:sz="6" w:space="0" w:color="auto"/>
              <w:left w:val="single" w:sz="12" w:space="0" w:color="auto"/>
              <w:bottom w:val="single" w:sz="6" w:space="0" w:color="auto"/>
              <w:right w:val="single" w:sz="6" w:space="0" w:color="auto"/>
            </w:tcBorders>
          </w:tcPr>
          <w:p w14:paraId="1FFDAA2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175345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864F053"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0364856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25DC34A"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219BAB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501BAC62" w14:textId="77777777" w:rsidR="009A1300" w:rsidRDefault="009A1300" w:rsidP="00A51730">
            <w:pPr>
              <w:rPr>
                <w:rFonts w:asciiTheme="majorHAnsi" w:hAnsiTheme="majorHAnsi"/>
              </w:rPr>
            </w:pPr>
          </w:p>
        </w:tc>
      </w:tr>
      <w:tr w:rsidR="009A1300" w14:paraId="689EAA8F" w14:textId="77777777" w:rsidTr="00A51730">
        <w:tc>
          <w:tcPr>
            <w:tcW w:w="1188" w:type="dxa"/>
            <w:tcBorders>
              <w:top w:val="single" w:sz="6" w:space="0" w:color="auto"/>
              <w:left w:val="single" w:sz="12" w:space="0" w:color="auto"/>
              <w:bottom w:val="single" w:sz="6" w:space="0" w:color="auto"/>
              <w:right w:val="single" w:sz="6" w:space="0" w:color="auto"/>
            </w:tcBorders>
          </w:tcPr>
          <w:p w14:paraId="305326E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109698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1223D8D"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9A03E6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388296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9AA133C"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3CB0E06E" w14:textId="77777777" w:rsidR="009A1300" w:rsidRDefault="009A1300" w:rsidP="00A51730">
            <w:pPr>
              <w:rPr>
                <w:rFonts w:asciiTheme="majorHAnsi" w:hAnsiTheme="majorHAnsi"/>
              </w:rPr>
            </w:pPr>
          </w:p>
        </w:tc>
      </w:tr>
      <w:tr w:rsidR="009A1300" w14:paraId="64194C8B" w14:textId="77777777" w:rsidTr="00A51730">
        <w:tc>
          <w:tcPr>
            <w:tcW w:w="1188" w:type="dxa"/>
            <w:tcBorders>
              <w:top w:val="single" w:sz="6" w:space="0" w:color="auto"/>
              <w:left w:val="single" w:sz="12" w:space="0" w:color="auto"/>
              <w:bottom w:val="single" w:sz="6" w:space="0" w:color="auto"/>
              <w:right w:val="single" w:sz="6" w:space="0" w:color="auto"/>
            </w:tcBorders>
          </w:tcPr>
          <w:p w14:paraId="2A021E8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E5A983C"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48EF230"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AEE04B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8379BD2"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0861C21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96007D5" w14:textId="77777777" w:rsidR="009A1300" w:rsidRDefault="009A1300" w:rsidP="00A51730">
            <w:pPr>
              <w:rPr>
                <w:rFonts w:asciiTheme="majorHAnsi" w:hAnsiTheme="majorHAnsi"/>
              </w:rPr>
            </w:pPr>
          </w:p>
        </w:tc>
      </w:tr>
      <w:tr w:rsidR="009A1300" w14:paraId="45F669EC" w14:textId="77777777" w:rsidTr="00A51730">
        <w:tc>
          <w:tcPr>
            <w:tcW w:w="1188" w:type="dxa"/>
            <w:tcBorders>
              <w:top w:val="single" w:sz="6" w:space="0" w:color="auto"/>
              <w:left w:val="single" w:sz="12" w:space="0" w:color="auto"/>
              <w:bottom w:val="single" w:sz="6" w:space="0" w:color="auto"/>
              <w:right w:val="single" w:sz="6" w:space="0" w:color="auto"/>
            </w:tcBorders>
          </w:tcPr>
          <w:p w14:paraId="399A6C5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43B9C3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DE432C3"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67C1B6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2346A4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2FDF000A"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91140FA" w14:textId="77777777" w:rsidR="009A1300" w:rsidRDefault="009A1300" w:rsidP="00A51730">
            <w:pPr>
              <w:rPr>
                <w:rFonts w:asciiTheme="majorHAnsi" w:hAnsiTheme="majorHAnsi"/>
              </w:rPr>
            </w:pPr>
          </w:p>
        </w:tc>
      </w:tr>
      <w:tr w:rsidR="009A1300" w14:paraId="064F413C" w14:textId="77777777" w:rsidTr="00A51730">
        <w:tc>
          <w:tcPr>
            <w:tcW w:w="1188" w:type="dxa"/>
            <w:tcBorders>
              <w:top w:val="single" w:sz="6" w:space="0" w:color="auto"/>
              <w:left w:val="single" w:sz="12" w:space="0" w:color="auto"/>
              <w:bottom w:val="single" w:sz="6" w:space="0" w:color="auto"/>
              <w:right w:val="single" w:sz="6" w:space="0" w:color="auto"/>
            </w:tcBorders>
          </w:tcPr>
          <w:p w14:paraId="194A57EE"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41C0D1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32F1E12"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1A175E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A34DED5"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95568E6"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CA5F905" w14:textId="77777777" w:rsidR="009A1300" w:rsidRDefault="009A1300" w:rsidP="00A51730">
            <w:pPr>
              <w:rPr>
                <w:rFonts w:asciiTheme="majorHAnsi" w:hAnsiTheme="majorHAnsi"/>
              </w:rPr>
            </w:pPr>
          </w:p>
        </w:tc>
      </w:tr>
      <w:tr w:rsidR="009A1300" w14:paraId="4BE0695A" w14:textId="77777777" w:rsidTr="00A51730">
        <w:tc>
          <w:tcPr>
            <w:tcW w:w="1188" w:type="dxa"/>
            <w:tcBorders>
              <w:top w:val="single" w:sz="6" w:space="0" w:color="auto"/>
              <w:left w:val="single" w:sz="12" w:space="0" w:color="auto"/>
              <w:bottom w:val="single" w:sz="6" w:space="0" w:color="auto"/>
              <w:right w:val="single" w:sz="6" w:space="0" w:color="auto"/>
            </w:tcBorders>
          </w:tcPr>
          <w:p w14:paraId="29865D8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2C00AB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C68118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F755C54"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5463FF1F"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B3F24CD"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0738C76" w14:textId="77777777" w:rsidR="009A1300" w:rsidRDefault="009A1300" w:rsidP="00A51730">
            <w:pPr>
              <w:rPr>
                <w:rFonts w:asciiTheme="majorHAnsi" w:hAnsiTheme="majorHAnsi"/>
              </w:rPr>
            </w:pPr>
          </w:p>
        </w:tc>
      </w:tr>
      <w:tr w:rsidR="009A1300" w14:paraId="1E969400" w14:textId="77777777" w:rsidTr="00A51730">
        <w:tc>
          <w:tcPr>
            <w:tcW w:w="1188" w:type="dxa"/>
            <w:tcBorders>
              <w:top w:val="single" w:sz="6" w:space="0" w:color="auto"/>
              <w:left w:val="single" w:sz="12" w:space="0" w:color="auto"/>
              <w:bottom w:val="single" w:sz="6" w:space="0" w:color="auto"/>
              <w:right w:val="single" w:sz="6" w:space="0" w:color="auto"/>
            </w:tcBorders>
          </w:tcPr>
          <w:p w14:paraId="7B367D6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7475E535"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9E707C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5F22624A"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45219A88"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35323198"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61A5540E" w14:textId="77777777" w:rsidR="009A1300" w:rsidRDefault="009A1300" w:rsidP="00A51730">
            <w:pPr>
              <w:rPr>
                <w:rFonts w:asciiTheme="majorHAnsi" w:hAnsiTheme="majorHAnsi"/>
              </w:rPr>
            </w:pPr>
          </w:p>
        </w:tc>
      </w:tr>
      <w:tr w:rsidR="009A1300" w14:paraId="1737B0E8" w14:textId="77777777" w:rsidTr="00A51730">
        <w:tc>
          <w:tcPr>
            <w:tcW w:w="1188" w:type="dxa"/>
            <w:tcBorders>
              <w:top w:val="single" w:sz="6" w:space="0" w:color="auto"/>
              <w:left w:val="single" w:sz="12" w:space="0" w:color="auto"/>
              <w:bottom w:val="single" w:sz="6" w:space="0" w:color="auto"/>
              <w:right w:val="single" w:sz="6" w:space="0" w:color="auto"/>
            </w:tcBorders>
          </w:tcPr>
          <w:p w14:paraId="11B8819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E506388"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D0744E8"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3AEB2C5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B11821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9B97152"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A3D2815" w14:textId="77777777" w:rsidR="009A1300" w:rsidRDefault="009A1300" w:rsidP="00A51730">
            <w:pPr>
              <w:rPr>
                <w:rFonts w:asciiTheme="majorHAnsi" w:hAnsiTheme="majorHAnsi"/>
              </w:rPr>
            </w:pPr>
          </w:p>
        </w:tc>
      </w:tr>
      <w:tr w:rsidR="009A1300" w14:paraId="23A89D2B" w14:textId="77777777" w:rsidTr="00A51730">
        <w:tc>
          <w:tcPr>
            <w:tcW w:w="1188" w:type="dxa"/>
            <w:tcBorders>
              <w:top w:val="single" w:sz="6" w:space="0" w:color="auto"/>
              <w:left w:val="single" w:sz="12" w:space="0" w:color="auto"/>
              <w:bottom w:val="single" w:sz="6" w:space="0" w:color="auto"/>
              <w:right w:val="single" w:sz="6" w:space="0" w:color="auto"/>
            </w:tcBorders>
          </w:tcPr>
          <w:p w14:paraId="4E8A70B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0143FA1"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3D9E114"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289C6AB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3B7065D"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6F7BD860"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7D28DCB9" w14:textId="77777777" w:rsidR="009A1300" w:rsidRDefault="009A1300" w:rsidP="00A51730">
            <w:pPr>
              <w:rPr>
                <w:rFonts w:asciiTheme="majorHAnsi" w:hAnsiTheme="majorHAnsi"/>
              </w:rPr>
            </w:pPr>
          </w:p>
        </w:tc>
      </w:tr>
      <w:tr w:rsidR="009A1300" w14:paraId="157EFDC6" w14:textId="77777777" w:rsidTr="00A51730">
        <w:tc>
          <w:tcPr>
            <w:tcW w:w="1188" w:type="dxa"/>
            <w:tcBorders>
              <w:top w:val="single" w:sz="6" w:space="0" w:color="auto"/>
              <w:left w:val="single" w:sz="12" w:space="0" w:color="auto"/>
              <w:bottom w:val="single" w:sz="6" w:space="0" w:color="auto"/>
              <w:right w:val="single" w:sz="6" w:space="0" w:color="auto"/>
            </w:tcBorders>
          </w:tcPr>
          <w:p w14:paraId="16A24D1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6B755136"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0EB9723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7B605E1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B072ABE"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1CFF9B75"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14FBA894" w14:textId="77777777" w:rsidR="009A1300" w:rsidRDefault="009A1300" w:rsidP="00A51730">
            <w:pPr>
              <w:rPr>
                <w:rFonts w:asciiTheme="majorHAnsi" w:hAnsiTheme="majorHAnsi"/>
              </w:rPr>
            </w:pPr>
          </w:p>
        </w:tc>
      </w:tr>
      <w:tr w:rsidR="009A1300" w14:paraId="33A3B906" w14:textId="77777777" w:rsidTr="00A51730">
        <w:tc>
          <w:tcPr>
            <w:tcW w:w="1188" w:type="dxa"/>
            <w:tcBorders>
              <w:top w:val="single" w:sz="6" w:space="0" w:color="auto"/>
              <w:left w:val="single" w:sz="12" w:space="0" w:color="auto"/>
              <w:bottom w:val="single" w:sz="6" w:space="0" w:color="auto"/>
              <w:right w:val="single" w:sz="6" w:space="0" w:color="auto"/>
            </w:tcBorders>
          </w:tcPr>
          <w:p w14:paraId="43DA5DC3"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2B4BCA99"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15A8115F"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6" w:space="0" w:color="auto"/>
              <w:right w:val="single" w:sz="6" w:space="0" w:color="auto"/>
            </w:tcBorders>
          </w:tcPr>
          <w:p w14:paraId="6BAF2F6B"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6" w:space="0" w:color="auto"/>
              <w:right w:val="single" w:sz="6" w:space="0" w:color="auto"/>
            </w:tcBorders>
          </w:tcPr>
          <w:p w14:paraId="3ABB07C5"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6" w:space="0" w:color="auto"/>
              <w:right w:val="single" w:sz="12" w:space="0" w:color="auto"/>
            </w:tcBorders>
          </w:tcPr>
          <w:p w14:paraId="3425D99F" w14:textId="77777777" w:rsidR="009A1300" w:rsidRDefault="009A1300" w:rsidP="00A51730">
            <w:pPr>
              <w:rPr>
                <w:rFonts w:asciiTheme="majorHAnsi" w:hAnsiTheme="majorHAnsi"/>
              </w:rPr>
            </w:pPr>
          </w:p>
        </w:tc>
        <w:tc>
          <w:tcPr>
            <w:tcW w:w="2628" w:type="dxa"/>
            <w:tcBorders>
              <w:top w:val="single" w:sz="6" w:space="0" w:color="auto"/>
              <w:left w:val="single" w:sz="6" w:space="0" w:color="auto"/>
              <w:bottom w:val="single" w:sz="6" w:space="0" w:color="auto"/>
              <w:right w:val="single" w:sz="12" w:space="0" w:color="auto"/>
            </w:tcBorders>
          </w:tcPr>
          <w:p w14:paraId="2B1A866C" w14:textId="77777777" w:rsidR="009A1300" w:rsidRDefault="009A1300" w:rsidP="00A51730">
            <w:pPr>
              <w:rPr>
                <w:rFonts w:asciiTheme="majorHAnsi" w:hAnsiTheme="majorHAnsi"/>
              </w:rPr>
            </w:pPr>
          </w:p>
        </w:tc>
      </w:tr>
      <w:tr w:rsidR="009A1300" w14:paraId="76835D31" w14:textId="77777777" w:rsidTr="00A51730">
        <w:tc>
          <w:tcPr>
            <w:tcW w:w="1188" w:type="dxa"/>
            <w:tcBorders>
              <w:top w:val="single" w:sz="6" w:space="0" w:color="auto"/>
              <w:left w:val="single" w:sz="12" w:space="0" w:color="auto"/>
              <w:bottom w:val="single" w:sz="12" w:space="0" w:color="auto"/>
              <w:right w:val="single" w:sz="6" w:space="0" w:color="auto"/>
            </w:tcBorders>
          </w:tcPr>
          <w:p w14:paraId="2AFDE237"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68DC12F2"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5DCFCC3E" w14:textId="77777777" w:rsidR="009A1300" w:rsidRDefault="009A1300" w:rsidP="00A51730">
            <w:pPr>
              <w:rPr>
                <w:rFonts w:asciiTheme="majorHAnsi" w:hAnsiTheme="majorHAnsi"/>
              </w:rPr>
            </w:pPr>
          </w:p>
        </w:tc>
        <w:tc>
          <w:tcPr>
            <w:tcW w:w="990" w:type="dxa"/>
            <w:tcBorders>
              <w:top w:val="single" w:sz="6" w:space="0" w:color="auto"/>
              <w:left w:val="single" w:sz="6" w:space="0" w:color="auto"/>
              <w:bottom w:val="single" w:sz="12" w:space="0" w:color="auto"/>
              <w:right w:val="single" w:sz="6" w:space="0" w:color="auto"/>
            </w:tcBorders>
          </w:tcPr>
          <w:p w14:paraId="07DB49CF" w14:textId="77777777" w:rsidR="009A1300" w:rsidRDefault="009A1300" w:rsidP="00A51730">
            <w:pPr>
              <w:rPr>
                <w:rFonts w:asciiTheme="majorHAnsi" w:hAnsiTheme="majorHAnsi"/>
              </w:rPr>
            </w:pPr>
          </w:p>
        </w:tc>
        <w:tc>
          <w:tcPr>
            <w:tcW w:w="1170" w:type="dxa"/>
            <w:tcBorders>
              <w:top w:val="single" w:sz="6" w:space="0" w:color="auto"/>
              <w:left w:val="single" w:sz="6" w:space="0" w:color="auto"/>
              <w:bottom w:val="single" w:sz="12" w:space="0" w:color="auto"/>
              <w:right w:val="single" w:sz="6" w:space="0" w:color="auto"/>
            </w:tcBorders>
          </w:tcPr>
          <w:p w14:paraId="02AB312A" w14:textId="77777777" w:rsidR="009A1300" w:rsidRDefault="009A1300" w:rsidP="00A51730">
            <w:pPr>
              <w:rPr>
                <w:rFonts w:asciiTheme="majorHAnsi" w:hAnsiTheme="majorHAnsi"/>
              </w:rPr>
            </w:pPr>
          </w:p>
        </w:tc>
        <w:tc>
          <w:tcPr>
            <w:tcW w:w="1260" w:type="dxa"/>
            <w:tcBorders>
              <w:top w:val="single" w:sz="6" w:space="0" w:color="auto"/>
              <w:left w:val="single" w:sz="6" w:space="0" w:color="auto"/>
              <w:bottom w:val="single" w:sz="12" w:space="0" w:color="auto"/>
              <w:right w:val="single" w:sz="12" w:space="0" w:color="auto"/>
            </w:tcBorders>
          </w:tcPr>
          <w:p w14:paraId="7C89DD1D" w14:textId="77777777" w:rsidR="009A1300" w:rsidRDefault="009A1300" w:rsidP="00A51730">
            <w:pPr>
              <w:keepNext/>
              <w:rPr>
                <w:rFonts w:asciiTheme="majorHAnsi" w:hAnsiTheme="majorHAnsi"/>
              </w:rPr>
            </w:pPr>
          </w:p>
        </w:tc>
        <w:tc>
          <w:tcPr>
            <w:tcW w:w="2628" w:type="dxa"/>
            <w:tcBorders>
              <w:top w:val="single" w:sz="6" w:space="0" w:color="auto"/>
              <w:left w:val="single" w:sz="6" w:space="0" w:color="auto"/>
              <w:bottom w:val="single" w:sz="12" w:space="0" w:color="auto"/>
              <w:right w:val="single" w:sz="12" w:space="0" w:color="auto"/>
            </w:tcBorders>
          </w:tcPr>
          <w:p w14:paraId="4FF49EF8" w14:textId="77777777" w:rsidR="009A1300" w:rsidRDefault="009A1300" w:rsidP="00A51730">
            <w:pPr>
              <w:keepNext/>
              <w:rPr>
                <w:rFonts w:asciiTheme="majorHAnsi" w:hAnsiTheme="majorHAnsi"/>
              </w:rPr>
            </w:pPr>
          </w:p>
        </w:tc>
      </w:tr>
    </w:tbl>
    <w:p w14:paraId="289B1D7C" w14:textId="77777777" w:rsidR="009A1300" w:rsidRDefault="009A1300" w:rsidP="009A1300">
      <w:pPr>
        <w:spacing w:after="0"/>
      </w:pPr>
    </w:p>
    <w:p w14:paraId="61C6DB1D" w14:textId="77777777" w:rsidR="009A1300" w:rsidRDefault="009A1300" w:rsidP="009A1300">
      <w:pPr>
        <w:spacing w:after="0"/>
      </w:pPr>
    </w:p>
    <w:p w14:paraId="085181D3" w14:textId="77777777" w:rsidR="009A1300" w:rsidRDefault="009A1300" w:rsidP="009A1300">
      <w:pPr>
        <w:pStyle w:val="Heading2"/>
        <w:numPr>
          <w:ilvl w:val="0"/>
          <w:numId w:val="0"/>
        </w:numPr>
      </w:pPr>
      <w:r>
        <w:br w:type="page"/>
      </w:r>
      <w:r>
        <w:lastRenderedPageBreak/>
        <w:t>Table 3.  Four-downrigger configuration.  Port forward, port aft, starboard forward, starboard aft downrigger configuration.</w:t>
      </w:r>
    </w:p>
    <w:p w14:paraId="39EE3EB7" w14:textId="77777777" w:rsidR="009A1300" w:rsidRPr="00535976" w:rsidRDefault="009A1300" w:rsidP="009A1300"/>
    <w:tbl>
      <w:tblPr>
        <w:tblStyle w:val="TableGrid"/>
        <w:tblW w:w="5000" w:type="pct"/>
        <w:tblLayout w:type="fixed"/>
        <w:tblLook w:val="04A0" w:firstRow="1" w:lastRow="0" w:firstColumn="1" w:lastColumn="0" w:noHBand="0" w:noVBand="1"/>
      </w:tblPr>
      <w:tblGrid>
        <w:gridCol w:w="1068"/>
        <w:gridCol w:w="1054"/>
        <w:gridCol w:w="1052"/>
        <w:gridCol w:w="1052"/>
        <w:gridCol w:w="877"/>
        <w:gridCol w:w="965"/>
        <w:gridCol w:w="965"/>
        <w:gridCol w:w="2297"/>
      </w:tblGrid>
      <w:tr w:rsidR="009A1300" w14:paraId="300E0C64" w14:textId="77777777" w:rsidTr="00A51730">
        <w:trPr>
          <w:cantSplit/>
        </w:trPr>
        <w:tc>
          <w:tcPr>
            <w:tcW w:w="2265" w:type="pct"/>
            <w:gridSpan w:val="4"/>
            <w:tcBorders>
              <w:top w:val="single" w:sz="12" w:space="0" w:color="auto"/>
              <w:left w:val="single" w:sz="12" w:space="0" w:color="auto"/>
              <w:bottom w:val="single" w:sz="6" w:space="0" w:color="auto"/>
              <w:right w:val="single" w:sz="6" w:space="0" w:color="auto"/>
            </w:tcBorders>
          </w:tcPr>
          <w:p w14:paraId="03E8BBC4" w14:textId="77777777" w:rsidR="009A1300" w:rsidRDefault="009A1300" w:rsidP="00A51730">
            <w:pPr>
              <w:jc w:val="center"/>
              <w:rPr>
                <w:rFonts w:asciiTheme="majorHAnsi" w:hAnsiTheme="majorHAnsi"/>
              </w:rPr>
            </w:pPr>
            <w:r>
              <w:rPr>
                <w:rFonts w:asciiTheme="majorHAnsi" w:hAnsiTheme="majorHAnsi"/>
              </w:rPr>
              <w:t>Downrigger Counts:</w:t>
            </w:r>
          </w:p>
        </w:tc>
        <w:tc>
          <w:tcPr>
            <w:tcW w:w="1504" w:type="pct"/>
            <w:gridSpan w:val="3"/>
            <w:tcBorders>
              <w:top w:val="single" w:sz="12" w:space="0" w:color="auto"/>
              <w:left w:val="single" w:sz="6" w:space="0" w:color="auto"/>
              <w:bottom w:val="single" w:sz="6" w:space="0" w:color="auto"/>
              <w:right w:val="single" w:sz="12" w:space="0" w:color="auto"/>
            </w:tcBorders>
          </w:tcPr>
          <w:p w14:paraId="1277F40C" w14:textId="77777777" w:rsidR="009A1300" w:rsidRDefault="009A1300" w:rsidP="00A51730">
            <w:pPr>
              <w:jc w:val="center"/>
              <w:rPr>
                <w:rFonts w:asciiTheme="majorHAnsi" w:hAnsiTheme="majorHAnsi"/>
              </w:rPr>
            </w:pPr>
            <w:r>
              <w:rPr>
                <w:rFonts w:asciiTheme="majorHAnsi" w:hAnsiTheme="majorHAnsi"/>
              </w:rPr>
              <w:t>Target Coordinates:</w:t>
            </w:r>
          </w:p>
        </w:tc>
        <w:tc>
          <w:tcPr>
            <w:tcW w:w="1231" w:type="pct"/>
            <w:vMerge w:val="restart"/>
            <w:tcBorders>
              <w:top w:val="single" w:sz="12" w:space="0" w:color="auto"/>
              <w:left w:val="single" w:sz="6" w:space="0" w:color="auto"/>
              <w:right w:val="single" w:sz="12" w:space="0" w:color="auto"/>
            </w:tcBorders>
          </w:tcPr>
          <w:p w14:paraId="1EDA196C" w14:textId="77777777" w:rsidR="009A1300" w:rsidRDefault="009A1300" w:rsidP="00A51730">
            <w:pPr>
              <w:jc w:val="center"/>
              <w:rPr>
                <w:rFonts w:asciiTheme="majorHAnsi" w:hAnsiTheme="majorHAnsi"/>
              </w:rPr>
            </w:pPr>
            <w:r>
              <w:rPr>
                <w:rFonts w:asciiTheme="majorHAnsi" w:hAnsiTheme="majorHAnsi"/>
              </w:rPr>
              <w:t>Position</w:t>
            </w:r>
          </w:p>
        </w:tc>
      </w:tr>
      <w:tr w:rsidR="009A1300" w14:paraId="000866F0" w14:textId="77777777" w:rsidTr="00A51730">
        <w:trPr>
          <w:cantSplit/>
        </w:trPr>
        <w:tc>
          <w:tcPr>
            <w:tcW w:w="572" w:type="pct"/>
            <w:tcBorders>
              <w:top w:val="single" w:sz="6" w:space="0" w:color="auto"/>
              <w:left w:val="single" w:sz="12" w:space="0" w:color="auto"/>
              <w:bottom w:val="single" w:sz="12" w:space="0" w:color="auto"/>
              <w:right w:val="single" w:sz="4" w:space="0" w:color="auto"/>
            </w:tcBorders>
          </w:tcPr>
          <w:p w14:paraId="25FE2F19" w14:textId="77777777" w:rsidR="009A1300" w:rsidRDefault="009A1300" w:rsidP="00A51730">
            <w:pPr>
              <w:jc w:val="center"/>
              <w:rPr>
                <w:rFonts w:asciiTheme="majorHAnsi" w:hAnsiTheme="majorHAnsi"/>
              </w:rPr>
            </w:pPr>
            <w:r>
              <w:rPr>
                <w:rFonts w:asciiTheme="majorHAnsi" w:hAnsiTheme="majorHAnsi"/>
              </w:rPr>
              <w:t>PORT FWD</w:t>
            </w:r>
          </w:p>
          <w:p w14:paraId="23619299" w14:textId="77777777" w:rsidR="009A1300" w:rsidRDefault="009A1300" w:rsidP="00A51730">
            <w:pPr>
              <w:jc w:val="center"/>
              <w:rPr>
                <w:rFonts w:asciiTheme="majorHAnsi" w:hAnsiTheme="majorHAnsi"/>
              </w:rPr>
            </w:pPr>
            <w:r>
              <w:rPr>
                <w:rFonts w:asciiTheme="majorHAnsi" w:hAnsiTheme="majorHAnsi"/>
              </w:rPr>
              <w:t>(Counts)</w:t>
            </w:r>
          </w:p>
        </w:tc>
        <w:tc>
          <w:tcPr>
            <w:tcW w:w="565" w:type="pct"/>
            <w:tcBorders>
              <w:top w:val="single" w:sz="6" w:space="0" w:color="auto"/>
              <w:left w:val="single" w:sz="4" w:space="0" w:color="auto"/>
              <w:bottom w:val="single" w:sz="12" w:space="0" w:color="auto"/>
              <w:right w:val="single" w:sz="6" w:space="0" w:color="auto"/>
            </w:tcBorders>
          </w:tcPr>
          <w:p w14:paraId="7141BA1E" w14:textId="77777777" w:rsidR="009A1300" w:rsidRDefault="009A1300" w:rsidP="00A51730">
            <w:pPr>
              <w:jc w:val="center"/>
              <w:rPr>
                <w:rFonts w:asciiTheme="majorHAnsi" w:hAnsiTheme="majorHAnsi"/>
              </w:rPr>
            </w:pPr>
            <w:r>
              <w:rPr>
                <w:rFonts w:asciiTheme="majorHAnsi" w:hAnsiTheme="majorHAnsi"/>
              </w:rPr>
              <w:t>PORT AFT</w:t>
            </w:r>
          </w:p>
          <w:p w14:paraId="018DF621" w14:textId="77777777" w:rsidR="009A1300" w:rsidRDefault="009A1300" w:rsidP="00A51730">
            <w:pPr>
              <w:jc w:val="center"/>
              <w:rPr>
                <w:rFonts w:asciiTheme="majorHAnsi" w:hAnsiTheme="majorHAnsi"/>
              </w:rPr>
            </w:pPr>
            <w:r>
              <w:rPr>
                <w:rFonts w:asciiTheme="majorHAnsi" w:hAnsiTheme="majorHAnsi"/>
              </w:rPr>
              <w:t>(Counts)</w:t>
            </w:r>
          </w:p>
        </w:tc>
        <w:tc>
          <w:tcPr>
            <w:tcW w:w="564" w:type="pct"/>
            <w:tcBorders>
              <w:top w:val="single" w:sz="6" w:space="0" w:color="auto"/>
              <w:left w:val="single" w:sz="6" w:space="0" w:color="auto"/>
              <w:bottom w:val="single" w:sz="12" w:space="0" w:color="auto"/>
              <w:right w:val="single" w:sz="6" w:space="0" w:color="auto"/>
            </w:tcBorders>
          </w:tcPr>
          <w:p w14:paraId="3E2812C0" w14:textId="77777777" w:rsidR="009A1300" w:rsidRDefault="009A1300" w:rsidP="00A51730">
            <w:pPr>
              <w:jc w:val="center"/>
              <w:rPr>
                <w:rFonts w:asciiTheme="majorHAnsi" w:hAnsiTheme="majorHAnsi"/>
              </w:rPr>
            </w:pPr>
            <w:r>
              <w:rPr>
                <w:rFonts w:asciiTheme="majorHAnsi" w:hAnsiTheme="majorHAnsi"/>
              </w:rPr>
              <w:t>STBD FWD</w:t>
            </w:r>
          </w:p>
          <w:p w14:paraId="22642386" w14:textId="77777777" w:rsidR="009A1300" w:rsidRDefault="009A1300" w:rsidP="00A51730">
            <w:pPr>
              <w:jc w:val="center"/>
              <w:rPr>
                <w:rFonts w:asciiTheme="majorHAnsi" w:hAnsiTheme="majorHAnsi"/>
              </w:rPr>
            </w:pPr>
            <w:r>
              <w:rPr>
                <w:rFonts w:asciiTheme="majorHAnsi" w:hAnsiTheme="majorHAnsi"/>
              </w:rPr>
              <w:t>(Counts)</w:t>
            </w:r>
          </w:p>
        </w:tc>
        <w:tc>
          <w:tcPr>
            <w:tcW w:w="564" w:type="pct"/>
            <w:tcBorders>
              <w:top w:val="single" w:sz="6" w:space="0" w:color="auto"/>
              <w:left w:val="single" w:sz="6" w:space="0" w:color="auto"/>
              <w:bottom w:val="single" w:sz="12" w:space="0" w:color="auto"/>
              <w:right w:val="single" w:sz="6" w:space="0" w:color="auto"/>
            </w:tcBorders>
          </w:tcPr>
          <w:p w14:paraId="76B38D77" w14:textId="77777777" w:rsidR="009A1300" w:rsidRDefault="009A1300" w:rsidP="00A51730">
            <w:pPr>
              <w:jc w:val="center"/>
              <w:rPr>
                <w:rFonts w:asciiTheme="majorHAnsi" w:hAnsiTheme="majorHAnsi"/>
              </w:rPr>
            </w:pPr>
            <w:r>
              <w:rPr>
                <w:rFonts w:asciiTheme="majorHAnsi" w:hAnsiTheme="majorHAnsi"/>
              </w:rPr>
              <w:t>STBD AFT</w:t>
            </w:r>
          </w:p>
          <w:p w14:paraId="6146FA80" w14:textId="77777777" w:rsidR="009A1300" w:rsidRDefault="009A1300" w:rsidP="00A51730">
            <w:pPr>
              <w:jc w:val="center"/>
              <w:rPr>
                <w:rFonts w:asciiTheme="majorHAnsi" w:hAnsiTheme="majorHAnsi"/>
              </w:rPr>
            </w:pPr>
            <w:r>
              <w:rPr>
                <w:rFonts w:asciiTheme="majorHAnsi" w:hAnsiTheme="majorHAnsi"/>
              </w:rPr>
              <w:t>(Counts)</w:t>
            </w:r>
          </w:p>
        </w:tc>
        <w:tc>
          <w:tcPr>
            <w:tcW w:w="470" w:type="pct"/>
            <w:tcBorders>
              <w:top w:val="single" w:sz="6" w:space="0" w:color="auto"/>
              <w:left w:val="single" w:sz="6" w:space="0" w:color="auto"/>
              <w:bottom w:val="single" w:sz="12" w:space="0" w:color="auto"/>
              <w:right w:val="single" w:sz="6" w:space="0" w:color="auto"/>
            </w:tcBorders>
          </w:tcPr>
          <w:p w14:paraId="7B04EC78" w14:textId="77777777" w:rsidR="009A1300" w:rsidRDefault="009A1300" w:rsidP="00A51730">
            <w:pPr>
              <w:jc w:val="center"/>
              <w:rPr>
                <w:rFonts w:asciiTheme="majorHAnsi" w:hAnsiTheme="majorHAnsi"/>
              </w:rPr>
            </w:pPr>
            <w:r>
              <w:rPr>
                <w:rFonts w:asciiTheme="majorHAnsi" w:hAnsiTheme="majorHAnsi"/>
              </w:rPr>
              <w:t>X</w:t>
            </w:r>
          </w:p>
          <w:p w14:paraId="06F0ADFC" w14:textId="77777777" w:rsidR="009A1300" w:rsidRDefault="009A1300" w:rsidP="00A51730">
            <w:pPr>
              <w:pStyle w:val="NoSpacing"/>
              <w:jc w:val="center"/>
            </w:pPr>
          </w:p>
        </w:tc>
        <w:tc>
          <w:tcPr>
            <w:tcW w:w="517" w:type="pct"/>
            <w:tcBorders>
              <w:top w:val="single" w:sz="6" w:space="0" w:color="auto"/>
              <w:left w:val="single" w:sz="6" w:space="0" w:color="auto"/>
              <w:bottom w:val="single" w:sz="12" w:space="0" w:color="auto"/>
              <w:right w:val="single" w:sz="6" w:space="0" w:color="auto"/>
            </w:tcBorders>
          </w:tcPr>
          <w:p w14:paraId="5A4F4FB9" w14:textId="77777777" w:rsidR="009A1300" w:rsidRDefault="009A1300" w:rsidP="00A51730">
            <w:pPr>
              <w:jc w:val="center"/>
              <w:rPr>
                <w:rFonts w:asciiTheme="majorHAnsi" w:hAnsiTheme="majorHAnsi"/>
              </w:rPr>
            </w:pPr>
            <w:r>
              <w:rPr>
                <w:rFonts w:asciiTheme="majorHAnsi" w:hAnsiTheme="majorHAnsi"/>
              </w:rPr>
              <w:t>Y</w:t>
            </w:r>
          </w:p>
          <w:p w14:paraId="2FB2485F" w14:textId="77777777" w:rsidR="009A1300" w:rsidRDefault="009A1300" w:rsidP="00A51730">
            <w:pPr>
              <w:jc w:val="center"/>
              <w:rPr>
                <w:rFonts w:asciiTheme="majorHAnsi" w:hAnsiTheme="majorHAnsi"/>
              </w:rPr>
            </w:pPr>
          </w:p>
        </w:tc>
        <w:tc>
          <w:tcPr>
            <w:tcW w:w="517" w:type="pct"/>
            <w:tcBorders>
              <w:top w:val="single" w:sz="6" w:space="0" w:color="auto"/>
              <w:left w:val="single" w:sz="6" w:space="0" w:color="auto"/>
              <w:bottom w:val="single" w:sz="12" w:space="0" w:color="auto"/>
              <w:right w:val="single" w:sz="12" w:space="0" w:color="auto"/>
            </w:tcBorders>
          </w:tcPr>
          <w:p w14:paraId="658F2805" w14:textId="77777777" w:rsidR="009A1300" w:rsidRDefault="009A1300" w:rsidP="00A51730">
            <w:pPr>
              <w:jc w:val="center"/>
              <w:rPr>
                <w:rFonts w:asciiTheme="majorHAnsi" w:hAnsiTheme="majorHAnsi"/>
              </w:rPr>
            </w:pPr>
            <w:r>
              <w:rPr>
                <w:rFonts w:asciiTheme="majorHAnsi" w:hAnsiTheme="majorHAnsi"/>
              </w:rPr>
              <w:t>Z</w:t>
            </w:r>
          </w:p>
          <w:p w14:paraId="3FFF3AE8" w14:textId="77777777" w:rsidR="009A1300" w:rsidRDefault="009A1300" w:rsidP="00A51730">
            <w:pPr>
              <w:jc w:val="center"/>
              <w:rPr>
                <w:rFonts w:asciiTheme="majorHAnsi" w:hAnsiTheme="majorHAnsi"/>
              </w:rPr>
            </w:pPr>
          </w:p>
        </w:tc>
        <w:tc>
          <w:tcPr>
            <w:tcW w:w="1231" w:type="pct"/>
            <w:vMerge/>
            <w:tcBorders>
              <w:left w:val="single" w:sz="6" w:space="0" w:color="auto"/>
              <w:bottom w:val="single" w:sz="12" w:space="0" w:color="auto"/>
              <w:right w:val="single" w:sz="12" w:space="0" w:color="auto"/>
            </w:tcBorders>
          </w:tcPr>
          <w:p w14:paraId="3D83B01F" w14:textId="77777777" w:rsidR="009A1300" w:rsidRDefault="009A1300" w:rsidP="00A51730">
            <w:pPr>
              <w:jc w:val="center"/>
              <w:rPr>
                <w:rFonts w:asciiTheme="majorHAnsi" w:hAnsiTheme="majorHAnsi"/>
              </w:rPr>
            </w:pPr>
          </w:p>
        </w:tc>
      </w:tr>
      <w:tr w:rsidR="009A1300" w14:paraId="53FC90A9" w14:textId="77777777" w:rsidTr="00A51730">
        <w:trPr>
          <w:cantSplit/>
        </w:trPr>
        <w:tc>
          <w:tcPr>
            <w:tcW w:w="572" w:type="pct"/>
            <w:tcBorders>
              <w:top w:val="single" w:sz="12" w:space="0" w:color="auto"/>
              <w:left w:val="single" w:sz="12" w:space="0" w:color="auto"/>
              <w:bottom w:val="single" w:sz="6" w:space="0" w:color="auto"/>
              <w:right w:val="single" w:sz="4" w:space="0" w:color="auto"/>
            </w:tcBorders>
          </w:tcPr>
          <w:p w14:paraId="5D61B836" w14:textId="77777777" w:rsidR="009A1300" w:rsidRDefault="009A1300" w:rsidP="00A51730">
            <w:pPr>
              <w:rPr>
                <w:rFonts w:asciiTheme="majorHAnsi" w:hAnsiTheme="majorHAnsi"/>
              </w:rPr>
            </w:pPr>
          </w:p>
        </w:tc>
        <w:tc>
          <w:tcPr>
            <w:tcW w:w="565" w:type="pct"/>
            <w:tcBorders>
              <w:top w:val="single" w:sz="12" w:space="0" w:color="auto"/>
              <w:left w:val="single" w:sz="4" w:space="0" w:color="auto"/>
              <w:bottom w:val="single" w:sz="6" w:space="0" w:color="auto"/>
              <w:right w:val="single" w:sz="6" w:space="0" w:color="auto"/>
            </w:tcBorders>
          </w:tcPr>
          <w:p w14:paraId="08E4E436" w14:textId="77777777" w:rsidR="009A1300" w:rsidRDefault="009A1300" w:rsidP="00A51730">
            <w:pPr>
              <w:rPr>
                <w:rFonts w:asciiTheme="majorHAnsi" w:hAnsiTheme="majorHAnsi"/>
              </w:rPr>
            </w:pPr>
          </w:p>
        </w:tc>
        <w:tc>
          <w:tcPr>
            <w:tcW w:w="564" w:type="pct"/>
            <w:tcBorders>
              <w:top w:val="single" w:sz="12" w:space="0" w:color="auto"/>
              <w:left w:val="single" w:sz="6" w:space="0" w:color="auto"/>
              <w:bottom w:val="single" w:sz="6" w:space="0" w:color="auto"/>
              <w:right w:val="single" w:sz="6" w:space="0" w:color="auto"/>
            </w:tcBorders>
          </w:tcPr>
          <w:p w14:paraId="50139EA5" w14:textId="77777777" w:rsidR="009A1300" w:rsidRDefault="009A1300" w:rsidP="00A51730">
            <w:pPr>
              <w:rPr>
                <w:rFonts w:asciiTheme="majorHAnsi" w:hAnsiTheme="majorHAnsi"/>
              </w:rPr>
            </w:pPr>
          </w:p>
        </w:tc>
        <w:tc>
          <w:tcPr>
            <w:tcW w:w="564" w:type="pct"/>
            <w:tcBorders>
              <w:top w:val="single" w:sz="12" w:space="0" w:color="auto"/>
              <w:left w:val="single" w:sz="6" w:space="0" w:color="auto"/>
              <w:bottom w:val="single" w:sz="6" w:space="0" w:color="auto"/>
              <w:right w:val="single" w:sz="6" w:space="0" w:color="auto"/>
            </w:tcBorders>
          </w:tcPr>
          <w:p w14:paraId="1BB9EE2B" w14:textId="77777777" w:rsidR="009A1300" w:rsidRDefault="009A1300" w:rsidP="00A51730">
            <w:pPr>
              <w:rPr>
                <w:rFonts w:asciiTheme="majorHAnsi" w:hAnsiTheme="majorHAnsi"/>
              </w:rPr>
            </w:pPr>
          </w:p>
        </w:tc>
        <w:tc>
          <w:tcPr>
            <w:tcW w:w="470" w:type="pct"/>
            <w:tcBorders>
              <w:top w:val="single" w:sz="12" w:space="0" w:color="auto"/>
              <w:left w:val="single" w:sz="6" w:space="0" w:color="auto"/>
              <w:bottom w:val="single" w:sz="6" w:space="0" w:color="auto"/>
              <w:right w:val="single" w:sz="6" w:space="0" w:color="auto"/>
            </w:tcBorders>
          </w:tcPr>
          <w:p w14:paraId="46F2B360" w14:textId="77777777" w:rsidR="009A1300" w:rsidRDefault="009A1300" w:rsidP="00A51730">
            <w:pPr>
              <w:rPr>
                <w:rFonts w:asciiTheme="majorHAnsi" w:hAnsiTheme="majorHAnsi"/>
              </w:rPr>
            </w:pPr>
          </w:p>
        </w:tc>
        <w:tc>
          <w:tcPr>
            <w:tcW w:w="517" w:type="pct"/>
            <w:tcBorders>
              <w:top w:val="single" w:sz="12" w:space="0" w:color="auto"/>
              <w:left w:val="single" w:sz="6" w:space="0" w:color="auto"/>
              <w:bottom w:val="single" w:sz="6" w:space="0" w:color="auto"/>
              <w:right w:val="single" w:sz="6" w:space="0" w:color="auto"/>
            </w:tcBorders>
          </w:tcPr>
          <w:p w14:paraId="67D835DA" w14:textId="77777777" w:rsidR="009A1300" w:rsidRDefault="009A1300" w:rsidP="00A51730">
            <w:pPr>
              <w:rPr>
                <w:rFonts w:asciiTheme="majorHAnsi" w:hAnsiTheme="majorHAnsi"/>
              </w:rPr>
            </w:pPr>
          </w:p>
        </w:tc>
        <w:tc>
          <w:tcPr>
            <w:tcW w:w="517" w:type="pct"/>
            <w:tcBorders>
              <w:top w:val="single" w:sz="12" w:space="0" w:color="auto"/>
              <w:left w:val="single" w:sz="6" w:space="0" w:color="auto"/>
              <w:bottom w:val="single" w:sz="6" w:space="0" w:color="auto"/>
              <w:right w:val="single" w:sz="12" w:space="0" w:color="auto"/>
            </w:tcBorders>
          </w:tcPr>
          <w:p w14:paraId="6C96CD13" w14:textId="77777777" w:rsidR="009A1300" w:rsidRDefault="009A1300" w:rsidP="00A51730">
            <w:pPr>
              <w:rPr>
                <w:rFonts w:asciiTheme="majorHAnsi" w:hAnsiTheme="majorHAnsi"/>
              </w:rPr>
            </w:pPr>
          </w:p>
        </w:tc>
        <w:tc>
          <w:tcPr>
            <w:tcW w:w="1231" w:type="pct"/>
            <w:tcBorders>
              <w:top w:val="single" w:sz="12" w:space="0" w:color="auto"/>
              <w:left w:val="single" w:sz="6" w:space="0" w:color="auto"/>
              <w:bottom w:val="single" w:sz="6" w:space="0" w:color="auto"/>
              <w:right w:val="single" w:sz="12" w:space="0" w:color="auto"/>
            </w:tcBorders>
          </w:tcPr>
          <w:p w14:paraId="70464CC8" w14:textId="77777777" w:rsidR="009A1300" w:rsidRDefault="009A1300" w:rsidP="00A51730">
            <w:pPr>
              <w:rPr>
                <w:rFonts w:asciiTheme="majorHAnsi" w:hAnsiTheme="majorHAnsi"/>
              </w:rPr>
            </w:pPr>
          </w:p>
        </w:tc>
      </w:tr>
      <w:tr w:rsidR="009A1300" w14:paraId="37F81241"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1B4694E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7DCB8F99"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550E270"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B0B8DED"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5550692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08DEF5E2"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C8B841D"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3F584266" w14:textId="77777777" w:rsidR="009A1300" w:rsidRDefault="009A1300" w:rsidP="00A51730">
            <w:pPr>
              <w:rPr>
                <w:rFonts w:asciiTheme="majorHAnsi" w:hAnsiTheme="majorHAnsi"/>
              </w:rPr>
            </w:pPr>
          </w:p>
        </w:tc>
      </w:tr>
      <w:tr w:rsidR="009A1300" w14:paraId="637A7CCC"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2E1213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51C4913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D03374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F6C9241"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0333C45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401349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D4C95DF"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E1E8253" w14:textId="77777777" w:rsidR="009A1300" w:rsidRDefault="009A1300" w:rsidP="00A51730">
            <w:pPr>
              <w:rPr>
                <w:rFonts w:asciiTheme="majorHAnsi" w:hAnsiTheme="majorHAnsi"/>
              </w:rPr>
            </w:pPr>
          </w:p>
        </w:tc>
      </w:tr>
      <w:tr w:rsidR="009A1300" w14:paraId="00FB7E96"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D12855C"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7A92FFCC"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46C2C2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4E75F9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6B4AE1F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2CBD743"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510DFC08"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08A9ED1" w14:textId="77777777" w:rsidR="009A1300" w:rsidRDefault="009A1300" w:rsidP="00A51730">
            <w:pPr>
              <w:rPr>
                <w:rFonts w:asciiTheme="majorHAnsi" w:hAnsiTheme="majorHAnsi"/>
              </w:rPr>
            </w:pPr>
          </w:p>
        </w:tc>
      </w:tr>
      <w:tr w:rsidR="009A1300" w14:paraId="5DA24851"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B33FEFB"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24C9CFC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D340BF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0BC9978"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5E5838A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9834BD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D027517"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252CD7F" w14:textId="77777777" w:rsidR="009A1300" w:rsidRDefault="009A1300" w:rsidP="00A51730">
            <w:pPr>
              <w:rPr>
                <w:rFonts w:asciiTheme="majorHAnsi" w:hAnsiTheme="majorHAnsi"/>
              </w:rPr>
            </w:pPr>
          </w:p>
        </w:tc>
      </w:tr>
      <w:tr w:rsidR="009A1300" w14:paraId="331C552C"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35BD3AB2"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7818E6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00405000"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3E49AFEB"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2BEEB2C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F4C3295"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293D7F3B"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3746D313" w14:textId="77777777" w:rsidR="009A1300" w:rsidRDefault="009A1300" w:rsidP="00A51730">
            <w:pPr>
              <w:rPr>
                <w:rFonts w:asciiTheme="majorHAnsi" w:hAnsiTheme="majorHAnsi"/>
              </w:rPr>
            </w:pPr>
          </w:p>
        </w:tc>
      </w:tr>
      <w:tr w:rsidR="009A1300" w14:paraId="64893D73"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0FC4795"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49530DB9"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2424FF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501B34F"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D48A09B"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6646626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538F7AF"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582C33F" w14:textId="77777777" w:rsidR="009A1300" w:rsidRDefault="009A1300" w:rsidP="00A51730">
            <w:pPr>
              <w:rPr>
                <w:rFonts w:asciiTheme="majorHAnsi" w:hAnsiTheme="majorHAnsi"/>
              </w:rPr>
            </w:pPr>
          </w:p>
        </w:tc>
      </w:tr>
      <w:tr w:rsidR="009A1300" w14:paraId="1ADB3F8A"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00073E65"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0F16576"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37CE1F4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99201B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158A20B"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704D74C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68709EE"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594DC7B" w14:textId="77777777" w:rsidR="009A1300" w:rsidRDefault="009A1300" w:rsidP="00A51730">
            <w:pPr>
              <w:rPr>
                <w:rFonts w:asciiTheme="majorHAnsi" w:hAnsiTheme="majorHAnsi"/>
              </w:rPr>
            </w:pPr>
          </w:p>
        </w:tc>
      </w:tr>
      <w:tr w:rsidR="009A1300" w14:paraId="0AD48058"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8215757"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6220860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4C2000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187C55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00AA684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2470601D"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062401F8"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E6C465F" w14:textId="77777777" w:rsidR="009A1300" w:rsidRDefault="009A1300" w:rsidP="00A51730">
            <w:pPr>
              <w:rPr>
                <w:rFonts w:asciiTheme="majorHAnsi" w:hAnsiTheme="majorHAnsi"/>
              </w:rPr>
            </w:pPr>
          </w:p>
        </w:tc>
      </w:tr>
      <w:tr w:rsidR="009A1300" w14:paraId="68B794DE"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154C794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1D5C86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1755E8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3EB78FEF"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231998DF"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280A5CB5"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0936059"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0E412F2" w14:textId="77777777" w:rsidR="009A1300" w:rsidRDefault="009A1300" w:rsidP="00A51730">
            <w:pPr>
              <w:rPr>
                <w:rFonts w:asciiTheme="majorHAnsi" w:hAnsiTheme="majorHAnsi"/>
              </w:rPr>
            </w:pPr>
          </w:p>
        </w:tc>
      </w:tr>
      <w:tr w:rsidR="009A1300" w14:paraId="06471FBA"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65D70960"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58F83F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DC6574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D0EE946"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0182254"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68E9F31D"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72209073"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65281B6" w14:textId="77777777" w:rsidR="009A1300" w:rsidRDefault="009A1300" w:rsidP="00A51730">
            <w:pPr>
              <w:rPr>
                <w:rFonts w:asciiTheme="majorHAnsi" w:hAnsiTheme="majorHAnsi"/>
              </w:rPr>
            </w:pPr>
          </w:p>
        </w:tc>
      </w:tr>
      <w:tr w:rsidR="009A1300" w14:paraId="01B7AD0E"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7198D8AA"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FBCF782"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5F6FF28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4B8A0CD"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19FDBE4E"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67A640B"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105CCC32"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5312579B" w14:textId="77777777" w:rsidR="009A1300" w:rsidRDefault="009A1300" w:rsidP="00A51730">
            <w:pPr>
              <w:rPr>
                <w:rFonts w:asciiTheme="majorHAnsi" w:hAnsiTheme="majorHAnsi"/>
              </w:rPr>
            </w:pPr>
          </w:p>
        </w:tc>
      </w:tr>
      <w:tr w:rsidR="009A1300" w14:paraId="1BC77C57"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7E769A18"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27028AC6"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2792A8AB"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405D80B0"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5E1EAE3C"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5A0F2CE1"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1339A1F6"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5071543" w14:textId="77777777" w:rsidR="009A1300" w:rsidRDefault="009A1300" w:rsidP="00A51730">
            <w:pPr>
              <w:rPr>
                <w:rFonts w:asciiTheme="majorHAnsi" w:hAnsiTheme="majorHAnsi"/>
              </w:rPr>
            </w:pPr>
          </w:p>
        </w:tc>
      </w:tr>
      <w:tr w:rsidR="009A1300" w14:paraId="760DD5ED"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EF9D6A5"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61AC44E4"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28DBCD93"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136A45B7"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6F0131A1"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1BD9D784"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0F2D9755"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3134A14" w14:textId="77777777" w:rsidR="009A1300" w:rsidRDefault="009A1300" w:rsidP="00A51730">
            <w:pPr>
              <w:rPr>
                <w:rFonts w:asciiTheme="majorHAnsi" w:hAnsiTheme="majorHAnsi"/>
              </w:rPr>
            </w:pPr>
          </w:p>
        </w:tc>
      </w:tr>
      <w:tr w:rsidR="009A1300" w14:paraId="7FF60945"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0BD4DE2F"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05C78EF"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69823B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459F1AD8"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03D59FF9"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566BC3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414F82FD"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22610B2A" w14:textId="77777777" w:rsidR="009A1300" w:rsidRDefault="009A1300" w:rsidP="00A51730">
            <w:pPr>
              <w:rPr>
                <w:rFonts w:asciiTheme="majorHAnsi" w:hAnsiTheme="majorHAnsi"/>
              </w:rPr>
            </w:pPr>
          </w:p>
        </w:tc>
      </w:tr>
      <w:tr w:rsidR="009A1300" w14:paraId="60D0B20E"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1CCE930E"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3BEC44A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2124F7F"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4380A802"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39BA2BB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62C0743"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521F71E0"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1B6084BB" w14:textId="77777777" w:rsidR="009A1300" w:rsidRDefault="009A1300" w:rsidP="00A51730">
            <w:pPr>
              <w:rPr>
                <w:rFonts w:asciiTheme="majorHAnsi" w:hAnsiTheme="majorHAnsi"/>
              </w:rPr>
            </w:pPr>
          </w:p>
        </w:tc>
      </w:tr>
      <w:tr w:rsidR="009A1300" w14:paraId="6D77DE6B"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14B9ECC"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0D17DE8A"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7C11338"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50B494C"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4D07CF69"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3FACD113"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63DDAF40"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4A9912ED" w14:textId="77777777" w:rsidR="009A1300" w:rsidRDefault="009A1300" w:rsidP="00A51730">
            <w:pPr>
              <w:rPr>
                <w:rFonts w:asciiTheme="majorHAnsi" w:hAnsiTheme="majorHAnsi"/>
              </w:rPr>
            </w:pPr>
          </w:p>
        </w:tc>
      </w:tr>
      <w:tr w:rsidR="009A1300" w14:paraId="365736A4"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2A9CA449"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5657504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EAF5968"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5805CBAA"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71630D59"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0004125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373F27A8"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0CE13266" w14:textId="77777777" w:rsidR="009A1300" w:rsidRDefault="009A1300" w:rsidP="00A51730">
            <w:pPr>
              <w:rPr>
                <w:rFonts w:asciiTheme="majorHAnsi" w:hAnsiTheme="majorHAnsi"/>
              </w:rPr>
            </w:pPr>
          </w:p>
        </w:tc>
      </w:tr>
      <w:tr w:rsidR="009A1300" w14:paraId="6C49EF7F" w14:textId="77777777" w:rsidTr="00A51730">
        <w:trPr>
          <w:cantSplit/>
        </w:trPr>
        <w:tc>
          <w:tcPr>
            <w:tcW w:w="572" w:type="pct"/>
            <w:tcBorders>
              <w:top w:val="single" w:sz="6" w:space="0" w:color="auto"/>
              <w:left w:val="single" w:sz="12" w:space="0" w:color="auto"/>
              <w:bottom w:val="single" w:sz="6" w:space="0" w:color="auto"/>
              <w:right w:val="single" w:sz="4" w:space="0" w:color="auto"/>
            </w:tcBorders>
          </w:tcPr>
          <w:p w14:paraId="4AD80546"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6" w:space="0" w:color="auto"/>
              <w:right w:val="single" w:sz="6" w:space="0" w:color="auto"/>
            </w:tcBorders>
          </w:tcPr>
          <w:p w14:paraId="5C4F2425"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632A97D9"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6" w:space="0" w:color="auto"/>
              <w:right w:val="single" w:sz="6" w:space="0" w:color="auto"/>
            </w:tcBorders>
          </w:tcPr>
          <w:p w14:paraId="74105C0F"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6" w:space="0" w:color="auto"/>
              <w:right w:val="single" w:sz="6" w:space="0" w:color="auto"/>
            </w:tcBorders>
          </w:tcPr>
          <w:p w14:paraId="32A8B1CC"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6" w:space="0" w:color="auto"/>
            </w:tcBorders>
          </w:tcPr>
          <w:p w14:paraId="0CB9ACD0"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6" w:space="0" w:color="auto"/>
              <w:right w:val="single" w:sz="12" w:space="0" w:color="auto"/>
            </w:tcBorders>
          </w:tcPr>
          <w:p w14:paraId="4A2768E6" w14:textId="77777777" w:rsidR="009A1300" w:rsidRDefault="009A1300" w:rsidP="00A51730">
            <w:pPr>
              <w:rPr>
                <w:rFonts w:asciiTheme="majorHAnsi" w:hAnsiTheme="majorHAnsi"/>
              </w:rPr>
            </w:pPr>
          </w:p>
        </w:tc>
        <w:tc>
          <w:tcPr>
            <w:tcW w:w="1231" w:type="pct"/>
            <w:tcBorders>
              <w:top w:val="single" w:sz="6" w:space="0" w:color="auto"/>
              <w:left w:val="single" w:sz="6" w:space="0" w:color="auto"/>
              <w:bottom w:val="single" w:sz="6" w:space="0" w:color="auto"/>
              <w:right w:val="single" w:sz="12" w:space="0" w:color="auto"/>
            </w:tcBorders>
          </w:tcPr>
          <w:p w14:paraId="64F02861" w14:textId="77777777" w:rsidR="009A1300" w:rsidRDefault="009A1300" w:rsidP="00A51730">
            <w:pPr>
              <w:rPr>
                <w:rFonts w:asciiTheme="majorHAnsi" w:hAnsiTheme="majorHAnsi"/>
              </w:rPr>
            </w:pPr>
          </w:p>
        </w:tc>
      </w:tr>
      <w:tr w:rsidR="009A1300" w14:paraId="58728A91" w14:textId="77777777" w:rsidTr="00A51730">
        <w:trPr>
          <w:cantSplit/>
        </w:trPr>
        <w:tc>
          <w:tcPr>
            <w:tcW w:w="572" w:type="pct"/>
            <w:tcBorders>
              <w:top w:val="single" w:sz="6" w:space="0" w:color="auto"/>
              <w:left w:val="single" w:sz="12" w:space="0" w:color="auto"/>
              <w:bottom w:val="single" w:sz="12" w:space="0" w:color="auto"/>
              <w:right w:val="single" w:sz="4" w:space="0" w:color="auto"/>
            </w:tcBorders>
          </w:tcPr>
          <w:p w14:paraId="6B75C84E" w14:textId="77777777" w:rsidR="009A1300" w:rsidRDefault="009A1300" w:rsidP="00A51730">
            <w:pPr>
              <w:rPr>
                <w:rFonts w:asciiTheme="majorHAnsi" w:hAnsiTheme="majorHAnsi"/>
              </w:rPr>
            </w:pPr>
          </w:p>
        </w:tc>
        <w:tc>
          <w:tcPr>
            <w:tcW w:w="565" w:type="pct"/>
            <w:tcBorders>
              <w:top w:val="single" w:sz="6" w:space="0" w:color="auto"/>
              <w:left w:val="single" w:sz="4" w:space="0" w:color="auto"/>
              <w:bottom w:val="single" w:sz="12" w:space="0" w:color="auto"/>
              <w:right w:val="single" w:sz="6" w:space="0" w:color="auto"/>
            </w:tcBorders>
          </w:tcPr>
          <w:p w14:paraId="20924B34"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12" w:space="0" w:color="auto"/>
              <w:right w:val="single" w:sz="6" w:space="0" w:color="auto"/>
            </w:tcBorders>
          </w:tcPr>
          <w:p w14:paraId="275BCEE7" w14:textId="77777777" w:rsidR="009A1300" w:rsidRDefault="009A1300" w:rsidP="00A51730">
            <w:pPr>
              <w:rPr>
                <w:rFonts w:asciiTheme="majorHAnsi" w:hAnsiTheme="majorHAnsi"/>
              </w:rPr>
            </w:pPr>
          </w:p>
        </w:tc>
        <w:tc>
          <w:tcPr>
            <w:tcW w:w="564" w:type="pct"/>
            <w:tcBorders>
              <w:top w:val="single" w:sz="6" w:space="0" w:color="auto"/>
              <w:left w:val="single" w:sz="6" w:space="0" w:color="auto"/>
              <w:bottom w:val="single" w:sz="12" w:space="0" w:color="auto"/>
              <w:right w:val="single" w:sz="6" w:space="0" w:color="auto"/>
            </w:tcBorders>
          </w:tcPr>
          <w:p w14:paraId="081D3290" w14:textId="77777777" w:rsidR="009A1300" w:rsidRDefault="009A1300" w:rsidP="00A51730">
            <w:pPr>
              <w:rPr>
                <w:rFonts w:asciiTheme="majorHAnsi" w:hAnsiTheme="majorHAnsi"/>
              </w:rPr>
            </w:pPr>
          </w:p>
        </w:tc>
        <w:tc>
          <w:tcPr>
            <w:tcW w:w="470" w:type="pct"/>
            <w:tcBorders>
              <w:top w:val="single" w:sz="6" w:space="0" w:color="auto"/>
              <w:left w:val="single" w:sz="6" w:space="0" w:color="auto"/>
              <w:bottom w:val="single" w:sz="12" w:space="0" w:color="auto"/>
              <w:right w:val="single" w:sz="6" w:space="0" w:color="auto"/>
            </w:tcBorders>
          </w:tcPr>
          <w:p w14:paraId="63296C18"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12" w:space="0" w:color="auto"/>
              <w:right w:val="single" w:sz="6" w:space="0" w:color="auto"/>
            </w:tcBorders>
          </w:tcPr>
          <w:p w14:paraId="4724ADE2" w14:textId="77777777" w:rsidR="009A1300" w:rsidRDefault="009A1300" w:rsidP="00A51730">
            <w:pPr>
              <w:rPr>
                <w:rFonts w:asciiTheme="majorHAnsi" w:hAnsiTheme="majorHAnsi"/>
              </w:rPr>
            </w:pPr>
          </w:p>
        </w:tc>
        <w:tc>
          <w:tcPr>
            <w:tcW w:w="517" w:type="pct"/>
            <w:tcBorders>
              <w:top w:val="single" w:sz="6" w:space="0" w:color="auto"/>
              <w:left w:val="single" w:sz="6" w:space="0" w:color="auto"/>
              <w:bottom w:val="single" w:sz="12" w:space="0" w:color="auto"/>
              <w:right w:val="single" w:sz="12" w:space="0" w:color="auto"/>
            </w:tcBorders>
          </w:tcPr>
          <w:p w14:paraId="652F96C8" w14:textId="77777777" w:rsidR="009A1300" w:rsidRDefault="009A1300" w:rsidP="00A51730">
            <w:pPr>
              <w:keepNext/>
              <w:rPr>
                <w:rFonts w:asciiTheme="majorHAnsi" w:hAnsiTheme="majorHAnsi"/>
              </w:rPr>
            </w:pPr>
          </w:p>
        </w:tc>
        <w:tc>
          <w:tcPr>
            <w:tcW w:w="1231" w:type="pct"/>
            <w:tcBorders>
              <w:top w:val="single" w:sz="6" w:space="0" w:color="auto"/>
              <w:left w:val="single" w:sz="6" w:space="0" w:color="auto"/>
              <w:bottom w:val="single" w:sz="12" w:space="0" w:color="auto"/>
              <w:right w:val="single" w:sz="12" w:space="0" w:color="auto"/>
            </w:tcBorders>
          </w:tcPr>
          <w:p w14:paraId="6DB87522" w14:textId="77777777" w:rsidR="009A1300" w:rsidRDefault="009A1300" w:rsidP="00A51730">
            <w:pPr>
              <w:keepNext/>
              <w:rPr>
                <w:rFonts w:asciiTheme="majorHAnsi" w:hAnsiTheme="majorHAnsi"/>
              </w:rPr>
            </w:pPr>
          </w:p>
        </w:tc>
      </w:tr>
    </w:tbl>
    <w:p w14:paraId="3D3AC833" w14:textId="77777777" w:rsidR="009A1300" w:rsidRDefault="009A1300" w:rsidP="009A1300">
      <w:pPr>
        <w:spacing w:after="0"/>
      </w:pPr>
    </w:p>
    <w:p w14:paraId="409CC0A5" w14:textId="77777777" w:rsidR="00156B91" w:rsidRDefault="00156B91">
      <w:pPr>
        <w:spacing w:line="276" w:lineRule="auto"/>
        <w:contextualSpacing w:val="0"/>
      </w:pPr>
      <w:r>
        <w:br w:type="page"/>
      </w:r>
    </w:p>
    <w:p w14:paraId="13E663B3" w14:textId="5D2EC637" w:rsidR="00156B91" w:rsidRDefault="00156B91" w:rsidP="00156B91">
      <w:pPr>
        <w:pStyle w:val="Heading2"/>
      </w:pPr>
      <w:bookmarkStart w:id="25" w:name="_Ref67058828"/>
      <w:r>
        <w:lastRenderedPageBreak/>
        <w:t xml:space="preserve">Appendix:  EchoCal GUI </w:t>
      </w:r>
      <w:r>
        <w:t>description</w:t>
      </w:r>
      <w:bookmarkEnd w:id="25"/>
    </w:p>
    <w:p w14:paraId="5B2404ED" w14:textId="1EB1E481" w:rsidR="00156B91" w:rsidRPr="00156B91" w:rsidRDefault="00156B91" w:rsidP="00156B91"/>
    <w:p w14:paraId="2694A44F" w14:textId="6A4637A8" w:rsidR="00156B91" w:rsidRDefault="00156B91" w:rsidP="00156B91">
      <w:pPr>
        <w:pStyle w:val="Appendixheading3"/>
      </w:pPr>
      <w:r>
        <w:t xml:space="preserve">Coordinate display window </w:t>
      </w:r>
    </w:p>
    <w:p w14:paraId="0609CB5A" w14:textId="77777777" w:rsidR="001D0318" w:rsidRDefault="001D0318" w:rsidP="00156B91"/>
    <w:p w14:paraId="088B9603" w14:textId="3C93CF05" w:rsidR="00156B91" w:rsidRDefault="00156B91" w:rsidP="00156B91">
      <w:r>
        <w:t>The Coordinate Display window displays to the user all relevant information regarding the state of the calibration sphere’s position and the geometry associated with the vessel configuration.  The coordinate display window also provides six ‘Downrigger Station Controls’ which provides all the tools necessary for configuring the downrigger stations</w:t>
      </w:r>
      <w:r w:rsidR="001D0318">
        <w:t xml:space="preserve"> (</w:t>
      </w:r>
      <w:r w:rsidR="001D0318">
        <w:fldChar w:fldCharType="begin"/>
      </w:r>
      <w:r w:rsidR="001D0318">
        <w:instrText xml:space="preserve"> REF _Ref67048077 \h </w:instrText>
      </w:r>
      <w:r w:rsidR="001D0318">
        <w:fldChar w:fldCharType="separate"/>
      </w:r>
      <w:r w:rsidR="001D0318">
        <w:t xml:space="preserve">Figure </w:t>
      </w:r>
      <w:r w:rsidR="001D0318">
        <w:rPr>
          <w:noProof/>
        </w:rPr>
        <w:t>10</w:t>
      </w:r>
      <w:r w:rsidR="001D0318">
        <w:fldChar w:fldCharType="end"/>
      </w:r>
      <w:r w:rsidR="001D0318">
        <w:t>)</w:t>
      </w:r>
      <w:r>
        <w:t>.  There is a real-time logger available which displays various forms of information associated with calibration session.</w:t>
      </w:r>
    </w:p>
    <w:p w14:paraId="6B130E39" w14:textId="0C913C6D" w:rsidR="001D0318" w:rsidRDefault="001D0318" w:rsidP="00156B91"/>
    <w:p w14:paraId="0F9F1F93" w14:textId="77777777" w:rsidR="001D0318" w:rsidRDefault="001D0318" w:rsidP="001D0318">
      <w:pPr>
        <w:keepNext/>
      </w:pPr>
      <w:r>
        <w:rPr>
          <w:noProof/>
        </w:rPr>
        <w:drawing>
          <wp:inline distT="0" distB="0" distL="0" distR="0" wp14:anchorId="0A1677B3" wp14:editId="00BE96E2">
            <wp:extent cx="5943600" cy="5028565"/>
            <wp:effectExtent l="0" t="0" r="0"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oordinateDisplayWindow.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28565"/>
                    </a:xfrm>
                    <a:prstGeom prst="rect">
                      <a:avLst/>
                    </a:prstGeom>
                  </pic:spPr>
                </pic:pic>
              </a:graphicData>
            </a:graphic>
          </wp:inline>
        </w:drawing>
      </w:r>
    </w:p>
    <w:p w14:paraId="3AC7C6D6" w14:textId="5431C34A" w:rsidR="001D0318" w:rsidRDefault="001D0318" w:rsidP="00C44420">
      <w:pPr>
        <w:pStyle w:val="Caption"/>
        <w:jc w:val="center"/>
      </w:pPr>
      <w:bookmarkStart w:id="26" w:name="_Ref67048077"/>
      <w:bookmarkStart w:id="27" w:name="_Toc67057630"/>
      <w:r>
        <w:t xml:space="preserve">Figure </w:t>
      </w:r>
      <w:r>
        <w:fldChar w:fldCharType="begin"/>
      </w:r>
      <w:r>
        <w:instrText xml:space="preserve"> SEQ Figure \* ARABIC </w:instrText>
      </w:r>
      <w:r>
        <w:fldChar w:fldCharType="separate"/>
      </w:r>
      <w:r w:rsidR="00071F7C">
        <w:rPr>
          <w:noProof/>
        </w:rPr>
        <w:t>10</w:t>
      </w:r>
      <w:r>
        <w:fldChar w:fldCharType="end"/>
      </w:r>
      <w:bookmarkEnd w:id="26"/>
      <w:r>
        <w:t>:  Coordinate display window.</w:t>
      </w:r>
      <w:bookmarkEnd w:id="27"/>
    </w:p>
    <w:p w14:paraId="4AAE8F6F" w14:textId="75DF7EB8" w:rsidR="00156B91" w:rsidRDefault="00156B91" w:rsidP="00156B91"/>
    <w:p w14:paraId="7AB871D2" w14:textId="5CFEB6DE" w:rsidR="00156B91" w:rsidRDefault="00156B91" w:rsidP="00A20A4F">
      <w:pPr>
        <w:pStyle w:val="AppendixHeading4"/>
      </w:pPr>
      <w:r>
        <w:t xml:space="preserve">Downrigger station </w:t>
      </w:r>
      <w:r w:rsidRPr="00A20A4F">
        <w:t>controls</w:t>
      </w:r>
      <w:r>
        <w:t xml:space="preserve"> </w:t>
      </w:r>
    </w:p>
    <w:p w14:paraId="1A0D5467" w14:textId="7D9344B3" w:rsidR="00156B91" w:rsidRDefault="00156B91" w:rsidP="00A20A4F">
      <w:pPr>
        <w:ind w:left="720"/>
      </w:pPr>
      <w:r>
        <w:t>The downrigger station controls represent six sets of identical controls for each possible</w:t>
      </w:r>
      <w:r w:rsidR="00A20A4F">
        <w:t xml:space="preserve"> downrigger station.  A</w:t>
      </w:r>
      <w:r>
        <w:t xml:space="preserve"> calibration session will </w:t>
      </w:r>
      <w:r w:rsidR="00A20A4F">
        <w:t xml:space="preserve">usually </w:t>
      </w:r>
      <w:r>
        <w:t>utilize three downrigger stations.  The downrigger station controls are located above the coordinate gauges in the coordinate display window.  Each set of controls contain a downrigger count gauge, a count reset input field, a count reset button, a tension gauge and a downrigger station box selection menu.</w:t>
      </w:r>
    </w:p>
    <w:p w14:paraId="432D233A" w14:textId="6439CFF7" w:rsidR="00A20A4F" w:rsidRDefault="00A20A4F" w:rsidP="00A20A4F">
      <w:pPr>
        <w:pStyle w:val="AppendixHeading4"/>
      </w:pPr>
      <w:r>
        <w:lastRenderedPageBreak/>
        <w:t>D</w:t>
      </w:r>
      <w:r>
        <w:t>ownrigger count reset controller</w:t>
      </w:r>
    </w:p>
    <w:p w14:paraId="35AD3C11" w14:textId="25950507" w:rsidR="00A20A4F" w:rsidRDefault="00A20A4F" w:rsidP="00A20A4F">
      <w:pPr>
        <w:ind w:left="720"/>
      </w:pPr>
      <w:r>
        <w:t xml:space="preserve">The count reset and input field is located in each set of downrigger station controls.  It may be used to re-program the counts associated with a </w:t>
      </w:r>
      <w:r w:rsidR="00A579AD">
        <w:t>downrigger station.  T</w:t>
      </w:r>
      <w:r>
        <w:t xml:space="preserve">hese controls are used for testing purposes and should not be used during calibration sessions </w:t>
      </w:r>
      <w:r w:rsidR="00A579AD">
        <w:t>unless</w:t>
      </w:r>
      <w:r>
        <w:t xml:space="preserve"> power was somehow lost to the downrigger boxes</w:t>
      </w:r>
      <w:r w:rsidR="00A579AD">
        <w:t>.  T</w:t>
      </w:r>
      <w:r>
        <w:t>hen the count coordinates would reset to zero on</w:t>
      </w:r>
      <w:r w:rsidR="00A579AD">
        <w:t>c</w:t>
      </w:r>
      <w:r>
        <w:t>e power</w:t>
      </w:r>
      <w:r w:rsidR="00A579AD">
        <w:t xml:space="preserve"> is</w:t>
      </w:r>
      <w:r>
        <w:t xml:space="preserve"> turned back on.  These controls allow the user to reprogram the counts perceived by the hardware so that the calibration session may continue without reeling the line in.  It is a good practice to write down the downrigger coordinates on a pad of paper in case EchoCal shuts down</w:t>
      </w:r>
      <w:r w:rsidR="00CF673A">
        <w:t xml:space="preserve"> (see example forms in </w:t>
      </w:r>
      <w:r w:rsidR="00CF673A">
        <w:fldChar w:fldCharType="begin"/>
      </w:r>
      <w:r w:rsidR="00CF673A">
        <w:instrText xml:space="preserve"> REF _Ref67053488 \w \h </w:instrText>
      </w:r>
      <w:r w:rsidR="00CF673A">
        <w:fldChar w:fldCharType="separate"/>
      </w:r>
      <w:r w:rsidR="00CF673A">
        <w:t>IX.B:</w:t>
      </w:r>
      <w:r w:rsidR="00CF673A">
        <w:fldChar w:fldCharType="end"/>
      </w:r>
      <w:r w:rsidR="00CF673A">
        <w:t xml:space="preserve"> </w:t>
      </w:r>
      <w:r w:rsidR="00CF673A">
        <w:fldChar w:fldCharType="begin"/>
      </w:r>
      <w:r w:rsidR="00CF673A">
        <w:instrText xml:space="preserve"> REF _Ref67053488 \h </w:instrText>
      </w:r>
      <w:r w:rsidR="00CF673A">
        <w:fldChar w:fldCharType="separate"/>
      </w:r>
      <w:r w:rsidR="00CF673A">
        <w:t>Appendix:  Forms to record target position</w:t>
      </w:r>
      <w:r w:rsidR="00CF673A">
        <w:fldChar w:fldCharType="end"/>
      </w:r>
      <w:r w:rsidR="00CF673A">
        <w:t>)</w:t>
      </w:r>
      <w:r>
        <w:t xml:space="preserve">.  </w:t>
      </w:r>
    </w:p>
    <w:p w14:paraId="51E62367" w14:textId="64D6EF10" w:rsidR="00A20A4F" w:rsidRDefault="00A20A4F" w:rsidP="00A20A4F">
      <w:pPr>
        <w:pStyle w:val="AppendixHeading4"/>
      </w:pPr>
      <w:r>
        <w:t>Target coordinates</w:t>
      </w:r>
    </w:p>
    <w:p w14:paraId="04E90E59" w14:textId="0F60F895" w:rsidR="00A20A4F" w:rsidRDefault="00A20A4F" w:rsidP="00A20A4F">
      <w:pPr>
        <w:ind w:left="720"/>
      </w:pPr>
      <w:r>
        <w:t xml:space="preserve">The ‘Target Coordinates’ display gauges the ‘echogram target position’ in </w:t>
      </w:r>
      <w:r>
        <w:t>Euclidian</w:t>
      </w:r>
      <w:r>
        <w:t xml:space="preserve"> coordinates which reflects the echo-gram's center point.  These coordinates along with all other are represented in downrigger ‘count’ units which are approximately equal to 0.185 meters. This position acts as a central reference point which the auto-calibration functions will requires to navigate around.  This position is automatically generated from a loaded vessel configuration file but it is essential that the user updates the target coordinates with the ‘Update’ button before any calibration session is initiated otherwise it will result in a poor calibration session.  The initial set of target coordinates generated from the loaded vessel configuration file represents a calculated set of target echo-gram coordinates which are given to the user as a region to begin scanning until the calibration sphere has been spotted on the </w:t>
      </w:r>
      <w:r w:rsidR="00A579AD">
        <w:t>echosounder</w:t>
      </w:r>
      <w:r>
        <w:t xml:space="preserve">. It should be noted that the accuracy of the vessel configuration measurements directly reflect the accuracy of the initial target coordinates so vessel configuration measurements must be accurate.  The </w:t>
      </w:r>
      <w:r w:rsidRPr="00A579AD">
        <w:rPr>
          <w:b/>
        </w:rPr>
        <w:t>update</w:t>
      </w:r>
      <w:r>
        <w:t xml:space="preserve"> button will copy the current position of the calibration sphere to the target coordinates so only press this button when the calibration sphere is centered on the echo-gram view. </w:t>
      </w:r>
    </w:p>
    <w:p w14:paraId="7BD81D55" w14:textId="29183149" w:rsidR="00A20A4F" w:rsidRDefault="00C70017" w:rsidP="00C70017">
      <w:pPr>
        <w:pStyle w:val="AppendixHeading4"/>
      </w:pPr>
      <w:r>
        <w:t>Calibration sphere coordinates</w:t>
      </w:r>
    </w:p>
    <w:p w14:paraId="2CEA3E24" w14:textId="3519D293" w:rsidR="00A20A4F" w:rsidRDefault="00C70017" w:rsidP="00C70017">
      <w:pPr>
        <w:ind w:left="720"/>
      </w:pPr>
      <w:r>
        <w:t xml:space="preserve">The </w:t>
      </w:r>
      <w:r w:rsidR="00A20A4F" w:rsidRPr="00C70017">
        <w:rPr>
          <w:i/>
        </w:rPr>
        <w:t>sphere coordinate display</w:t>
      </w:r>
      <w:r w:rsidR="00A20A4F">
        <w:t xml:space="preserve"> gauges the real-time calibration sphere position in </w:t>
      </w:r>
      <w:r>
        <w:t>Euclidean</w:t>
      </w:r>
      <w:r w:rsidR="00A20A4F">
        <w:t xml:space="preserve"> coordinates.  These coordinates along with all other are represented in downrigger ‘count’ units which are approximately equal to 0.185 meters.  </w:t>
      </w:r>
    </w:p>
    <w:p w14:paraId="315EB316" w14:textId="39B98801" w:rsidR="00A20A4F" w:rsidRDefault="00C70017" w:rsidP="00C70017">
      <w:pPr>
        <w:pStyle w:val="AppendixHeading4"/>
      </w:pPr>
      <w:r>
        <w:t>Transducer coordinates</w:t>
      </w:r>
    </w:p>
    <w:p w14:paraId="19091BD3" w14:textId="39538802" w:rsidR="00A20A4F" w:rsidRDefault="00A20A4F" w:rsidP="00C70017">
      <w:pPr>
        <w:ind w:left="720"/>
      </w:pPr>
      <w:r>
        <w:t xml:space="preserve">The </w:t>
      </w:r>
      <w:r w:rsidRPr="00C70017">
        <w:rPr>
          <w:i/>
        </w:rPr>
        <w:t>transducer coordinates</w:t>
      </w:r>
      <w:r>
        <w:t xml:space="preserve"> display gauges the transducer position in </w:t>
      </w:r>
      <w:r w:rsidR="00C70017">
        <w:t>Euclidean</w:t>
      </w:r>
      <w:r>
        <w:t xml:space="preserve"> coordinates.  These coordinates along with all other are r</w:t>
      </w:r>
      <w:r w:rsidR="00C70017">
        <w:t xml:space="preserve">epresented in downrigger </w:t>
      </w:r>
      <w:r w:rsidRPr="00C70017">
        <w:rPr>
          <w:i/>
        </w:rPr>
        <w:t>count</w:t>
      </w:r>
      <w:r>
        <w:t xml:space="preserve"> units which are approximately equal to 0.185 meters.  These coordinates are simply available for reference but they are not directly essential to the calibration. </w:t>
      </w:r>
    </w:p>
    <w:p w14:paraId="0D7D3669" w14:textId="1B2B5707" w:rsidR="00A20A4F" w:rsidRDefault="00C70017" w:rsidP="00C70017">
      <w:pPr>
        <w:pStyle w:val="AppendixHeading4"/>
      </w:pPr>
      <w:r>
        <w:t>Vessel configuration gauge</w:t>
      </w:r>
    </w:p>
    <w:p w14:paraId="179D1BEF" w14:textId="77777777" w:rsidR="00A20A4F" w:rsidRDefault="00A20A4F" w:rsidP="00C70017">
      <w:pPr>
        <w:ind w:left="720"/>
      </w:pPr>
      <w:r>
        <w:t>The vessel configuration gauge is a vessel top view graphic located between the port and starboard downrigger station controls which indicates to the user the vessel configuration associated with the current calibration.</w:t>
      </w:r>
    </w:p>
    <w:p w14:paraId="014565BD" w14:textId="69234BD2" w:rsidR="00A20A4F" w:rsidRDefault="00C70017" w:rsidP="00C70017">
      <w:pPr>
        <w:pStyle w:val="AppendixHeading4"/>
      </w:pPr>
      <w:r>
        <w:t>EchoCal logger</w:t>
      </w:r>
      <w:r w:rsidR="00A20A4F">
        <w:t xml:space="preserve"> </w:t>
      </w:r>
    </w:p>
    <w:p w14:paraId="7AC7D4BE" w14:textId="1A215303" w:rsidR="00A20A4F" w:rsidRDefault="00A20A4F" w:rsidP="00C70017">
      <w:pPr>
        <w:ind w:left="720"/>
      </w:pPr>
      <w:r>
        <w:t>The EchoCal logger provides real-time information associated with all forms of navigation and set-up procedures.  It is located at the bottom of the coordinate display window.</w:t>
      </w:r>
    </w:p>
    <w:p w14:paraId="0B7A6399" w14:textId="72ED20E8" w:rsidR="00FF1603" w:rsidRDefault="00FF1603" w:rsidP="00C70017">
      <w:pPr>
        <w:ind w:left="720"/>
      </w:pPr>
    </w:p>
    <w:p w14:paraId="0E1449D0" w14:textId="5D40194A" w:rsidR="00FF1603" w:rsidRDefault="00FF1603">
      <w:pPr>
        <w:spacing w:line="276" w:lineRule="auto"/>
        <w:contextualSpacing w:val="0"/>
      </w:pPr>
      <w:r>
        <w:br w:type="page"/>
      </w:r>
    </w:p>
    <w:p w14:paraId="5D5BB51B" w14:textId="79D18416" w:rsidR="00FF1603" w:rsidRDefault="00FF1603" w:rsidP="00FF1603">
      <w:pPr>
        <w:pStyle w:val="Appendixheading3"/>
      </w:pPr>
      <w:r>
        <w:lastRenderedPageBreak/>
        <w:t>Vessel configuration</w:t>
      </w:r>
    </w:p>
    <w:p w14:paraId="6CBE395E" w14:textId="77777777" w:rsidR="00FF1603" w:rsidRDefault="00FF1603" w:rsidP="00FF1603">
      <w:pPr>
        <w:ind w:left="720"/>
      </w:pPr>
    </w:p>
    <w:p w14:paraId="6710A03E" w14:textId="245AA69D" w:rsidR="00760F45" w:rsidRDefault="00FF1603" w:rsidP="00D24F15">
      <w:r>
        <w:t>A vessel configuration file is a file which contains information regarding the specific geometric configuration associated with the calibration set-up. It provides information regarding the relative positions of each downrigger station, the ships transducer and an approximation of the echo-gram target coordinates</w:t>
      </w:r>
      <w:r w:rsidR="00760F45">
        <w:t xml:space="preserve"> (</w:t>
      </w:r>
      <w:r w:rsidR="00760F45">
        <w:fldChar w:fldCharType="begin"/>
      </w:r>
      <w:r w:rsidR="00760F45">
        <w:instrText xml:space="preserve"> REF _Ref67054172 \h </w:instrText>
      </w:r>
      <w:r w:rsidR="00760F45">
        <w:fldChar w:fldCharType="separate"/>
      </w:r>
      <w:r w:rsidR="00760F45">
        <w:t xml:space="preserve">Figure </w:t>
      </w:r>
      <w:r w:rsidR="00760F45">
        <w:rPr>
          <w:noProof/>
        </w:rPr>
        <w:t>11</w:t>
      </w:r>
      <w:r w:rsidR="00760F45">
        <w:fldChar w:fldCharType="end"/>
      </w:r>
      <w:r w:rsidR="00760F45">
        <w:t>)</w:t>
      </w:r>
      <w:r>
        <w:t xml:space="preserve">.  </w:t>
      </w:r>
      <w:r w:rsidR="00760F45">
        <w:t xml:space="preserve">Try to obtain a copy of the vessel schematics if possible.  </w:t>
      </w:r>
    </w:p>
    <w:p w14:paraId="576FB8D1" w14:textId="77777777" w:rsidR="00FF1603" w:rsidRDefault="00FF1603" w:rsidP="00FF1603">
      <w:pPr>
        <w:ind w:left="720"/>
      </w:pPr>
    </w:p>
    <w:p w14:paraId="78BDE983" w14:textId="77777777" w:rsidR="00760F45" w:rsidRDefault="00760F45" w:rsidP="00D24F15">
      <w:pPr>
        <w:keepNext/>
      </w:pPr>
      <w:r>
        <w:rPr>
          <w:noProof/>
        </w:rPr>
        <w:drawing>
          <wp:inline distT="0" distB="0" distL="0" distR="0" wp14:anchorId="1DD31D3A" wp14:editId="2F9E9BFE">
            <wp:extent cx="5384985" cy="6629400"/>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VesselConfigurationDiagram.png"/>
                    <pic:cNvPicPr/>
                  </pic:nvPicPr>
                  <pic:blipFill>
                    <a:blip r:embed="rId31">
                      <a:extLst>
                        <a:ext uri="{28A0092B-C50C-407E-A947-70E740481C1C}">
                          <a14:useLocalDpi xmlns:a14="http://schemas.microsoft.com/office/drawing/2010/main" val="0"/>
                        </a:ext>
                      </a:extLst>
                    </a:blip>
                    <a:stretch>
                      <a:fillRect/>
                    </a:stretch>
                  </pic:blipFill>
                  <pic:spPr>
                    <a:xfrm>
                      <a:off x="0" y="0"/>
                      <a:ext cx="5398910" cy="6646544"/>
                    </a:xfrm>
                    <a:prstGeom prst="rect">
                      <a:avLst/>
                    </a:prstGeom>
                  </pic:spPr>
                </pic:pic>
              </a:graphicData>
            </a:graphic>
          </wp:inline>
        </w:drawing>
      </w:r>
    </w:p>
    <w:p w14:paraId="5F5CCFFE" w14:textId="1174C696" w:rsidR="00760F45" w:rsidRDefault="00760F45" w:rsidP="00D24F15">
      <w:pPr>
        <w:pStyle w:val="Caption"/>
        <w:jc w:val="center"/>
      </w:pPr>
      <w:bookmarkStart w:id="28" w:name="_Ref67054172"/>
      <w:bookmarkStart w:id="29" w:name="_Toc67057631"/>
      <w:r>
        <w:t xml:space="preserve">Figure </w:t>
      </w:r>
      <w:r>
        <w:fldChar w:fldCharType="begin"/>
      </w:r>
      <w:r>
        <w:instrText xml:space="preserve"> SEQ Figure \* ARABIC </w:instrText>
      </w:r>
      <w:r>
        <w:fldChar w:fldCharType="separate"/>
      </w:r>
      <w:r w:rsidR="00071F7C">
        <w:rPr>
          <w:noProof/>
        </w:rPr>
        <w:t>11</w:t>
      </w:r>
      <w:r>
        <w:fldChar w:fldCharType="end"/>
      </w:r>
      <w:bookmarkEnd w:id="28"/>
      <w:r>
        <w:t>:  Top view of vessel measurement layout.</w:t>
      </w:r>
      <w:bookmarkEnd w:id="29"/>
    </w:p>
    <w:p w14:paraId="0B23E719" w14:textId="77777777" w:rsidR="00760F45" w:rsidRDefault="00760F45" w:rsidP="00FF1603">
      <w:pPr>
        <w:ind w:left="720"/>
      </w:pPr>
    </w:p>
    <w:p w14:paraId="4EEA95F2" w14:textId="7D37DAC9" w:rsidR="00760F45" w:rsidRDefault="00760F45" w:rsidP="00760F45">
      <w:pPr>
        <w:ind w:left="720"/>
      </w:pPr>
    </w:p>
    <w:p w14:paraId="1D1FD046" w14:textId="77777777" w:rsidR="004200D9" w:rsidRDefault="004200D9" w:rsidP="00D24F15">
      <w:pPr>
        <w:keepNext/>
      </w:pPr>
      <w:r>
        <w:rPr>
          <w:noProof/>
        </w:rPr>
        <w:lastRenderedPageBreak/>
        <w:drawing>
          <wp:inline distT="0" distB="0" distL="0" distR="0" wp14:anchorId="4CA439CE" wp14:editId="44466D3B">
            <wp:extent cx="5943600" cy="633222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VesselConfigurationSideDiagram.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6332220"/>
                    </a:xfrm>
                    <a:prstGeom prst="rect">
                      <a:avLst/>
                    </a:prstGeom>
                  </pic:spPr>
                </pic:pic>
              </a:graphicData>
            </a:graphic>
          </wp:inline>
        </w:drawing>
      </w:r>
    </w:p>
    <w:p w14:paraId="62D155F1" w14:textId="113FDAE5" w:rsidR="004200D9" w:rsidRDefault="004200D9" w:rsidP="004200D9">
      <w:pPr>
        <w:pStyle w:val="Caption"/>
        <w:jc w:val="center"/>
      </w:pPr>
      <w:bookmarkStart w:id="30" w:name="_Ref67054598"/>
      <w:bookmarkStart w:id="31" w:name="_Toc67057632"/>
      <w:r>
        <w:t xml:space="preserve">Figure </w:t>
      </w:r>
      <w:r>
        <w:fldChar w:fldCharType="begin"/>
      </w:r>
      <w:r>
        <w:instrText xml:space="preserve"> SEQ Figure \* ARABIC </w:instrText>
      </w:r>
      <w:r>
        <w:fldChar w:fldCharType="separate"/>
      </w:r>
      <w:r w:rsidR="00071F7C">
        <w:rPr>
          <w:noProof/>
        </w:rPr>
        <w:t>12</w:t>
      </w:r>
      <w:r>
        <w:fldChar w:fldCharType="end"/>
      </w:r>
      <w:bookmarkEnd w:id="30"/>
      <w:r>
        <w:t>:  Side view of vessel measurement layout.</w:t>
      </w:r>
      <w:bookmarkEnd w:id="31"/>
    </w:p>
    <w:p w14:paraId="188748B9" w14:textId="77777777" w:rsidR="00760F45" w:rsidRDefault="00760F45" w:rsidP="00760F45">
      <w:pPr>
        <w:pStyle w:val="AppendixHeading4"/>
      </w:pPr>
      <w:r>
        <w:t xml:space="preserve">Creating a vessel configuration file </w:t>
      </w:r>
    </w:p>
    <w:p w14:paraId="02EE9645" w14:textId="72C2E0B8" w:rsidR="004200D9" w:rsidRDefault="00FF1603" w:rsidP="004200D9">
      <w:pPr>
        <w:ind w:left="720"/>
      </w:pPr>
      <w:r>
        <w:t>To create a vessel configuration file</w:t>
      </w:r>
      <w:r>
        <w:t>,</w:t>
      </w:r>
      <w:r>
        <w:t xml:space="preserve"> select the vessel Configuration tool from the tools menu</w:t>
      </w:r>
      <w:r>
        <w:t xml:space="preserve"> (</w:t>
      </w:r>
      <w:r>
        <w:fldChar w:fldCharType="begin"/>
      </w:r>
      <w:r>
        <w:instrText xml:space="preserve"> REF _Ref67053955 \h </w:instrText>
      </w:r>
      <w:r>
        <w:fldChar w:fldCharType="separate"/>
      </w:r>
      <w:r>
        <w:t xml:space="preserve">Figure </w:t>
      </w:r>
      <w:r>
        <w:rPr>
          <w:noProof/>
        </w:rPr>
        <w:t>11</w:t>
      </w:r>
      <w:r>
        <w:fldChar w:fldCharType="end"/>
      </w:r>
      <w:r>
        <w:t>).</w:t>
      </w:r>
      <w:r>
        <w:t xml:space="preserve"> </w:t>
      </w:r>
      <w:r>
        <w:t xml:space="preserve"> </w:t>
      </w:r>
      <w:r>
        <w:t>Depending on the configuration type chosen from the drop-down menu on the left column will certain numerical inputs be provided.  The leftmost column asks for information regarding the height of the downrigger's pole end to the ocean surface</w:t>
      </w:r>
      <w:r>
        <w:t>.</w:t>
      </w:r>
    </w:p>
    <w:p w14:paraId="35ADC9F8" w14:textId="77777777" w:rsidR="004200D9" w:rsidRDefault="004200D9" w:rsidP="004200D9">
      <w:pPr>
        <w:ind w:left="720"/>
      </w:pPr>
    </w:p>
    <w:p w14:paraId="6729EE42" w14:textId="02AC078F" w:rsidR="004200D9" w:rsidRDefault="004200D9" w:rsidP="004200D9">
      <w:pPr>
        <w:ind w:left="720"/>
      </w:pPr>
      <w:r>
        <w:t xml:space="preserve">The distance </w:t>
      </w:r>
      <w:r>
        <w:t>‘</w:t>
      </w:r>
      <w:r>
        <w:t>from</w:t>
      </w:r>
      <w:r>
        <w:t>’</w:t>
      </w:r>
      <w:r>
        <w:t xml:space="preserve"> </w:t>
      </w:r>
      <w:r>
        <w:t>and</w:t>
      </w:r>
      <w:r>
        <w:t xml:space="preserve"> </w:t>
      </w:r>
      <w:r>
        <w:t>‘</w:t>
      </w:r>
      <w:r>
        <w:t>to</w:t>
      </w:r>
      <w:r>
        <w:t>’ entry</w:t>
      </w:r>
      <w:r>
        <w:t xml:space="preserve"> fields are variable and change with the vessel configuration type selection. </w:t>
      </w:r>
      <w:r>
        <w:t xml:space="preserve"> For example, in </w:t>
      </w:r>
      <w:r>
        <w:fldChar w:fldCharType="begin"/>
      </w:r>
      <w:r>
        <w:instrText xml:space="preserve"> REF _Ref67054598 \h </w:instrText>
      </w:r>
      <w:r>
        <w:fldChar w:fldCharType="separate"/>
      </w:r>
      <w:r>
        <w:t xml:space="preserve">Figure </w:t>
      </w:r>
      <w:r>
        <w:rPr>
          <w:noProof/>
        </w:rPr>
        <w:t>12</w:t>
      </w:r>
      <w:r>
        <w:fldChar w:fldCharType="end"/>
      </w:r>
      <w:r>
        <w:t xml:space="preserve">, there is a measurement from the Starboard Forward (SF) downrigger to the Starboard Aft (SF) downrigger.  </w:t>
      </w:r>
      <w:r>
        <w:t xml:space="preserve">In the rightmost column the user enters the distance in meters in a straight line </w:t>
      </w:r>
      <w:r>
        <w:t>between the ‘</w:t>
      </w:r>
      <w:r>
        <w:t>from</w:t>
      </w:r>
      <w:r>
        <w:t>’ and</w:t>
      </w:r>
      <w:r>
        <w:t xml:space="preserve">  </w:t>
      </w:r>
      <w:r>
        <w:t>‘</w:t>
      </w:r>
      <w:r>
        <w:t>to</w:t>
      </w:r>
      <w:r>
        <w:t xml:space="preserve">’ </w:t>
      </w:r>
      <w:r>
        <w:t>downrigger stations.  The vessel width, transducer depth and target depth input fields refer to the distance of the vessels width, the depth of the transducer from the ocean surface and the estimated depth of the echo-</w:t>
      </w:r>
      <w:r>
        <w:lastRenderedPageBreak/>
        <w:t>gram target coordinates in meters respectively.  The Transducer X offset input field refers to the distance in meters of the transducer from the Y axis which runs down the center of the ship.</w:t>
      </w:r>
      <w:r>
        <w:t xml:space="preserve">  </w:t>
      </w:r>
      <w:r>
        <w:t xml:space="preserve"> The ‘downrigger Y offset’ input field label varies with the vessel configuration type selection and it asks for the distance along the Y axis from some downrigger to the transducer.  One finished, press the ‘Save As...’ button to prompt a path-to-save box.</w:t>
      </w:r>
    </w:p>
    <w:p w14:paraId="218C076E" w14:textId="2A7EDA39" w:rsidR="00FF1603" w:rsidRDefault="00FF1603" w:rsidP="00D50EE1"/>
    <w:p w14:paraId="4189092B" w14:textId="77777777" w:rsidR="00FF1603" w:rsidRDefault="00FF1603" w:rsidP="00FF1603">
      <w:pPr>
        <w:keepNext/>
        <w:ind w:left="720"/>
        <w:jc w:val="center"/>
      </w:pPr>
      <w:r>
        <w:rPr>
          <w:noProof/>
        </w:rPr>
        <w:drawing>
          <wp:inline distT="0" distB="0" distL="0" distR="0" wp14:anchorId="687E6ED6" wp14:editId="7BE19072">
            <wp:extent cx="5943600" cy="20466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VesselConfigurationWindo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046605"/>
                    </a:xfrm>
                    <a:prstGeom prst="rect">
                      <a:avLst/>
                    </a:prstGeom>
                  </pic:spPr>
                </pic:pic>
              </a:graphicData>
            </a:graphic>
          </wp:inline>
        </w:drawing>
      </w:r>
    </w:p>
    <w:p w14:paraId="4956A55A" w14:textId="768D7C70" w:rsidR="00FF1603" w:rsidRDefault="00FF1603" w:rsidP="00FF1603">
      <w:pPr>
        <w:pStyle w:val="Caption"/>
        <w:jc w:val="center"/>
      </w:pPr>
      <w:bookmarkStart w:id="32" w:name="_Ref67053938"/>
      <w:bookmarkStart w:id="33" w:name="_Ref67053955"/>
      <w:bookmarkStart w:id="34" w:name="_Toc67057633"/>
      <w:r>
        <w:t xml:space="preserve">Figure </w:t>
      </w:r>
      <w:r>
        <w:fldChar w:fldCharType="begin"/>
      </w:r>
      <w:r>
        <w:instrText xml:space="preserve"> SEQ Figure \* ARABIC </w:instrText>
      </w:r>
      <w:r>
        <w:fldChar w:fldCharType="separate"/>
      </w:r>
      <w:r w:rsidR="00071F7C">
        <w:rPr>
          <w:noProof/>
        </w:rPr>
        <w:t>13</w:t>
      </w:r>
      <w:r>
        <w:fldChar w:fldCharType="end"/>
      </w:r>
      <w:bookmarkEnd w:id="33"/>
      <w:r>
        <w:t xml:space="preserve">:  </w:t>
      </w:r>
      <w:r w:rsidRPr="00F42231">
        <w:t xml:space="preserve">Vessel configuration </w:t>
      </w:r>
      <w:r>
        <w:t>tool.</w:t>
      </w:r>
      <w:bookmarkEnd w:id="32"/>
      <w:bookmarkEnd w:id="34"/>
    </w:p>
    <w:p w14:paraId="3C022656" w14:textId="5B59B719" w:rsidR="00D50EE1" w:rsidRDefault="00D50EE1" w:rsidP="00D50EE1">
      <w:pPr>
        <w:pStyle w:val="AppendixHeading4"/>
      </w:pPr>
      <w:r>
        <w:t>Loadi</w:t>
      </w:r>
      <w:r>
        <w:t>ng a vessel configuration file</w:t>
      </w:r>
    </w:p>
    <w:p w14:paraId="39857B92" w14:textId="0CAF1CCD" w:rsidR="00D50EE1" w:rsidRDefault="00D50EE1" w:rsidP="00D50EE1">
      <w:pPr>
        <w:ind w:left="720"/>
      </w:pPr>
      <w:r>
        <w:t>The user can load a vessel configuration file with the ‘Load Config’ button located in the coordinate display window</w:t>
      </w:r>
      <w:r w:rsidR="00A1515A">
        <w:t xml:space="preserve"> (</w:t>
      </w:r>
      <w:r w:rsidR="00A1515A">
        <w:fldChar w:fldCharType="begin"/>
      </w:r>
      <w:r w:rsidR="00A1515A">
        <w:instrText xml:space="preserve"> REF _Ref67048077 \h </w:instrText>
      </w:r>
      <w:r w:rsidR="00A1515A">
        <w:fldChar w:fldCharType="separate"/>
      </w:r>
      <w:r w:rsidR="00A1515A">
        <w:t xml:space="preserve">Figure </w:t>
      </w:r>
      <w:r w:rsidR="00A1515A">
        <w:rPr>
          <w:noProof/>
        </w:rPr>
        <w:t>10</w:t>
      </w:r>
      <w:r w:rsidR="00A1515A">
        <w:fldChar w:fldCharType="end"/>
      </w:r>
      <w:r w:rsidR="00A1515A">
        <w:t>)</w:t>
      </w:r>
      <w:r>
        <w:t xml:space="preserve"> and</w:t>
      </w:r>
      <w:r w:rsidR="00A1515A">
        <w:t xml:space="preserve"> the vessel configuration tool (</w:t>
      </w:r>
      <w:r w:rsidR="00A1515A">
        <w:fldChar w:fldCharType="begin"/>
      </w:r>
      <w:r w:rsidR="00A1515A">
        <w:instrText xml:space="preserve"> REF _Ref67053955 \h </w:instrText>
      </w:r>
      <w:r w:rsidR="00A1515A">
        <w:fldChar w:fldCharType="separate"/>
      </w:r>
      <w:r w:rsidR="00A1515A">
        <w:t xml:space="preserve">Figure </w:t>
      </w:r>
      <w:r w:rsidR="00A1515A">
        <w:rPr>
          <w:noProof/>
        </w:rPr>
        <w:t>13</w:t>
      </w:r>
      <w:r w:rsidR="00A1515A">
        <w:fldChar w:fldCharType="end"/>
      </w:r>
      <w:r w:rsidR="00A1515A">
        <w:t>)</w:t>
      </w:r>
      <w:r>
        <w:t xml:space="preserve">. </w:t>
      </w:r>
      <w:r w:rsidR="00A1515A">
        <w:t xml:space="preserve"> The software</w:t>
      </w:r>
      <w:r>
        <w:t xml:space="preserve"> will prompt a path-to-load-from box and generate a set of coordinates for the transducer and target echo-gram coordinates.</w:t>
      </w:r>
    </w:p>
    <w:p w14:paraId="34F09BD8" w14:textId="487E612A" w:rsidR="00D24F15" w:rsidRDefault="00D24F15" w:rsidP="00D50EE1">
      <w:pPr>
        <w:ind w:left="720"/>
      </w:pPr>
    </w:p>
    <w:p w14:paraId="4965B165" w14:textId="0A0C6759" w:rsidR="00D24F15" w:rsidRDefault="00D24F15" w:rsidP="00D24F15">
      <w:pPr>
        <w:pStyle w:val="Appendixheading3"/>
      </w:pPr>
      <w:r>
        <w:t xml:space="preserve">Serial port configuration </w:t>
      </w:r>
    </w:p>
    <w:p w14:paraId="17875629" w14:textId="77777777" w:rsidR="00D24F15" w:rsidRDefault="00D24F15" w:rsidP="00D24F15">
      <w:pPr>
        <w:ind w:left="720"/>
      </w:pPr>
    </w:p>
    <w:p w14:paraId="5D534A21" w14:textId="661A73CF" w:rsidR="00D24F15" w:rsidRDefault="00D24F15" w:rsidP="00D24F15">
      <w:r>
        <w:t xml:space="preserve">The serial port configuration window was designed to help the user configure the serial port connected to the transceiver which communicates with EchoCal </w:t>
      </w:r>
      <w:r w:rsidR="001C206B">
        <w:t>downriggers and routers</w:t>
      </w:r>
      <w:r>
        <w:t>.  At startup the serial port configuration window may be accessed by the tools menu</w:t>
      </w:r>
      <w:r w:rsidR="00BC6DA5">
        <w:t xml:space="preserve"> (</w:t>
      </w:r>
      <w:r w:rsidR="00BC6DA5">
        <w:fldChar w:fldCharType="begin"/>
      </w:r>
      <w:r w:rsidR="00BC6DA5">
        <w:instrText xml:space="preserve"> REF _Ref67055034 \h </w:instrText>
      </w:r>
      <w:r w:rsidR="00BC6DA5">
        <w:fldChar w:fldCharType="separate"/>
      </w:r>
      <w:r w:rsidR="00BC6DA5">
        <w:t xml:space="preserve">Figure </w:t>
      </w:r>
      <w:r w:rsidR="00BC6DA5">
        <w:rPr>
          <w:noProof/>
        </w:rPr>
        <w:t>14</w:t>
      </w:r>
      <w:r w:rsidR="00BC6DA5">
        <w:fldChar w:fldCharType="end"/>
      </w:r>
      <w:r w:rsidR="00BC6DA5">
        <w:t>)</w:t>
      </w:r>
      <w:r>
        <w:t xml:space="preserve">. </w:t>
      </w:r>
    </w:p>
    <w:p w14:paraId="75B948E2" w14:textId="77777777" w:rsidR="00BC6DA5" w:rsidRDefault="00BC6DA5" w:rsidP="00D24F15"/>
    <w:p w14:paraId="5FECA6E9" w14:textId="71BA1ACF" w:rsidR="00BC6DA5" w:rsidRDefault="00BC6DA5" w:rsidP="00D24F15">
      <w:r w:rsidRPr="00BC6DA5">
        <w:t xml:space="preserve">To connect to the </w:t>
      </w:r>
      <w:r w:rsidR="001C206B">
        <w:t>downriggers</w:t>
      </w:r>
      <w:r w:rsidRPr="00BC6DA5">
        <w:t xml:space="preserve">, make sure the power is turned on for each </w:t>
      </w:r>
      <w:r w:rsidR="001C206B">
        <w:t>downrigger and router,</w:t>
      </w:r>
      <w:r w:rsidRPr="00BC6DA5">
        <w:t xml:space="preserve"> and the transceiver</w:t>
      </w:r>
      <w:r w:rsidR="001C206B">
        <w:t xml:space="preserve"> (base station) is plugged into the computer</w:t>
      </w:r>
      <w:r w:rsidRPr="00BC6DA5">
        <w:t xml:space="preserve"> that is running the EchoCal software.  Press the ‘Refresh ports’ button to query the availab</w:t>
      </w:r>
      <w:r w:rsidR="000F46D0">
        <w:t>le serial ports on your computer</w:t>
      </w:r>
      <w:r w:rsidRPr="00BC6DA5">
        <w:t xml:space="preserve"> and select the serial port from the drop-down menu located at the top.  Configure the serial port by selecting the characteristic</w:t>
      </w:r>
      <w:r w:rsidR="000F46D0">
        <w:t xml:space="preserve"> choices</w:t>
      </w:r>
      <w:r w:rsidRPr="00BC6DA5">
        <w:t xml:space="preserve"> available below the ‘Scan’ button.  </w:t>
      </w:r>
      <w:r w:rsidR="000F46D0">
        <w:t>A</w:t>
      </w:r>
      <w:r w:rsidR="000F46D0" w:rsidRPr="00BC6DA5">
        <w:t xml:space="preserve">fter configuring the </w:t>
      </w:r>
      <w:r w:rsidR="000F46D0">
        <w:t xml:space="preserve">serial </w:t>
      </w:r>
      <w:r w:rsidR="000F46D0" w:rsidRPr="00BC6DA5">
        <w:t>port</w:t>
      </w:r>
      <w:r w:rsidR="000F46D0">
        <w:t>,</w:t>
      </w:r>
      <w:r w:rsidR="000F46D0" w:rsidRPr="00BC6DA5">
        <w:t xml:space="preserve"> </w:t>
      </w:r>
      <w:r w:rsidR="000F46D0">
        <w:t>p</w:t>
      </w:r>
      <w:r w:rsidRPr="00BC6DA5">
        <w:t xml:space="preserve">ress the ‘Scan’ button to connect to the EchoCal </w:t>
      </w:r>
      <w:r w:rsidR="000F46D0">
        <w:t>downriggers</w:t>
      </w:r>
      <w:r w:rsidRPr="00BC6DA5">
        <w:t>.  The ‘Serial port configuration logger’ will display the metadata associated with the connection and after twenty seconds the connection process will be complete.  After completing this task you may close the serial port configuration window.  To change the properties of the serial port just open the serial port configuration window and repeat the process described in this section.</w:t>
      </w:r>
    </w:p>
    <w:p w14:paraId="4F31C5A4" w14:textId="77777777" w:rsidR="00BC6DA5" w:rsidRDefault="00BC6DA5" w:rsidP="00BC6DA5">
      <w:pPr>
        <w:keepNext/>
        <w:jc w:val="center"/>
      </w:pPr>
      <w:r>
        <w:rPr>
          <w:noProof/>
        </w:rPr>
        <w:lastRenderedPageBreak/>
        <w:drawing>
          <wp:inline distT="0" distB="0" distL="0" distR="0" wp14:anchorId="43C03F8B" wp14:editId="21E95B07">
            <wp:extent cx="5207527" cy="69723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erialPortConfigurationWindow.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12242" cy="6978614"/>
                    </a:xfrm>
                    <a:prstGeom prst="rect">
                      <a:avLst/>
                    </a:prstGeom>
                  </pic:spPr>
                </pic:pic>
              </a:graphicData>
            </a:graphic>
          </wp:inline>
        </w:drawing>
      </w:r>
    </w:p>
    <w:p w14:paraId="5F4FB70B" w14:textId="2C186CBD" w:rsidR="00D24F15" w:rsidRDefault="00BC6DA5" w:rsidP="00BC6DA5">
      <w:pPr>
        <w:pStyle w:val="Caption"/>
        <w:jc w:val="center"/>
      </w:pPr>
      <w:bookmarkStart w:id="35" w:name="_Ref67055034"/>
      <w:bookmarkStart w:id="36" w:name="_Toc67057634"/>
      <w:r>
        <w:t xml:space="preserve">Figure </w:t>
      </w:r>
      <w:r>
        <w:fldChar w:fldCharType="begin"/>
      </w:r>
      <w:r>
        <w:instrText xml:space="preserve"> SEQ Figure \* ARABIC </w:instrText>
      </w:r>
      <w:r>
        <w:fldChar w:fldCharType="separate"/>
      </w:r>
      <w:r w:rsidR="00071F7C">
        <w:rPr>
          <w:noProof/>
        </w:rPr>
        <w:t>14</w:t>
      </w:r>
      <w:r>
        <w:fldChar w:fldCharType="end"/>
      </w:r>
      <w:bookmarkEnd w:id="35"/>
      <w:r>
        <w:t>:  Serial port configuration window.</w:t>
      </w:r>
      <w:bookmarkEnd w:id="36"/>
    </w:p>
    <w:p w14:paraId="24F2E25D" w14:textId="77777777" w:rsidR="00734FF3" w:rsidRDefault="00734FF3">
      <w:pPr>
        <w:spacing w:line="276" w:lineRule="auto"/>
        <w:contextualSpacing w:val="0"/>
      </w:pPr>
      <w:r>
        <w:br w:type="page"/>
      </w:r>
    </w:p>
    <w:p w14:paraId="2567C460" w14:textId="6B4DA6AE" w:rsidR="00734FF3" w:rsidRDefault="00734FF3" w:rsidP="00734FF3">
      <w:pPr>
        <w:pStyle w:val="Appendixheading3"/>
      </w:pPr>
      <w:r>
        <w:lastRenderedPageBreak/>
        <w:t>N</w:t>
      </w:r>
      <w:r>
        <w:t>avigation controller window</w:t>
      </w:r>
    </w:p>
    <w:p w14:paraId="3BDC56F6" w14:textId="77777777" w:rsidR="00734FF3" w:rsidRDefault="00734FF3" w:rsidP="00734FF3">
      <w:pPr>
        <w:pStyle w:val="NoSpacing"/>
      </w:pPr>
    </w:p>
    <w:p w14:paraId="18E5675A" w14:textId="1E45D746" w:rsidR="00734FF3" w:rsidRDefault="00734FF3" w:rsidP="00734FF3">
      <w:pPr>
        <w:pStyle w:val="NoSpacing"/>
      </w:pPr>
      <w:r>
        <w:t>There are four types of navigation controllers worth classifying.  The rudimentary reeling controller, the virtual joystick controller, the auto-navigation controller and the auto-calibration controller.  All of these controllers are avail</w:t>
      </w:r>
      <w:r w:rsidR="0052626D">
        <w:t>able in the ‘Navigation Control</w:t>
      </w:r>
      <w:r>
        <w:t>’ window</w:t>
      </w:r>
      <w:r w:rsidR="0052626D">
        <w:t xml:space="preserve"> (</w:t>
      </w:r>
      <w:r w:rsidR="0052626D">
        <w:fldChar w:fldCharType="begin"/>
      </w:r>
      <w:r w:rsidR="0052626D">
        <w:instrText xml:space="preserve"> REF _Ref67055651 \h </w:instrText>
      </w:r>
      <w:r w:rsidR="0052626D">
        <w:fldChar w:fldCharType="separate"/>
      </w:r>
      <w:r w:rsidR="0052626D">
        <w:t xml:space="preserve">Figure </w:t>
      </w:r>
      <w:r w:rsidR="0052626D">
        <w:rPr>
          <w:noProof/>
        </w:rPr>
        <w:t>15</w:t>
      </w:r>
      <w:r w:rsidR="0052626D">
        <w:fldChar w:fldCharType="end"/>
      </w:r>
      <w:r w:rsidR="0052626D">
        <w:t>)</w:t>
      </w:r>
      <w:r>
        <w:t>.  This along with the coordinate display window will serve as your main interface during calibration after the devices have been configured properly.</w:t>
      </w:r>
    </w:p>
    <w:p w14:paraId="54B3DE86" w14:textId="5366DE81" w:rsidR="00734FF3" w:rsidRDefault="00734FF3" w:rsidP="00734FF3">
      <w:pPr>
        <w:pStyle w:val="NoSpacing"/>
      </w:pPr>
    </w:p>
    <w:p w14:paraId="5C26A290" w14:textId="77777777" w:rsidR="00734FF3" w:rsidRDefault="00734FF3" w:rsidP="00734FF3">
      <w:pPr>
        <w:pStyle w:val="NoSpacing"/>
        <w:keepNext/>
        <w:jc w:val="center"/>
      </w:pPr>
      <w:r>
        <w:rPr>
          <w:noProof/>
        </w:rPr>
        <w:drawing>
          <wp:inline distT="0" distB="0" distL="0" distR="0" wp14:anchorId="1DB6086A" wp14:editId="7F946583">
            <wp:extent cx="5943600" cy="1807210"/>
            <wp:effectExtent l="0" t="0" r="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NavigationControlsWindow.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1807210"/>
                    </a:xfrm>
                    <a:prstGeom prst="rect">
                      <a:avLst/>
                    </a:prstGeom>
                  </pic:spPr>
                </pic:pic>
              </a:graphicData>
            </a:graphic>
          </wp:inline>
        </w:drawing>
      </w:r>
    </w:p>
    <w:p w14:paraId="2C72D035" w14:textId="4DA56A8B" w:rsidR="00734FF3" w:rsidRDefault="00734FF3" w:rsidP="00734FF3">
      <w:pPr>
        <w:pStyle w:val="Caption"/>
        <w:jc w:val="center"/>
      </w:pPr>
      <w:bookmarkStart w:id="37" w:name="_Ref67055651"/>
      <w:bookmarkStart w:id="38" w:name="_Toc67057635"/>
      <w:r>
        <w:t xml:space="preserve">Figure </w:t>
      </w:r>
      <w:r>
        <w:fldChar w:fldCharType="begin"/>
      </w:r>
      <w:r>
        <w:instrText xml:space="preserve"> SEQ Figure \* ARABIC </w:instrText>
      </w:r>
      <w:r>
        <w:fldChar w:fldCharType="separate"/>
      </w:r>
      <w:r w:rsidR="00071F7C">
        <w:rPr>
          <w:noProof/>
        </w:rPr>
        <w:t>15</w:t>
      </w:r>
      <w:r>
        <w:fldChar w:fldCharType="end"/>
      </w:r>
      <w:bookmarkEnd w:id="37"/>
      <w:r>
        <w:t>:  Navigation control window.</w:t>
      </w:r>
      <w:bookmarkEnd w:id="38"/>
    </w:p>
    <w:p w14:paraId="071E4AF2" w14:textId="6622889E" w:rsidR="00734FF3" w:rsidRDefault="0052626D" w:rsidP="0052626D">
      <w:pPr>
        <w:pStyle w:val="AppendixHeading4"/>
      </w:pPr>
      <w:r>
        <w:t>Rudimentary reeling controls</w:t>
      </w:r>
    </w:p>
    <w:p w14:paraId="302DCE74" w14:textId="77777777" w:rsidR="00734FF3" w:rsidRDefault="00734FF3" w:rsidP="00734FF3">
      <w:pPr>
        <w:ind w:left="720"/>
      </w:pPr>
      <w:r>
        <w:t>The ‘rudimentary reeling controller’ demonstrates the most basic set of navigation functionality EchoCal offers.  Every single navigation function is built from more complex manipulation of these particular functions.  Essentially a ‘REEL IN’ or ‘REEL OUT’ command will be available for each downrigger station which has been configured properly and they are located on the left and right of the virtual joystick.  There is a small built in delay which renders each button unusable as the downriggers are in a current state of motion.  Each execution of the reel commands will reel on average a single count unit.  The ‘count’ unit was invented for this reason; so that reel commands and count units are correlated.</w:t>
      </w:r>
    </w:p>
    <w:p w14:paraId="6855F5E1" w14:textId="0A5521BE" w:rsidR="00734FF3" w:rsidRDefault="0052626D" w:rsidP="0052626D">
      <w:pPr>
        <w:pStyle w:val="AppendixHeading4"/>
      </w:pPr>
      <w:r>
        <w:t>Virtual Joystick Controls</w:t>
      </w:r>
    </w:p>
    <w:p w14:paraId="44C6AC5A" w14:textId="27143F64" w:rsidR="00734FF3" w:rsidRDefault="00734FF3" w:rsidP="00734FF3">
      <w:pPr>
        <w:ind w:left="720"/>
      </w:pPr>
      <w:r>
        <w:t>The ‘virtual joystick’ controls are located in between the two sets of ‘rudimentary reeling’ controls.  The joystick functionality can be understood in terms of the ‘auto-navigation’ functio</w:t>
      </w:r>
      <w:r w:rsidR="009C7BBF">
        <w:t>n since it directly utilizes it.</w:t>
      </w:r>
      <w:r>
        <w:t xml:space="preserve">  Each directional button executes an ‘auto-navigation’ command and uses the calibration sphere position to calculate the intended coordinates of navigation.  Each directional button displaces the sphere to a nearby point from the calibration sphere position in the direction reflected by the directional button.  The directional buttons located in the center of the joystick reflect the rise and sink commands which displace the sphere in the z-axis only.</w:t>
      </w:r>
    </w:p>
    <w:p w14:paraId="14CEDCF4" w14:textId="7C4E2C21" w:rsidR="00734FF3" w:rsidRDefault="009C7BBF" w:rsidP="009C7BBF">
      <w:pPr>
        <w:pStyle w:val="AppendixHeading4"/>
      </w:pPr>
      <w:r>
        <w:t>Auto-navigation controls</w:t>
      </w:r>
    </w:p>
    <w:p w14:paraId="5EFF3177" w14:textId="77777777" w:rsidR="00734FF3" w:rsidRDefault="00734FF3" w:rsidP="00734FF3">
      <w:pPr>
        <w:ind w:left="720"/>
      </w:pPr>
      <w:r>
        <w:t>The ‘auto-navigation’ controller is located at the bottom right hand side of the navigation controls and it consists of a coordinate input and a ‘Navigate’ button.  ’The ‘Navigate’ button should be used to displace the calibration sphere to a single position which is specified by the ‘Navigation Coordinate Input’ text fields.  Keep in mind that these coordinates are measured in ‘count’ units which were designed to simplify general navigation.  To input coordinates just enter a desired count number in each coordinate field.  Use the coordinate display window to get a general Idea where the target position is in reference to the calibration sphere.</w:t>
      </w:r>
    </w:p>
    <w:p w14:paraId="7F197E3D" w14:textId="47255329" w:rsidR="00734FF3" w:rsidRDefault="009C7BBF" w:rsidP="009C7BBF">
      <w:pPr>
        <w:pStyle w:val="AppendixHeading4"/>
      </w:pPr>
      <w:r>
        <w:t>Auto-navigation algorithm</w:t>
      </w:r>
    </w:p>
    <w:p w14:paraId="5AD83FE9" w14:textId="496C8F09" w:rsidR="00734FF3" w:rsidRDefault="00734FF3" w:rsidP="00734FF3">
      <w:pPr>
        <w:ind w:left="720"/>
      </w:pPr>
      <w:r>
        <w:t xml:space="preserve">As discussed in a previous section, the navigation calculations are processed in the downrigger coordinate system.  This section describes these functions in more depth.  The downrigger coordinates may be visualized </w:t>
      </w:r>
      <w:r w:rsidR="009C7BBF">
        <w:t xml:space="preserve">as an array of six coordinates:  </w:t>
      </w:r>
      <w:r>
        <w:t xml:space="preserve">port forward counts, port middle </w:t>
      </w:r>
      <w:r>
        <w:lastRenderedPageBreak/>
        <w:t>counts, port aft counts, starboard forward counts, starboard middl</w:t>
      </w:r>
      <w:r w:rsidR="009C7BBF">
        <w:t>e counts, starboard aft counts</w:t>
      </w:r>
      <w:r>
        <w:t>.  There is a single coordinate for each downrigger</w:t>
      </w:r>
      <w:r w:rsidR="009C7BBF">
        <w:t>, and</w:t>
      </w:r>
      <w:r>
        <w:t xml:space="preserve"> almost always only t</w:t>
      </w:r>
      <w:r w:rsidR="009C7BBF">
        <w:t xml:space="preserve">hree downriggers are present.  </w:t>
      </w:r>
      <w:r>
        <w:t>An example set of downrigger coordinates may look like this</w:t>
      </w:r>
      <w:r w:rsidR="009C7BBF">
        <w:t>:</w:t>
      </w:r>
      <w:r>
        <w:t xml:space="preserve">  </w:t>
      </w:r>
      <w:r w:rsidR="009C7BBF">
        <w:t>120, NULL, 102, NULL, 81, NULL</w:t>
      </w:r>
      <w:r>
        <w:t xml:space="preserve">.  After a user executes an auto-navigation command correctly, the auto-navigation function will convert the user-in-putted </w:t>
      </w:r>
      <w:r w:rsidR="009C7BBF">
        <w:t>Euclidean</w:t>
      </w:r>
      <w:r>
        <w:t xml:space="preserve"> coordinates of intended navigation to a set of downrigger coordinates.  Next the EchoCal system will check for the sign and magnitude of the difference between the actual downrigger coordinates and the downrigger coordinates of intended navigation and execute a single real function one station at a time until the two sets of coordinates are identical.  This allows for a very smooth transition from one position to another underwater.  </w:t>
      </w:r>
    </w:p>
    <w:p w14:paraId="3518ADB4" w14:textId="3AA544FD" w:rsidR="00734FF3" w:rsidRDefault="009C7BBF" w:rsidP="009C7BBF">
      <w:pPr>
        <w:pStyle w:val="AppendixHeading4"/>
      </w:pPr>
      <w:r>
        <w:t>Auto-calibration controls</w:t>
      </w:r>
    </w:p>
    <w:p w14:paraId="62079C16" w14:textId="77777777" w:rsidR="000B6F03" w:rsidRDefault="00734FF3" w:rsidP="00734FF3">
      <w:pPr>
        <w:ind w:left="720"/>
      </w:pPr>
      <w:r>
        <w:t xml:space="preserve">The ‘auto-calibration’ function is a handy function which has contributed most of the time saved by EchoCal.  This function builds an array of coordinates which fall inside the echograms view and essentially navigates the calibration sphere to them with the objective of hitting as many points as possible in the shortest time.  During development the goal of this function was to create a set of points which reduced the redundancy of travel distance by the calibration sphere so that more time was saved.  </w:t>
      </w:r>
    </w:p>
    <w:p w14:paraId="6685C5EF" w14:textId="77777777" w:rsidR="000B6F03" w:rsidRDefault="000B6F03" w:rsidP="00734FF3">
      <w:pPr>
        <w:ind w:left="720"/>
      </w:pPr>
    </w:p>
    <w:p w14:paraId="0C26B2BA" w14:textId="3E2B2C22" w:rsidR="000B6F03" w:rsidRDefault="00734FF3" w:rsidP="00734FF3">
      <w:pPr>
        <w:ind w:left="720"/>
      </w:pPr>
      <w:r>
        <w:t>There are two modes of path generation fo</w:t>
      </w:r>
      <w:r w:rsidR="000B6F03">
        <w:t>r the auto-calibration function:</w:t>
      </w:r>
      <w:r>
        <w:t xml:space="preserve">  the star-type auto-calibration and the spiral-type auto-calibration.  Depending on various factors such as sea current speed and direction or ship size, one mode may work better than another.  The ‘star’ and ‘spiral’ make reference to the paths which the calibration sphere draws out when seen from the echogram.  The star type auto-calibration is designed to span the diameter of the echogram while slowly shifting the angular coordinate with respect to the X axis upon every full diameter span until the angular value reaches 360 degrees.  This will draw out a star pattern but only on calmer days will its shape become more distinct.  Interestingly enough, this function also has proven to be extremely valuable when the calibration sphere is lost from the echograms view.  Unlike the spiral-type auto-calibration function, this one can scan large distances relatively quickly.  The spiral type function is more time efficient because it doesn't hit a single point redundantly however it should not be used when scanning the ocean since it would cover very little area compared to the star-type auto-calibration function.   </w:t>
      </w:r>
    </w:p>
    <w:p w14:paraId="2A141036" w14:textId="77777777" w:rsidR="000B6F03" w:rsidRDefault="000B6F03" w:rsidP="00734FF3">
      <w:pPr>
        <w:ind w:left="720"/>
      </w:pPr>
    </w:p>
    <w:p w14:paraId="30A5F157" w14:textId="5DDCB112" w:rsidR="00D24F15" w:rsidRDefault="00734FF3" w:rsidP="00734FF3">
      <w:pPr>
        <w:ind w:left="720"/>
      </w:pPr>
      <w:r>
        <w:t>These functions can be utilized with the ‘auto-calibration’ controller which is located directly above the ‘auto-navigation’ controller on the right hand side of the ‘navigation controls’ window.  Before you can perform an auto-calibration session you must already know the full beam angle in degrees of the echosounder</w:t>
      </w:r>
      <w:r w:rsidR="000B6F03">
        <w:t>.  T</w:t>
      </w:r>
      <w:r>
        <w:t>he cross-sectional area of</w:t>
      </w:r>
      <w:r w:rsidR="000B6F03">
        <w:t xml:space="preserve"> the echogram is dependent on the echosounder beam angle</w:t>
      </w:r>
      <w:r>
        <w:t xml:space="preserve">.  The ‘full-beam-angle’ input field will process this number upon execution of an auto-calibration function.  The second direct dependency of the auto-calibration functions is the ‘UPDATED?’ toggle-button which essentially asks the user if he/she has updated the target coordinates so that they are accurate.  This is essential since the auto-calibration functions utilize the target position as a reference point when generating a coordinate path array.  </w:t>
      </w:r>
      <w:r w:rsidR="000B6F03">
        <w:t>Whether</w:t>
      </w:r>
      <w:r>
        <w:t xml:space="preserve"> or not the target coordinates are accurate (to which EchoCal has no ability to capture the information on its own), an auto-calibration function cannot begin without a pressed ‘UPDATED’ button.  The calibration progress bar located directly under the ‘full-beam-angle’ input field will indicate the user the auto-calibration progress.  The calibration sessions may be executed with the ‘Play’ button, paused with the ‘Pause’ button and stopped with the ‘Stop’ button as one would find on a</w:t>
      </w:r>
      <w:r w:rsidR="000B0EC7">
        <w:t>n</w:t>
      </w:r>
      <w:r>
        <w:t xml:space="preserve"> audio-playback device.  </w:t>
      </w:r>
    </w:p>
    <w:p w14:paraId="7681EBF5" w14:textId="285576F5" w:rsidR="00071F7C" w:rsidRDefault="00071F7C">
      <w:pPr>
        <w:spacing w:line="276" w:lineRule="auto"/>
        <w:contextualSpacing w:val="0"/>
      </w:pPr>
      <w:r>
        <w:br w:type="page"/>
      </w:r>
    </w:p>
    <w:p w14:paraId="4D45EE72" w14:textId="5CE624B8" w:rsidR="00071F7C" w:rsidRDefault="00071F7C" w:rsidP="00071F7C">
      <w:pPr>
        <w:pStyle w:val="Appendixheading3"/>
      </w:pPr>
      <w:r>
        <w:lastRenderedPageBreak/>
        <w:t>Vessel diagram window</w:t>
      </w:r>
    </w:p>
    <w:p w14:paraId="63BE42E9" w14:textId="77777777" w:rsidR="008D2225" w:rsidRDefault="008D2225" w:rsidP="00071F7C">
      <w:pPr>
        <w:pStyle w:val="NoSpacing"/>
      </w:pPr>
    </w:p>
    <w:p w14:paraId="0ED972F8" w14:textId="66503CD4" w:rsidR="00071F7C" w:rsidRDefault="008D2225" w:rsidP="00071F7C">
      <w:pPr>
        <w:pStyle w:val="NoSpacing"/>
      </w:pPr>
      <w:r>
        <w:t xml:space="preserve">The coordinate display and auto-navigation controller of the EchoCal user interface use a </w:t>
      </w:r>
      <w:r>
        <w:t>Euclidean</w:t>
      </w:r>
      <w:r>
        <w:t xml:space="preserve"> coordinate system to describe the relevant positions of key objects and locations.  These gauges are useful but the actual navigation related calculations are processed in a ‘downrigger’ coordinate system.  </w:t>
      </w:r>
    </w:p>
    <w:p w14:paraId="08C7ACCD" w14:textId="58368656" w:rsidR="00071F7C" w:rsidRDefault="00071F7C" w:rsidP="00071F7C">
      <w:pPr>
        <w:pStyle w:val="AppendixHeading4"/>
      </w:pPr>
      <w:r>
        <w:t>Downrigger coordinate system</w:t>
      </w:r>
    </w:p>
    <w:p w14:paraId="6F3CEFE3" w14:textId="2E1AB234" w:rsidR="00071F7C" w:rsidRDefault="00071F7C" w:rsidP="00071F7C">
      <w:pPr>
        <w:ind w:left="720"/>
      </w:pPr>
      <w:r>
        <w:t>Th</w:t>
      </w:r>
      <w:r w:rsidR="008D2225">
        <w:t>e</w:t>
      </w:r>
      <w:r>
        <w:t xml:space="preserve"> downrigger coordinate system can be described as follows:  The length of each mono filament line from one pole-end of a downrigger to the point where the all lines meet describes a single downrigger coordinate.  The calibration sphere is not usually located at the point where the lines meet but are correlated and are only offset from one another in th</w:t>
      </w:r>
      <w:r w:rsidR="008D2225">
        <w:t>e z-dimension as a result of it</w:t>
      </w:r>
      <w:r>
        <w:t xml:space="preserve">s pigtail configuration of lines.  The downrigger coordinate system makes use of the ‘downrigger count’ units which were designed to reflect the average adjustment of length per rudimentary reel function execution.  EchoCal and its foundational functionality is built from its implementation of reversible-transformation functions which interface </w:t>
      </w:r>
      <w:r w:rsidR="008D2225">
        <w:t>Euclidean</w:t>
      </w:r>
      <w:r>
        <w:t xml:space="preserve"> and downrigger coordinates. The equations which transform the </w:t>
      </w:r>
      <w:r w:rsidR="008D2225">
        <w:t>Euclidean</w:t>
      </w:r>
      <w:r>
        <w:t xml:space="preserve"> coordinates to downrigger coordinates are many times more efficient than the equations for the reverse transform since it only makes use of the </w:t>
      </w:r>
      <w:r w:rsidR="008D2225">
        <w:t>Pythagorean</w:t>
      </w:r>
      <w:r>
        <w:t xml:space="preserve"> theorem.  The conversion of downrigger coordinates back to </w:t>
      </w:r>
      <w:r w:rsidR="008D2225">
        <w:t>Euclidean</w:t>
      </w:r>
      <w:r>
        <w:t xml:space="preserve"> coordinates uses a four-tier self-correcting approximation scheme which essentially works by feeding sample </w:t>
      </w:r>
      <w:r w:rsidR="008D2225">
        <w:t>Euclidean</w:t>
      </w:r>
      <w:r>
        <w:t xml:space="preserve"> positions into the previous transform for the sake of locating the point which most closely produces the current downrigger coordinates after transformation; This process is repeated four times per coordinate update and with each iteration a more accurate </w:t>
      </w:r>
      <w:r w:rsidR="008D2225">
        <w:t>Euclidean</w:t>
      </w:r>
      <w:r>
        <w:t xml:space="preserve"> point is calculated by checking nearby points. The calculations are processed in real time whenever ‘Calibration Mode’ is turned on.  Since these calculations are computationally expensive, calibration mode should only be turned on when the user is navigating the calibrations sphere.  Larger vessels will require more memory to calculate </w:t>
      </w:r>
      <w:r w:rsidR="008D2225">
        <w:t>Euclidean</w:t>
      </w:r>
      <w:r>
        <w:t xml:space="preserve"> positions since a larger volume of underwater space will be processed. The ‘Calibration Mode’ toggle button is located in the coordinate display window just above the EchoCal logger.  Only when calibration mode is turned on will the calibration sphere coordinates be available in the coordinate display window.  Keep in mind that there is a th</w:t>
      </w:r>
      <w:r w:rsidR="008D2225">
        <w:t>ird coordinate system in effect:</w:t>
      </w:r>
      <w:r>
        <w:t xml:space="preserve">  The Vessel Configuration coordinate system.  The vessel configuration coordinate system is </w:t>
      </w:r>
      <w:r w:rsidR="008D2225">
        <w:t>Euclidean</w:t>
      </w:r>
      <w:r>
        <w:t xml:space="preserve"> and can be thought of as a reference map or a set of constants associated with the geometrical configuration of downriggers as they were set up on the vessel.  These constants are generated from a ‘Vessel Configuration’ XML fil</w:t>
      </w:r>
      <w:r w:rsidR="008D2225">
        <w:t>e and is needed for two reasons:</w:t>
      </w:r>
      <w:r>
        <w:t xml:space="preserve">  to generate an initial estimate for the ‘Target Echogram’ position and to calculate the theoretical distance between the downriggers and the calibration sphere; theoretical downrigger coordinates.  The theoretical downrigger coordinates are measured against the actual downrigger coordinates during coordinate transformation as discussed before and uses the difference between the two sets of downrigger coordinates as a way to gauge accuracy of the coordinates generated in the coordinate display window.</w:t>
      </w:r>
    </w:p>
    <w:p w14:paraId="2AD979ED" w14:textId="6B1260BE" w:rsidR="008D2225" w:rsidRDefault="008D2225" w:rsidP="008D2225">
      <w:pPr>
        <w:pStyle w:val="AppendixHeading4"/>
      </w:pPr>
      <w:r>
        <w:t xml:space="preserve">Downrigger </w:t>
      </w:r>
      <w:r>
        <w:t>t</w:t>
      </w:r>
      <w:r>
        <w:t xml:space="preserve">o </w:t>
      </w:r>
      <w:r>
        <w:t>Euclidean</w:t>
      </w:r>
      <w:r>
        <w:t xml:space="preserve"> coordinate transformation </w:t>
      </w:r>
    </w:p>
    <w:p w14:paraId="74274D9D" w14:textId="4F543811" w:rsidR="008D2225" w:rsidRDefault="008D2225" w:rsidP="008D2225">
      <w:pPr>
        <w:ind w:left="720"/>
      </w:pPr>
      <w:r>
        <w:fldChar w:fldCharType="begin"/>
      </w:r>
      <w:r>
        <w:instrText xml:space="preserve"> REF _Ref67056631 \h </w:instrText>
      </w:r>
      <w:r>
        <w:fldChar w:fldCharType="separate"/>
      </w:r>
      <w:r>
        <w:t xml:space="preserve">Figure </w:t>
      </w:r>
      <w:r>
        <w:rPr>
          <w:noProof/>
        </w:rPr>
        <w:t>16</w:t>
      </w:r>
      <w:r>
        <w:fldChar w:fldCharType="end"/>
      </w:r>
      <w:r>
        <w:t xml:space="preserve"> </w:t>
      </w:r>
      <w:r>
        <w:t>will help visualize how the downrigger-to-</w:t>
      </w:r>
      <w:r>
        <w:t>Euclidean</w:t>
      </w:r>
      <w:r>
        <w:t xml:space="preserve"> coordinate transformation works.  </w:t>
      </w:r>
      <w:r>
        <w:t>An</w:t>
      </w:r>
      <w:r>
        <w:t xml:space="preserve"> approximation method acquire</w:t>
      </w:r>
      <w:r>
        <w:t>s</w:t>
      </w:r>
      <w:r>
        <w:t xml:space="preserve"> the coordinates</w:t>
      </w:r>
      <w:r>
        <w:t>, thus</w:t>
      </w:r>
      <w:r>
        <w:t xml:space="preserve"> no exact solution is available.  Each grid size makes reference to a different approximation scale for a set of </w:t>
      </w:r>
      <w:r>
        <w:t>Euclidean</w:t>
      </w:r>
      <w:r>
        <w:t xml:space="preserve"> coordinates which indicate the position of the calibration sphere. </w:t>
      </w:r>
      <w:r>
        <w:t xml:space="preserve"> </w:t>
      </w:r>
      <w:r>
        <w:t xml:space="preserve">Each circle represents the closest point to the actual position of the sphere.  It is easy to tell which point is closer to the actual position but there is no straightforward way to acquire the position.  </w:t>
      </w:r>
      <w:r>
        <w:t>T</w:t>
      </w:r>
      <w:r>
        <w:t>he downrigger coordinates are known</w:t>
      </w:r>
      <w:r>
        <w:t>, and</w:t>
      </w:r>
      <w:r>
        <w:t xml:space="preserve"> there is no straightforward way to acquire the </w:t>
      </w:r>
      <w:r>
        <w:t>Euclidean</w:t>
      </w:r>
      <w:r>
        <w:t xml:space="preserve"> coordinates.  </w:t>
      </w:r>
    </w:p>
    <w:p w14:paraId="51334D9B" w14:textId="77777777" w:rsidR="008D2225" w:rsidRDefault="008D2225" w:rsidP="00071F7C">
      <w:pPr>
        <w:ind w:left="720"/>
      </w:pPr>
    </w:p>
    <w:p w14:paraId="0A4C5467" w14:textId="77777777" w:rsidR="00071F7C" w:rsidRDefault="00071F7C" w:rsidP="00071F7C">
      <w:pPr>
        <w:pStyle w:val="NoSpacing"/>
        <w:keepNext/>
      </w:pPr>
      <w:r>
        <w:rPr>
          <w:noProof/>
        </w:rPr>
        <w:lastRenderedPageBreak/>
        <w:drawing>
          <wp:inline distT="0" distB="0" distL="0" distR="0" wp14:anchorId="191AD792" wp14:editId="4E4EDB24">
            <wp:extent cx="5943600" cy="8187690"/>
            <wp:effectExtent l="0" t="0" r="0" b="381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DiagramWindow.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8187690"/>
                    </a:xfrm>
                    <a:prstGeom prst="rect">
                      <a:avLst/>
                    </a:prstGeom>
                  </pic:spPr>
                </pic:pic>
              </a:graphicData>
            </a:graphic>
          </wp:inline>
        </w:drawing>
      </w:r>
    </w:p>
    <w:p w14:paraId="32122BDC" w14:textId="350ABF4A" w:rsidR="00071F7C" w:rsidRDefault="00071F7C" w:rsidP="00071F7C">
      <w:pPr>
        <w:pStyle w:val="Caption"/>
        <w:jc w:val="center"/>
      </w:pPr>
      <w:bookmarkStart w:id="39" w:name="_Ref67056631"/>
      <w:bookmarkStart w:id="40" w:name="_Toc67057636"/>
      <w:r>
        <w:t xml:space="preserve">Figure </w:t>
      </w:r>
      <w:r>
        <w:fldChar w:fldCharType="begin"/>
      </w:r>
      <w:r>
        <w:instrText xml:space="preserve"> SEQ Figure \* ARABIC </w:instrText>
      </w:r>
      <w:r>
        <w:fldChar w:fldCharType="separate"/>
      </w:r>
      <w:r>
        <w:rPr>
          <w:noProof/>
        </w:rPr>
        <w:t>16</w:t>
      </w:r>
      <w:r>
        <w:fldChar w:fldCharType="end"/>
      </w:r>
      <w:bookmarkEnd w:id="39"/>
      <w:r>
        <w:t>:  Vessel diagram window.</w:t>
      </w:r>
      <w:bookmarkEnd w:id="40"/>
    </w:p>
    <w:p w14:paraId="2F338F4F" w14:textId="77777777" w:rsidR="00071F7C" w:rsidRDefault="00071F7C" w:rsidP="00071F7C">
      <w:pPr>
        <w:ind w:left="720"/>
      </w:pPr>
    </w:p>
    <w:p w14:paraId="131F191B" w14:textId="51D7030C" w:rsidR="00D25D72" w:rsidRDefault="00D25D72">
      <w:pPr>
        <w:spacing w:line="276" w:lineRule="auto"/>
        <w:contextualSpacing w:val="0"/>
      </w:pPr>
      <w:r>
        <w:br w:type="page"/>
      </w:r>
    </w:p>
    <w:p w14:paraId="68EE35AD" w14:textId="2DCC528B" w:rsidR="00D25D72" w:rsidRDefault="008A3BA2" w:rsidP="004B6FF9">
      <w:pPr>
        <w:pStyle w:val="Heading2"/>
      </w:pPr>
      <w:r>
        <w:lastRenderedPageBreak/>
        <w:t xml:space="preserve">Appendix:  </w:t>
      </w:r>
      <w:r w:rsidR="004B6FF9">
        <w:t>EchoCal GUI installation</w:t>
      </w:r>
    </w:p>
    <w:p w14:paraId="4D1CF65E" w14:textId="77777777" w:rsidR="00B95515" w:rsidRDefault="00B95515" w:rsidP="00B95515"/>
    <w:p w14:paraId="374D5B1E" w14:textId="57FAD728" w:rsidR="00B95515" w:rsidRPr="00B95515" w:rsidRDefault="00B95515" w:rsidP="00B95515">
      <w:pPr>
        <w:pStyle w:val="NoSpacing"/>
        <w:jc w:val="center"/>
        <w:rPr>
          <w:b/>
          <w:sz w:val="32"/>
          <w:szCs w:val="32"/>
        </w:rPr>
      </w:pPr>
      <w:r w:rsidRPr="00B95515">
        <w:rPr>
          <w:b/>
          <w:sz w:val="32"/>
          <w:szCs w:val="32"/>
        </w:rPr>
        <w:t>GUI Software Installation Manual</w:t>
      </w:r>
    </w:p>
    <w:p w14:paraId="5F526F5B" w14:textId="0E7C7107" w:rsidR="00B95515" w:rsidRDefault="00B95515" w:rsidP="00B07C68">
      <w:pPr>
        <w:pStyle w:val="Appendixheading3"/>
      </w:pPr>
      <w:bookmarkStart w:id="41" w:name="_Toc532898151"/>
      <w:r>
        <w:t>Introduction</w:t>
      </w:r>
      <w:bookmarkEnd w:id="41"/>
    </w:p>
    <w:p w14:paraId="29F7C723" w14:textId="77777777" w:rsidR="00B95515" w:rsidRPr="00B95515" w:rsidRDefault="00B95515" w:rsidP="00B95515"/>
    <w:p w14:paraId="12C9FF33" w14:textId="77777777" w:rsidR="007118E1" w:rsidRDefault="00B95515" w:rsidP="007118E1">
      <w:pPr>
        <w:keepNext/>
        <w:jc w:val="center"/>
      </w:pPr>
      <w:r>
        <w:rPr>
          <w:noProof/>
        </w:rPr>
        <w:drawing>
          <wp:inline distT="0" distB="0" distL="0" distR="0" wp14:anchorId="461BD33C" wp14:editId="348379EB">
            <wp:extent cx="5943600" cy="3700780"/>
            <wp:effectExtent l="19050" t="0" r="0" b="0"/>
            <wp:docPr id="30" name="Picture 5" descr="EchoCAL_GUI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UIMain.png"/>
                    <pic:cNvPicPr/>
                  </pic:nvPicPr>
                  <pic:blipFill>
                    <a:blip r:embed="rId37" cstate="print"/>
                    <a:stretch>
                      <a:fillRect/>
                    </a:stretch>
                  </pic:blipFill>
                  <pic:spPr>
                    <a:xfrm>
                      <a:off x="0" y="0"/>
                      <a:ext cx="5943600" cy="3700780"/>
                    </a:xfrm>
                    <a:prstGeom prst="rect">
                      <a:avLst/>
                    </a:prstGeom>
                  </pic:spPr>
                </pic:pic>
              </a:graphicData>
            </a:graphic>
          </wp:inline>
        </w:drawing>
      </w:r>
    </w:p>
    <w:p w14:paraId="7886DAD6" w14:textId="6EC0F2A2" w:rsidR="00B95515" w:rsidRDefault="007118E1" w:rsidP="00532673">
      <w:pPr>
        <w:pStyle w:val="Caption"/>
        <w:jc w:val="center"/>
      </w:pPr>
      <w:bookmarkStart w:id="42" w:name="_Toc67057637"/>
      <w:r>
        <w:t xml:space="preserve">Figure </w:t>
      </w:r>
      <w:r>
        <w:fldChar w:fldCharType="begin"/>
      </w:r>
      <w:r>
        <w:instrText xml:space="preserve"> SEQ Figure \* ARABIC </w:instrText>
      </w:r>
      <w:r>
        <w:fldChar w:fldCharType="separate"/>
      </w:r>
      <w:r w:rsidR="00071F7C">
        <w:rPr>
          <w:noProof/>
        </w:rPr>
        <w:t>17</w:t>
      </w:r>
      <w:r>
        <w:fldChar w:fldCharType="end"/>
      </w:r>
      <w:r>
        <w:t xml:space="preserve">:  </w:t>
      </w:r>
      <w:r w:rsidRPr="00B303DC">
        <w:t>EchoCAL Graphical User Interface (GUI)</w:t>
      </w:r>
      <w:bookmarkEnd w:id="42"/>
    </w:p>
    <w:p w14:paraId="47969227" w14:textId="77777777" w:rsidR="007724AA" w:rsidRDefault="00B95515" w:rsidP="00B95515">
      <w:r>
        <w:t xml:space="preserve">The </w:t>
      </w:r>
      <w:r w:rsidRPr="0059594F">
        <w:rPr>
          <w:i/>
        </w:rPr>
        <w:t>EchoCAL</w:t>
      </w:r>
      <w:r>
        <w:t xml:space="preserve"> Graphical User Interface (GUI) provides the software interface which controls the system of powered downriggers for echosounder calibrations. This GUI can be installed on any 64-bit Linux or Windows based PCs in three different ways. </w:t>
      </w:r>
    </w:p>
    <w:p w14:paraId="7DECFA7E" w14:textId="2B97928E" w:rsidR="00B95515" w:rsidRDefault="00B95515" w:rsidP="00000864">
      <w:pPr>
        <w:pStyle w:val="ListParagraph"/>
        <w:numPr>
          <w:ilvl w:val="0"/>
          <w:numId w:val="43"/>
        </w:numPr>
      </w:pPr>
      <w:r>
        <w:t>The first method is by downloading the executable binary files that are installed in the “</w:t>
      </w:r>
      <w:r w:rsidRPr="00000864">
        <w:rPr>
          <w:b/>
        </w:rPr>
        <w:t>bin</w:t>
      </w:r>
      <w:r>
        <w:t xml:space="preserve">” folder on the </w:t>
      </w:r>
      <w:r w:rsidRPr="00000864">
        <w:rPr>
          <w:i/>
        </w:rPr>
        <w:t>EchoCAL</w:t>
      </w:r>
      <w:r>
        <w:t xml:space="preserve"> GitHub site.</w:t>
      </w:r>
      <w:r>
        <w:br/>
      </w:r>
      <w:r>
        <w:tab/>
      </w:r>
      <w:r>
        <w:tab/>
      </w:r>
      <w:r>
        <w:tab/>
      </w:r>
      <w:r w:rsidR="0075481C">
        <w:t>(</w:t>
      </w:r>
      <w:hyperlink r:id="rId38" w:history="1">
        <w:r w:rsidR="0075481C" w:rsidRPr="0075481C">
          <w:rPr>
            <w:rStyle w:val="Hyperlink"/>
          </w:rPr>
          <w:t>https://github.com/MMartini1/PEMAD-ESB-EchoCAL</w:t>
        </w:r>
      </w:hyperlink>
      <w:r>
        <w:t>)</w:t>
      </w:r>
      <w:r>
        <w:br/>
        <w:t>See</w:t>
      </w:r>
      <w:r w:rsidRPr="00A76A7D">
        <w:rPr>
          <w:b/>
        </w:rPr>
        <w:t xml:space="preserve"> </w:t>
      </w:r>
      <w:r w:rsidR="00A76A7D">
        <w:t>s</w:t>
      </w:r>
      <w:r w:rsidR="00A76A7D" w:rsidRPr="00A76A7D">
        <w:t xml:space="preserve">ection </w:t>
      </w:r>
      <w:r w:rsidR="00A76A7D" w:rsidRPr="00A76A7D">
        <w:fldChar w:fldCharType="begin"/>
      </w:r>
      <w:r w:rsidR="00A76A7D" w:rsidRPr="00A76A7D">
        <w:instrText xml:space="preserve"> REF _Ref67058591 \w \h </w:instrText>
      </w:r>
      <w:r w:rsidR="00A76A7D" w:rsidRPr="00A76A7D">
        <w:instrText xml:space="preserve"> \* MERGEFORMAT </w:instrText>
      </w:r>
      <w:r w:rsidR="00A76A7D" w:rsidRPr="00A76A7D">
        <w:fldChar w:fldCharType="separate"/>
      </w:r>
      <w:r w:rsidR="00A76A7D" w:rsidRPr="00A76A7D">
        <w:t>X.D:2</w:t>
      </w:r>
      <w:r w:rsidR="00A76A7D" w:rsidRPr="00A76A7D">
        <w:fldChar w:fldCharType="end"/>
      </w:r>
      <w:r w:rsidR="00A76A7D" w:rsidRPr="00A76A7D">
        <w:rPr>
          <w:b/>
        </w:rPr>
        <w:t xml:space="preserve"> </w:t>
      </w:r>
      <w:r w:rsidRPr="00A76A7D">
        <w:rPr>
          <w:b/>
        </w:rPr>
        <w:t>o</w:t>
      </w:r>
      <w:r>
        <w:t xml:space="preserve">n how to install </w:t>
      </w:r>
      <w:r w:rsidRPr="00000864">
        <w:rPr>
          <w:i/>
        </w:rPr>
        <w:t>EchoCAL</w:t>
      </w:r>
      <w:r>
        <w:t xml:space="preserve"> from binaries</w:t>
      </w:r>
      <w:r w:rsidR="00A76A7D">
        <w:t xml:space="preserve"> </w:t>
      </w:r>
      <w:r w:rsidR="00A76A7D" w:rsidRPr="00A76A7D">
        <w:t>on page</w:t>
      </w:r>
      <w:r w:rsidR="00A76A7D">
        <w:t xml:space="preserve"> </w:t>
      </w:r>
      <w:r w:rsidR="00A76A7D">
        <w:fldChar w:fldCharType="begin"/>
      </w:r>
      <w:r w:rsidR="00A76A7D">
        <w:instrText xml:space="preserve"> PAGEREF _Ref67058591 \h </w:instrText>
      </w:r>
      <w:r w:rsidR="00A76A7D">
        <w:fldChar w:fldCharType="separate"/>
      </w:r>
      <w:r w:rsidR="00A76A7D">
        <w:rPr>
          <w:noProof/>
        </w:rPr>
        <w:t>36</w:t>
      </w:r>
      <w:r w:rsidR="00A76A7D">
        <w:fldChar w:fldCharType="end"/>
      </w:r>
      <w:r w:rsidR="00A76A7D">
        <w:t xml:space="preserve"> of this document</w:t>
      </w:r>
      <w:r>
        <w:t>.</w:t>
      </w:r>
    </w:p>
    <w:p w14:paraId="0752B8B3" w14:textId="18251718" w:rsidR="00B95515" w:rsidRDefault="00B95515" w:rsidP="00000864">
      <w:pPr>
        <w:pStyle w:val="ListParagraph"/>
        <w:numPr>
          <w:ilvl w:val="0"/>
          <w:numId w:val="43"/>
        </w:numPr>
      </w:pPr>
      <w:r>
        <w:t xml:space="preserve">The second method is to download all of the </w:t>
      </w:r>
      <w:r w:rsidRPr="00000864">
        <w:rPr>
          <w:i/>
        </w:rPr>
        <w:t>EchoCAL</w:t>
      </w:r>
      <w:r>
        <w:t xml:space="preserve"> GUI JAVA project files and open them in the </w:t>
      </w:r>
      <w:hyperlink r:id="rId39" w:history="1">
        <w:r w:rsidRPr="002579B3">
          <w:rPr>
            <w:rStyle w:val="Hyperlink"/>
          </w:rPr>
          <w:t>Netbeans Integrated Development Environment (IDE)</w:t>
        </w:r>
      </w:hyperlink>
      <w:r>
        <w:t>. These project files are located in the “</w:t>
      </w:r>
      <w:r w:rsidRPr="00000864">
        <w:rPr>
          <w:b/>
        </w:rPr>
        <w:t>EchoCAL_GUI_Source/EchoCal_Ver1.2</w:t>
      </w:r>
      <w:r>
        <w:t xml:space="preserve">” folder on the </w:t>
      </w:r>
      <w:r w:rsidRPr="00000864">
        <w:rPr>
          <w:i/>
        </w:rPr>
        <w:t>EchoCAL</w:t>
      </w:r>
      <w:r>
        <w:t xml:space="preserve"> GitHub site. See </w:t>
      </w:r>
      <w:r w:rsidRPr="00000864">
        <w:rPr>
          <w:b/>
        </w:rPr>
        <w:t>Section 3</w:t>
      </w:r>
      <w:r>
        <w:t xml:space="preserve"> of this manual on how to load the project files into the Netbeans IDE and run the </w:t>
      </w:r>
      <w:r w:rsidRPr="00000864">
        <w:rPr>
          <w:i/>
        </w:rPr>
        <w:t>EchoCAL</w:t>
      </w:r>
      <w:r>
        <w:t xml:space="preserve"> application.</w:t>
      </w:r>
    </w:p>
    <w:p w14:paraId="5908DF38" w14:textId="650CB958" w:rsidR="00C769BD" w:rsidRDefault="00B95515" w:rsidP="00000864">
      <w:pPr>
        <w:pStyle w:val="ListParagraph"/>
        <w:numPr>
          <w:ilvl w:val="0"/>
          <w:numId w:val="43"/>
        </w:numPr>
      </w:pPr>
      <w:r>
        <w:t xml:space="preserve">The user can also create the </w:t>
      </w:r>
      <w:r w:rsidRPr="00000864">
        <w:rPr>
          <w:i/>
        </w:rPr>
        <w:t>EchoCAL</w:t>
      </w:r>
      <w:r>
        <w:t xml:space="preserve"> executable binaries using the </w:t>
      </w:r>
      <w:r w:rsidRPr="00000864">
        <w:rPr>
          <w:i/>
        </w:rPr>
        <w:t>EchoCAL</w:t>
      </w:r>
      <w:r>
        <w:t xml:space="preserve"> GUI project files. This will come in handy if the user needs to fix problems or add features to the code at a later date. See </w:t>
      </w:r>
      <w:r w:rsidRPr="00000864">
        <w:rPr>
          <w:b/>
        </w:rPr>
        <w:t>Section 4</w:t>
      </w:r>
      <w:r>
        <w:t xml:space="preserve"> of this manual for instructions on creating a packaged executable distribution of the </w:t>
      </w:r>
      <w:r w:rsidRPr="00000864">
        <w:rPr>
          <w:i/>
        </w:rPr>
        <w:t>EchoCAL</w:t>
      </w:r>
      <w:r>
        <w:t xml:space="preserve"> software.</w:t>
      </w:r>
      <w:r>
        <w:br/>
      </w:r>
      <w:bookmarkStart w:id="43" w:name="_Toc532898152"/>
    </w:p>
    <w:p w14:paraId="342F59EF" w14:textId="77777777" w:rsidR="00C769BD" w:rsidRDefault="00C769BD">
      <w:pPr>
        <w:spacing w:line="276" w:lineRule="auto"/>
        <w:contextualSpacing w:val="0"/>
      </w:pPr>
      <w:r>
        <w:br w:type="page"/>
      </w:r>
    </w:p>
    <w:p w14:paraId="0D73312B" w14:textId="2B59D1F6" w:rsidR="00B95515" w:rsidRDefault="00B95515" w:rsidP="00840F03">
      <w:pPr>
        <w:pStyle w:val="Appendixheading3"/>
      </w:pPr>
      <w:bookmarkStart w:id="44" w:name="_Ref67058591"/>
      <w:r>
        <w:lastRenderedPageBreak/>
        <w:t xml:space="preserve">Installing </w:t>
      </w:r>
      <w:r w:rsidRPr="00697F9D">
        <w:rPr>
          <w:i/>
        </w:rPr>
        <w:t>EchoCAL</w:t>
      </w:r>
      <w:r>
        <w:t xml:space="preserve"> Graphical User Interface (GUI) from binaries</w:t>
      </w:r>
      <w:r w:rsidR="00840F03">
        <w:t xml:space="preserve"> (recommended)</w:t>
      </w:r>
      <w:r w:rsidRPr="00F326DC">
        <w:t>:</w:t>
      </w:r>
      <w:bookmarkEnd w:id="43"/>
      <w:bookmarkEnd w:id="44"/>
    </w:p>
    <w:p w14:paraId="1731F519" w14:textId="77777777" w:rsidR="00B95515" w:rsidRDefault="00B95515" w:rsidP="00B95515"/>
    <w:p w14:paraId="72947594" w14:textId="77777777" w:rsidR="00B95515" w:rsidRDefault="00B95515" w:rsidP="00B95515">
      <w:r>
        <w:t xml:space="preserve">Installing </w:t>
      </w:r>
      <w:r w:rsidRPr="00697F9D">
        <w:rPr>
          <w:i/>
        </w:rPr>
        <w:t>EchoCAL</w:t>
      </w:r>
      <w:r>
        <w:t xml:space="preserve"> using the binaries developed for this system is the easiest and quickest method of testing the hardware and conducting echosounder calibrations. The </w:t>
      </w:r>
      <w:r w:rsidRPr="00435C4E">
        <w:rPr>
          <w:i/>
        </w:rPr>
        <w:t>EchoCAL</w:t>
      </w:r>
      <w:r>
        <w:t xml:space="preserve"> application contains a copy of the JAVA Runtime Environment (JRE) embedded with the application. The user can run </w:t>
      </w:r>
      <w:r w:rsidRPr="00435C4E">
        <w:rPr>
          <w:i/>
        </w:rPr>
        <w:t>EchoCAL</w:t>
      </w:r>
      <w:r>
        <w:t xml:space="preserve"> on any PC, even if a version of JAVA is not installed on that machine. To install </w:t>
      </w:r>
      <w:r w:rsidRPr="00E45703">
        <w:rPr>
          <w:i/>
        </w:rPr>
        <w:t>EchoCAL</w:t>
      </w:r>
      <w:r>
        <w:t>, perform the following steps:</w:t>
      </w:r>
    </w:p>
    <w:p w14:paraId="446FA321" w14:textId="770E5F1E" w:rsidR="00B95515" w:rsidRDefault="00B95515" w:rsidP="00B95515">
      <w:pPr>
        <w:pStyle w:val="ListParagraph"/>
        <w:numPr>
          <w:ilvl w:val="0"/>
          <w:numId w:val="40"/>
        </w:numPr>
        <w:spacing w:line="276" w:lineRule="auto"/>
      </w:pPr>
      <w:r>
        <w:t xml:space="preserve">Download the </w:t>
      </w:r>
      <w:r w:rsidRPr="00E45703">
        <w:rPr>
          <w:i/>
        </w:rPr>
        <w:t>EchoCAL</w:t>
      </w:r>
      <w:r>
        <w:t xml:space="preserve"> executable files from the </w:t>
      </w:r>
      <w:r w:rsidRPr="00E45703">
        <w:rPr>
          <w:i/>
        </w:rPr>
        <w:t>EchoCAL</w:t>
      </w:r>
      <w:r>
        <w:t xml:space="preserve"> GitHub web site </w:t>
      </w:r>
      <w:r w:rsidR="00532673">
        <w:t>appropriate to the</w:t>
      </w:r>
      <w:r>
        <w:t xml:space="preserve"> operating system </w:t>
      </w:r>
      <w:r w:rsidR="00532673">
        <w:t>to be used</w:t>
      </w:r>
      <w:r>
        <w:t xml:space="preserve">. For a Windows 64-bit Operating System, download the </w:t>
      </w:r>
      <w:r w:rsidRPr="00AC5E56">
        <w:rPr>
          <w:i/>
        </w:rPr>
        <w:t>EchoCAL</w:t>
      </w:r>
      <w:r>
        <w:t xml:space="preserve"> files from the “</w:t>
      </w:r>
      <w:r w:rsidRPr="00F33E3F">
        <w:rPr>
          <w:b/>
        </w:rPr>
        <w:t>bin/Win64</w:t>
      </w:r>
      <w:r>
        <w:t>” folder on the GitHub site.</w:t>
      </w:r>
    </w:p>
    <w:p w14:paraId="09D20647" w14:textId="18FA2996" w:rsidR="00B95515" w:rsidRDefault="00B95515" w:rsidP="00B95515">
      <w:pPr>
        <w:pStyle w:val="ListParagraph"/>
        <w:numPr>
          <w:ilvl w:val="1"/>
          <w:numId w:val="40"/>
        </w:numPr>
        <w:spacing w:line="276" w:lineRule="auto"/>
      </w:pPr>
      <w:r>
        <w:t xml:space="preserve">Navigate to the </w:t>
      </w:r>
      <w:r w:rsidRPr="00AC5E56">
        <w:rPr>
          <w:i/>
        </w:rPr>
        <w:t>EchoCAL</w:t>
      </w:r>
      <w:r>
        <w:t xml:space="preserve"> GitHub site (</w:t>
      </w:r>
      <w:hyperlink r:id="rId40" w:history="1">
        <w:r w:rsidRPr="00A27C89">
          <w:rPr>
            <w:rStyle w:val="Hyperlink"/>
          </w:rPr>
          <w:t>https://github.com/jmgodlewski/EchoCAL</w:t>
        </w:r>
      </w:hyperlink>
      <w:r>
        <w:t>) using any web browser, and sel</w:t>
      </w:r>
      <w:r w:rsidR="00CE5867">
        <w:t>ect the “bin/Win64” folder. (</w:t>
      </w:r>
      <w:r w:rsidR="00CE5867">
        <w:fldChar w:fldCharType="begin"/>
      </w:r>
      <w:r w:rsidR="00CE5867">
        <w:instrText xml:space="preserve"> REF _Ref67038505 \h </w:instrText>
      </w:r>
      <w:r w:rsidR="00CE5867">
        <w:fldChar w:fldCharType="separate"/>
      </w:r>
      <w:r w:rsidR="00CE5867">
        <w:t xml:space="preserve">Figure </w:t>
      </w:r>
      <w:r w:rsidR="00CE5867">
        <w:rPr>
          <w:noProof/>
        </w:rPr>
        <w:t>11</w:t>
      </w:r>
      <w:r w:rsidR="00CE5867">
        <w:fldChar w:fldCharType="end"/>
      </w:r>
      <w:r>
        <w:t>)</w:t>
      </w:r>
    </w:p>
    <w:p w14:paraId="7D360606" w14:textId="77777777" w:rsidR="00532673" w:rsidRDefault="00B95515" w:rsidP="00532673">
      <w:pPr>
        <w:pStyle w:val="ListParagraph"/>
        <w:keepNext/>
        <w:ind w:left="1440"/>
        <w:jc w:val="center"/>
      </w:pPr>
      <w:r>
        <w:rPr>
          <w:noProof/>
        </w:rPr>
        <mc:AlternateContent>
          <mc:Choice Requires="wps">
            <w:drawing>
              <wp:anchor distT="0" distB="0" distL="114300" distR="114300" simplePos="0" relativeHeight="251732992" behindDoc="0" locked="0" layoutInCell="1" allowOverlap="1" wp14:anchorId="3A656DC7" wp14:editId="16B85A5E">
                <wp:simplePos x="0" y="0"/>
                <wp:positionH relativeFrom="column">
                  <wp:posOffset>1432560</wp:posOffset>
                </wp:positionH>
                <wp:positionV relativeFrom="paragraph">
                  <wp:posOffset>2082800</wp:posOffset>
                </wp:positionV>
                <wp:extent cx="152400" cy="632460"/>
                <wp:effectExtent l="60960" t="34290" r="5715" b="9525"/>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52400" cy="6324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C4ED31" id="_x0000_t32" coordsize="21600,21600" o:spt="32" o:oned="t" path="m,l21600,21600e" filled="f">
                <v:path arrowok="t" fillok="f" o:connecttype="none"/>
                <o:lock v:ext="edit" shapetype="t"/>
              </v:shapetype>
              <v:shape id="Straight Arrow Connector 71" o:spid="_x0000_s1026" type="#_x0000_t32" style="position:absolute;margin-left:112.8pt;margin-top:164pt;width:12pt;height:49.8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" strokecolor="red">
                <v:stroke endarrow="block"/>
              </v:shape>
            </w:pict>
          </mc:Fallback>
        </mc:AlternateContent>
      </w:r>
      <w:r>
        <w:rPr>
          <w:noProof/>
        </w:rPr>
        <mc:AlternateContent>
          <mc:Choice Requires="wps">
            <w:drawing>
              <wp:anchor distT="0" distB="0" distL="114300" distR="114300" simplePos="0" relativeHeight="251731968" behindDoc="0" locked="0" layoutInCell="1" allowOverlap="1" wp14:anchorId="60313878" wp14:editId="718FA78F">
                <wp:simplePos x="0" y="0"/>
                <wp:positionH relativeFrom="column">
                  <wp:posOffset>1516380</wp:posOffset>
                </wp:positionH>
                <wp:positionV relativeFrom="paragraph">
                  <wp:posOffset>2585720</wp:posOffset>
                </wp:positionV>
                <wp:extent cx="1319530" cy="266700"/>
                <wp:effectExtent l="1905" t="3810" r="2540" b="0"/>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53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3A0904" w14:textId="77777777" w:rsidR="00612057" w:rsidRPr="00E75207" w:rsidRDefault="00612057" w:rsidP="00B95515">
                            <w:pPr>
                              <w:rPr>
                                <w:color w:val="FF0000"/>
                              </w:rPr>
                            </w:pPr>
                            <w:r w:rsidRPr="00E75207">
                              <w:rPr>
                                <w:color w:val="FF0000"/>
                              </w:rPr>
                              <w:t>Click on echocal.zip.</w:t>
                            </w:r>
                          </w:p>
                        </w:txbxContent>
                      </wps:txbx>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60313878" id="_x0000_t202" coordsize="21600,21600" o:spt="202" path="m,l,21600r21600,l21600,xe">
                <v:stroke joinstyle="miter"/>
                <v:path gradientshapeok="t" o:connecttype="rect"/>
              </v:shapetype>
              <v:shape id="Text Box 70" o:spid="_x0000_s1026" type="#_x0000_t202" style="position:absolute;left:0;text-align:left;margin-left:119.4pt;margin-top:203.6pt;width:103.9pt;height:21pt;z-index:2517319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" filled="f" stroked="f">
                <v:textbox>
                  <w:txbxContent>
                    <w:p w14:paraId="253A0904" w14:textId="77777777" w:rsidR="00612057" w:rsidRPr="00E75207" w:rsidRDefault="00612057" w:rsidP="00B95515">
                      <w:pPr>
                        <w:rPr>
                          <w:color w:val="FF0000"/>
                        </w:rPr>
                      </w:pPr>
                      <w:r w:rsidRPr="00E75207">
                        <w:rPr>
                          <w:color w:val="FF0000"/>
                        </w:rPr>
                        <w:t>Click on echocal.zip.</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5B5030E1" wp14:editId="5BC88591">
                <wp:simplePos x="0" y="0"/>
                <wp:positionH relativeFrom="column">
                  <wp:posOffset>1181100</wp:posOffset>
                </wp:positionH>
                <wp:positionV relativeFrom="paragraph">
                  <wp:posOffset>1838960</wp:posOffset>
                </wp:positionV>
                <wp:extent cx="548640" cy="243840"/>
                <wp:effectExtent l="9525" t="9525" r="13335" b="13335"/>
                <wp:wrapNone/>
                <wp:docPr id="69"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 cy="24384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B580599" id="Oval 69" o:spid="_x0000_s1026" style="position:absolute;margin-left:93pt;margin-top:144.8pt;width:43.2pt;height:19.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" filled="f" strokecolor="red"/>
            </w:pict>
          </mc:Fallback>
        </mc:AlternateContent>
      </w:r>
      <w:r>
        <w:rPr>
          <w:noProof/>
        </w:rPr>
        <w:drawing>
          <wp:inline distT="0" distB="0" distL="0" distR="0" wp14:anchorId="32E8ED09" wp14:editId="51A8376B">
            <wp:extent cx="4842510" cy="3523236"/>
            <wp:effectExtent l="19050" t="0" r="0" b="0"/>
            <wp:docPr id="31" name="Picture 0" descr="EchoCAL_GitHub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itHubBin.png"/>
                    <pic:cNvPicPr/>
                  </pic:nvPicPr>
                  <pic:blipFill>
                    <a:blip r:embed="rId41" cstate="print"/>
                    <a:stretch>
                      <a:fillRect/>
                    </a:stretch>
                  </pic:blipFill>
                  <pic:spPr>
                    <a:xfrm>
                      <a:off x="0" y="0"/>
                      <a:ext cx="4842510" cy="3523236"/>
                    </a:xfrm>
                    <a:prstGeom prst="rect">
                      <a:avLst/>
                    </a:prstGeom>
                  </pic:spPr>
                </pic:pic>
              </a:graphicData>
            </a:graphic>
          </wp:inline>
        </w:drawing>
      </w:r>
    </w:p>
    <w:p w14:paraId="59478ABD" w14:textId="023F33A3" w:rsidR="00B95515" w:rsidRDefault="00532673" w:rsidP="00532673">
      <w:pPr>
        <w:pStyle w:val="Caption"/>
        <w:jc w:val="center"/>
      </w:pPr>
      <w:bookmarkStart w:id="45" w:name="_Ref67038505"/>
      <w:bookmarkStart w:id="46" w:name="_Ref67038495"/>
      <w:bookmarkStart w:id="47" w:name="_Toc67057638"/>
      <w:r>
        <w:t xml:space="preserve">Figure </w:t>
      </w:r>
      <w:r>
        <w:fldChar w:fldCharType="begin"/>
      </w:r>
      <w:r>
        <w:instrText xml:space="preserve"> SEQ Figure \* ARABIC </w:instrText>
      </w:r>
      <w:r>
        <w:fldChar w:fldCharType="separate"/>
      </w:r>
      <w:r w:rsidR="00071F7C">
        <w:rPr>
          <w:noProof/>
        </w:rPr>
        <w:t>18</w:t>
      </w:r>
      <w:r>
        <w:fldChar w:fldCharType="end"/>
      </w:r>
      <w:bookmarkEnd w:id="45"/>
      <w:r>
        <w:t xml:space="preserve">:  </w:t>
      </w:r>
      <w:r w:rsidRPr="008E4612">
        <w:t>EchoCAL GitHub Site: /bin/Win64 Folde</w:t>
      </w:r>
      <w:r w:rsidR="00BF2888">
        <w:t>r</w:t>
      </w:r>
      <w:bookmarkEnd w:id="46"/>
      <w:bookmarkEnd w:id="47"/>
    </w:p>
    <w:p w14:paraId="365CA936" w14:textId="77777777" w:rsidR="00BF2888" w:rsidRDefault="00BF2888">
      <w:pPr>
        <w:spacing w:line="276" w:lineRule="auto"/>
        <w:contextualSpacing w:val="0"/>
      </w:pPr>
      <w:r>
        <w:br w:type="page"/>
      </w:r>
    </w:p>
    <w:p w14:paraId="250BFB69" w14:textId="165067DC" w:rsidR="00BF2888" w:rsidRDefault="00BF2888" w:rsidP="00BF2888">
      <w:pPr>
        <w:pStyle w:val="ListParagraph"/>
        <w:keepNext/>
        <w:numPr>
          <w:ilvl w:val="1"/>
          <w:numId w:val="40"/>
        </w:numPr>
        <w:spacing w:line="276" w:lineRule="auto"/>
      </w:pPr>
      <w:r>
        <w:rPr>
          <w:noProof/>
        </w:rPr>
        <w:lastRenderedPageBreak/>
        <mc:AlternateContent>
          <mc:Choice Requires="wps">
            <w:drawing>
              <wp:anchor distT="0" distB="0" distL="114300" distR="114300" simplePos="0" relativeHeight="251735040" behindDoc="0" locked="0" layoutInCell="1" allowOverlap="1" wp14:anchorId="1ACB3300" wp14:editId="16C7F640">
                <wp:simplePos x="0" y="0"/>
                <wp:positionH relativeFrom="column">
                  <wp:posOffset>1691640</wp:posOffset>
                </wp:positionH>
                <wp:positionV relativeFrom="paragraph">
                  <wp:posOffset>3166745</wp:posOffset>
                </wp:positionV>
                <wp:extent cx="1630680" cy="414655"/>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068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26A8A" w14:textId="77777777" w:rsidR="00612057" w:rsidRPr="00F363A4" w:rsidRDefault="00612057" w:rsidP="00B95515">
                            <w:pPr>
                              <w:rPr>
                                <w:color w:val="FF0000"/>
                              </w:rPr>
                            </w:pPr>
                            <w:r w:rsidRPr="00F363A4">
                              <w:rPr>
                                <w:color w:val="FF0000"/>
                              </w:rPr>
                              <w:t>Click Download button.</w:t>
                            </w:r>
                          </w:p>
                        </w:txbxContent>
                      </wps:txbx>
                      <wps:bodyPr rot="0" vert="horz"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shape w14:anchorId="1ACB3300" id="Text Box 67" o:spid="_x0000_s1027" type="#_x0000_t202" style="position:absolute;left:0;text-align:left;margin-left:133.2pt;margin-top:249.35pt;width:128.4pt;height:32.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" filled="f" stroked="f">
                <v:textbox style="mso-fit-shape-to-text:t">
                  <w:txbxContent>
                    <w:p w14:paraId="37F26A8A" w14:textId="77777777" w:rsidR="00612057" w:rsidRPr="00F363A4" w:rsidRDefault="00612057" w:rsidP="00B95515">
                      <w:pPr>
                        <w:rPr>
                          <w:color w:val="FF0000"/>
                        </w:rPr>
                      </w:pPr>
                      <w:r w:rsidRPr="00F363A4">
                        <w:rPr>
                          <w:color w:val="FF0000"/>
                        </w:rPr>
                        <w:t>Click Download button.</w:t>
                      </w:r>
                    </w:p>
                  </w:txbxContent>
                </v:textbox>
              </v:shape>
            </w:pict>
          </mc:Fallback>
        </mc:AlternateContent>
      </w:r>
      <w:r>
        <w:rPr>
          <w:noProof/>
        </w:rPr>
        <mc:AlternateContent>
          <mc:Choice Requires="wps">
            <w:drawing>
              <wp:anchor distT="0" distB="0" distL="114300" distR="114300" simplePos="0" relativeHeight="251734016" behindDoc="0" locked="0" layoutInCell="1" allowOverlap="1" wp14:anchorId="00704019" wp14:editId="1B204B7F">
                <wp:simplePos x="0" y="0"/>
                <wp:positionH relativeFrom="column">
                  <wp:posOffset>4244340</wp:posOffset>
                </wp:positionH>
                <wp:positionV relativeFrom="paragraph">
                  <wp:posOffset>3185795</wp:posOffset>
                </wp:positionV>
                <wp:extent cx="441960" cy="236220"/>
                <wp:effectExtent l="0" t="0" r="15240" b="11430"/>
                <wp:wrapNone/>
                <wp:docPr id="66"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960" cy="23622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1C6B59B" id="Oval 66" o:spid="_x0000_s1026" style="position:absolute;margin-left:334.2pt;margin-top:250.85pt;width:34.8pt;height:18.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" filled="f" strokecolor="red"/>
            </w:pict>
          </mc:Fallback>
        </mc:AlternateContent>
      </w:r>
      <w:r>
        <w:rPr>
          <w:noProof/>
        </w:rPr>
        <mc:AlternateContent>
          <mc:Choice Requires="wps">
            <w:drawing>
              <wp:anchor distT="0" distB="0" distL="114300" distR="114300" simplePos="0" relativeHeight="251736064" behindDoc="0" locked="0" layoutInCell="1" allowOverlap="1" wp14:anchorId="2E70070C" wp14:editId="4F5EA0E7">
                <wp:simplePos x="0" y="0"/>
                <wp:positionH relativeFrom="column">
                  <wp:posOffset>3139440</wp:posOffset>
                </wp:positionH>
                <wp:positionV relativeFrom="paragraph">
                  <wp:posOffset>3311525</wp:posOffset>
                </wp:positionV>
                <wp:extent cx="1104900" cy="0"/>
                <wp:effectExtent l="0" t="76200" r="19050" b="9525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0" cy="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E5669E" id="_x0000_t32" coordsize="21600,21600" o:spt="32" o:oned="t" path="m,l21600,21600e" filled="f">
                <v:path arrowok="t" fillok="f" o:connecttype="none"/>
                <o:lock v:ext="edit" shapetype="t"/>
              </v:shapetype>
              <v:shape id="Straight Arrow Connector 68" o:spid="_x0000_s1026" type="#_x0000_t32" style="position:absolute;margin-left:247.2pt;margin-top:260.75pt;width:87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" strokecolor="red">
                <v:stroke endarrow="block"/>
              </v:shape>
            </w:pict>
          </mc:Fallback>
        </mc:AlternateContent>
      </w:r>
      <w:r w:rsidR="00B95515">
        <w:t xml:space="preserve">Click on the “echocal.zip” file in the web browser’s window. A new page will open which will allow you to download the “echocal.zip” file. Select the </w:t>
      </w:r>
      <w:r w:rsidR="00B95515" w:rsidRPr="00206FD7">
        <w:rPr>
          <w:b/>
        </w:rPr>
        <w:t>Download</w:t>
      </w:r>
      <w:r w:rsidR="00B95515">
        <w:t xml:space="preserve"> button to download the ZIP file to your PC. (</w:t>
      </w:r>
      <w:r w:rsidR="00CE5867">
        <w:fldChar w:fldCharType="begin"/>
      </w:r>
      <w:r w:rsidR="00CE5867">
        <w:instrText xml:space="preserve"> REF _Ref67038544 \h </w:instrText>
      </w:r>
      <w:r w:rsidR="00CE5867">
        <w:fldChar w:fldCharType="separate"/>
      </w:r>
      <w:r w:rsidR="00CE5867">
        <w:t xml:space="preserve">Figure </w:t>
      </w:r>
      <w:r w:rsidR="00CE5867">
        <w:rPr>
          <w:noProof/>
        </w:rPr>
        <w:t>12</w:t>
      </w:r>
      <w:r w:rsidR="00CE5867">
        <w:fldChar w:fldCharType="end"/>
      </w:r>
      <w:r w:rsidR="00B95515">
        <w:t>)</w:t>
      </w:r>
      <w:r w:rsidR="00B95515" w:rsidRPr="00050AD7">
        <w:rPr>
          <w:noProof/>
        </w:rPr>
        <w:t xml:space="preserve"> </w:t>
      </w:r>
      <w:r w:rsidR="00B95515">
        <w:rPr>
          <w:noProof/>
        </w:rPr>
        <w:br/>
      </w:r>
      <w:r w:rsidR="00B95515">
        <w:rPr>
          <w:noProof/>
        </w:rPr>
        <w:drawing>
          <wp:inline distT="0" distB="0" distL="0" distR="0" wp14:anchorId="4C3F5002" wp14:editId="33ED4687">
            <wp:extent cx="4560570" cy="3318107"/>
            <wp:effectExtent l="19050" t="0" r="0" b="0"/>
            <wp:docPr id="32" name="Picture 6" descr="EchoCAL_GitHubBinZ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itHubBinZip.png"/>
                    <pic:cNvPicPr/>
                  </pic:nvPicPr>
                  <pic:blipFill>
                    <a:blip r:embed="rId42" cstate="print"/>
                    <a:stretch>
                      <a:fillRect/>
                    </a:stretch>
                  </pic:blipFill>
                  <pic:spPr>
                    <a:xfrm>
                      <a:off x="0" y="0"/>
                      <a:ext cx="4557649" cy="3315982"/>
                    </a:xfrm>
                    <a:prstGeom prst="rect">
                      <a:avLst/>
                    </a:prstGeom>
                  </pic:spPr>
                </pic:pic>
              </a:graphicData>
            </a:graphic>
          </wp:inline>
        </w:drawing>
      </w:r>
    </w:p>
    <w:p w14:paraId="75EF5311" w14:textId="23B490FA" w:rsidR="00B95515" w:rsidRDefault="00BF2888" w:rsidP="00BF2888">
      <w:pPr>
        <w:pStyle w:val="Caption"/>
        <w:jc w:val="center"/>
      </w:pPr>
      <w:bookmarkStart w:id="48" w:name="_Ref67038544"/>
      <w:bookmarkStart w:id="49" w:name="_Toc67057639"/>
      <w:r>
        <w:t xml:space="preserve">Figure </w:t>
      </w:r>
      <w:r>
        <w:fldChar w:fldCharType="begin"/>
      </w:r>
      <w:r>
        <w:instrText xml:space="preserve"> SEQ Figure \* ARABIC </w:instrText>
      </w:r>
      <w:r>
        <w:fldChar w:fldCharType="separate"/>
      </w:r>
      <w:r w:rsidR="00071F7C">
        <w:rPr>
          <w:noProof/>
        </w:rPr>
        <w:t>19</w:t>
      </w:r>
      <w:r>
        <w:fldChar w:fldCharType="end"/>
      </w:r>
      <w:bookmarkEnd w:id="48"/>
      <w:r>
        <w:t xml:space="preserve">:  </w:t>
      </w:r>
      <w:r w:rsidRPr="00665252">
        <w:t>Download "echocal.zip" file from GitHub.</w:t>
      </w:r>
      <w:bookmarkEnd w:id="49"/>
    </w:p>
    <w:p w14:paraId="7154490A" w14:textId="7A566CC8" w:rsidR="00B95515" w:rsidRDefault="00B95515" w:rsidP="00B95515">
      <w:pPr>
        <w:pStyle w:val="ListParagraph"/>
        <w:keepNext/>
        <w:numPr>
          <w:ilvl w:val="1"/>
          <w:numId w:val="40"/>
        </w:numPr>
        <w:spacing w:line="276" w:lineRule="auto"/>
      </w:pPr>
      <w:r>
        <w:t xml:space="preserve">When the ZIP file finishes downloading to your PC, navigate to the </w:t>
      </w:r>
      <w:r w:rsidRPr="007B509F">
        <w:rPr>
          <w:b/>
        </w:rPr>
        <w:t>Downloads</w:t>
      </w:r>
      <w:r>
        <w:t xml:space="preserve"> folder and extract the “echocal.zip” file to a local folder </w:t>
      </w:r>
      <w:r w:rsidR="00CE5867">
        <w:t>to which</w:t>
      </w:r>
      <w:r>
        <w:t xml:space="preserve"> </w:t>
      </w:r>
      <w:r w:rsidR="00CE5867">
        <w:t xml:space="preserve">the user has write privileges. </w:t>
      </w:r>
      <w:r w:rsidR="00CE5867">
        <w:fldChar w:fldCharType="begin"/>
      </w:r>
      <w:r w:rsidR="00CE5867">
        <w:instrText xml:space="preserve"> REF _Ref67038603 \h </w:instrText>
      </w:r>
      <w:r w:rsidR="00CE5867">
        <w:fldChar w:fldCharType="separate"/>
      </w:r>
      <w:r w:rsidR="00CE5867">
        <w:t xml:space="preserve">Figure </w:t>
      </w:r>
      <w:r w:rsidR="00CE5867">
        <w:rPr>
          <w:noProof/>
        </w:rPr>
        <w:t>13</w:t>
      </w:r>
      <w:r w:rsidR="00CE5867">
        <w:fldChar w:fldCharType="end"/>
      </w:r>
      <w:r>
        <w:t xml:space="preserve"> </w:t>
      </w:r>
      <w:r w:rsidR="00CE5867">
        <w:t>shows the contents of the</w:t>
      </w:r>
      <w:r>
        <w:t xml:space="preserve"> ZIP file</w:t>
      </w:r>
      <w:r w:rsidR="00CE5867">
        <w:t>.</w:t>
      </w:r>
      <w:r>
        <w:br/>
      </w:r>
      <w:r>
        <w:rPr>
          <w:noProof/>
        </w:rPr>
        <w:drawing>
          <wp:inline distT="0" distB="0" distL="0" distR="0" wp14:anchorId="30B76ECD" wp14:editId="08228C70">
            <wp:extent cx="4491990" cy="3035933"/>
            <wp:effectExtent l="19050" t="0" r="3810" b="0"/>
            <wp:docPr id="33" name="Picture 8" descr="EchoCAL_Main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MainFolder.png"/>
                    <pic:cNvPicPr/>
                  </pic:nvPicPr>
                  <pic:blipFill>
                    <a:blip r:embed="rId43" cstate="print"/>
                    <a:stretch>
                      <a:fillRect/>
                    </a:stretch>
                  </pic:blipFill>
                  <pic:spPr>
                    <a:xfrm>
                      <a:off x="0" y="0"/>
                      <a:ext cx="4493411" cy="3036893"/>
                    </a:xfrm>
                    <a:prstGeom prst="rect">
                      <a:avLst/>
                    </a:prstGeom>
                  </pic:spPr>
                </pic:pic>
              </a:graphicData>
            </a:graphic>
          </wp:inline>
        </w:drawing>
      </w:r>
    </w:p>
    <w:p w14:paraId="4982F600" w14:textId="2A822D43" w:rsidR="00B95515" w:rsidRDefault="00B95515" w:rsidP="00B95515">
      <w:pPr>
        <w:pStyle w:val="Caption"/>
        <w:jc w:val="center"/>
      </w:pPr>
      <w:bookmarkStart w:id="50" w:name="_Ref67038603"/>
      <w:bookmarkStart w:id="51" w:name="_Toc67057640"/>
      <w:r>
        <w:t xml:space="preserve">Figure </w:t>
      </w:r>
      <w:r>
        <w:fldChar w:fldCharType="begin"/>
      </w:r>
      <w:r>
        <w:instrText xml:space="preserve"> SEQ Figure \* ARABIC </w:instrText>
      </w:r>
      <w:r>
        <w:fldChar w:fldCharType="separate"/>
      </w:r>
      <w:r w:rsidR="00071F7C">
        <w:rPr>
          <w:noProof/>
        </w:rPr>
        <w:t>20</w:t>
      </w:r>
      <w:r>
        <w:fldChar w:fldCharType="end"/>
      </w:r>
      <w:bookmarkEnd w:id="50"/>
      <w:r>
        <w:t>. Unzipped EchoCAL folder.</w:t>
      </w:r>
      <w:bookmarkEnd w:id="51"/>
    </w:p>
    <w:p w14:paraId="17B14327" w14:textId="77777777" w:rsidR="002927F0" w:rsidRDefault="002927F0">
      <w:pPr>
        <w:spacing w:line="276" w:lineRule="auto"/>
        <w:contextualSpacing w:val="0"/>
      </w:pPr>
      <w:r>
        <w:br w:type="page"/>
      </w:r>
    </w:p>
    <w:p w14:paraId="20D19D6E" w14:textId="18C22550" w:rsidR="002927F0" w:rsidRDefault="002927F0" w:rsidP="002927F0">
      <w:pPr>
        <w:pStyle w:val="ListParagraph"/>
        <w:keepNext/>
        <w:numPr>
          <w:ilvl w:val="1"/>
          <w:numId w:val="40"/>
        </w:numPr>
        <w:spacing w:line="276" w:lineRule="auto"/>
      </w:pPr>
      <w:r>
        <w:rPr>
          <w:noProof/>
        </w:rPr>
        <w:lastRenderedPageBreak/>
        <mc:AlternateContent>
          <mc:Choice Requires="wps">
            <w:drawing>
              <wp:anchor distT="0" distB="0" distL="114300" distR="114300" simplePos="0" relativeHeight="251738112" behindDoc="0" locked="0" layoutInCell="1" allowOverlap="1" wp14:anchorId="6D57C24A" wp14:editId="0D4EF321">
                <wp:simplePos x="0" y="0"/>
                <wp:positionH relativeFrom="column">
                  <wp:posOffset>3147060</wp:posOffset>
                </wp:positionH>
                <wp:positionV relativeFrom="paragraph">
                  <wp:posOffset>2853690</wp:posOffset>
                </wp:positionV>
                <wp:extent cx="2110740" cy="586740"/>
                <wp:effectExtent l="0" t="0" r="0" b="381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586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FBA763" w14:textId="77777777" w:rsidR="00612057" w:rsidRPr="002D577F" w:rsidRDefault="00612057" w:rsidP="00B95515">
                            <w:pPr>
                              <w:rPr>
                                <w:color w:val="FF0000"/>
                              </w:rPr>
                            </w:pPr>
                            <w:r w:rsidRPr="002D577F">
                              <w:rPr>
                                <w:color w:val="FF0000"/>
                              </w:rPr>
                              <w:t>Double-click echocal64.exe to</w:t>
                            </w:r>
                            <w:r w:rsidRPr="002D577F">
                              <w:rPr>
                                <w:color w:val="FF0000"/>
                              </w:rPr>
                              <w:br/>
                              <w:t>launch the EchoCAL GUI a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57C24A" id="Text Box 65" o:spid="_x0000_s1028" type="#_x0000_t202" style="position:absolute;left:0;text-align:left;margin-left:247.8pt;margin-top:224.7pt;width:166.2pt;height:46.2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" filled="f" stroked="f">
                <v:textbox>
                  <w:txbxContent>
                    <w:p w14:paraId="6BFBA763" w14:textId="77777777" w:rsidR="00612057" w:rsidRPr="002D577F" w:rsidRDefault="00612057" w:rsidP="00B95515">
                      <w:pPr>
                        <w:rPr>
                          <w:color w:val="FF0000"/>
                        </w:rPr>
                      </w:pPr>
                      <w:r w:rsidRPr="002D577F">
                        <w:rPr>
                          <w:color w:val="FF0000"/>
                        </w:rPr>
                        <w:t>Double-click echocal64.exe to</w:t>
                      </w:r>
                      <w:r w:rsidRPr="002D577F">
                        <w:rPr>
                          <w:color w:val="FF0000"/>
                        </w:rPr>
                        <w:br/>
                        <w:t>launch the EchoCAL GUI app.</w:t>
                      </w:r>
                    </w:p>
                  </w:txbxContent>
                </v:textbox>
              </v:shape>
            </w:pict>
          </mc:Fallback>
        </mc:AlternateContent>
      </w:r>
      <w:r>
        <w:rPr>
          <w:noProof/>
        </w:rPr>
        <mc:AlternateContent>
          <mc:Choice Requires="wps">
            <w:drawing>
              <wp:anchor distT="0" distB="0" distL="114300" distR="114300" simplePos="0" relativeHeight="251739136" behindDoc="0" locked="0" layoutInCell="1" allowOverlap="1" wp14:anchorId="5AC58E76" wp14:editId="192DCE45">
                <wp:simplePos x="0" y="0"/>
                <wp:positionH relativeFrom="column">
                  <wp:posOffset>3002280</wp:posOffset>
                </wp:positionH>
                <wp:positionV relativeFrom="paragraph">
                  <wp:posOffset>2038350</wp:posOffset>
                </wp:positionV>
                <wp:extent cx="236220" cy="868680"/>
                <wp:effectExtent l="57150" t="38100" r="30480" b="2667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36220" cy="86868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241CAD" id="Straight Arrow Connector 64" o:spid="_x0000_s1026" type="#_x0000_t32" style="position:absolute;margin-left:236.4pt;margin-top:160.5pt;width:18.6pt;height:68.4pt;flip:x 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" strokecolor="red">
                <v:stroke endarrow="block"/>
              </v:shape>
            </w:pict>
          </mc:Fallback>
        </mc:AlternateContent>
      </w:r>
      <w:r>
        <w:rPr>
          <w:noProof/>
        </w:rPr>
        <mc:AlternateContent>
          <mc:Choice Requires="wps">
            <w:drawing>
              <wp:anchor distT="0" distB="0" distL="114300" distR="114300" simplePos="0" relativeHeight="251737088" behindDoc="0" locked="0" layoutInCell="1" allowOverlap="1" wp14:anchorId="67F73ABA" wp14:editId="66799BB8">
                <wp:simplePos x="0" y="0"/>
                <wp:positionH relativeFrom="column">
                  <wp:posOffset>2575560</wp:posOffset>
                </wp:positionH>
                <wp:positionV relativeFrom="paragraph">
                  <wp:posOffset>1878330</wp:posOffset>
                </wp:positionV>
                <wp:extent cx="662940" cy="160020"/>
                <wp:effectExtent l="0" t="0" r="22860" b="11430"/>
                <wp:wrapNone/>
                <wp:docPr id="63" name="Oval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2940" cy="16002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2FCFA52" id="Oval 63" o:spid="_x0000_s1026" style="position:absolute;margin-left:202.8pt;margin-top:147.9pt;width:52.2pt;height:12.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" filled="f" strokecolor="red"/>
            </w:pict>
          </mc:Fallback>
        </mc:AlternateContent>
      </w:r>
      <w:r w:rsidR="00B95515">
        <w:t>Navigate to the “</w:t>
      </w:r>
      <w:r w:rsidR="00B95515" w:rsidRPr="00C438F4">
        <w:rPr>
          <w:b/>
        </w:rPr>
        <w:t>bin</w:t>
      </w:r>
      <w:r w:rsidR="00B95515">
        <w:t>” folder and double-click on the “</w:t>
      </w:r>
      <w:r w:rsidR="00B95515" w:rsidRPr="00C438F4">
        <w:rPr>
          <w:b/>
        </w:rPr>
        <w:t>echocal64</w:t>
      </w:r>
      <w:r w:rsidR="00B95515">
        <w:t xml:space="preserve">” executable to launch the </w:t>
      </w:r>
      <w:r w:rsidR="00B95515" w:rsidRPr="00C438F4">
        <w:rPr>
          <w:i/>
        </w:rPr>
        <w:t>EchoCAL</w:t>
      </w:r>
      <w:r w:rsidR="00B95515">
        <w:t xml:space="preserve"> GUI application. (</w:t>
      </w:r>
      <w:r>
        <w:fldChar w:fldCharType="begin"/>
      </w:r>
      <w:r>
        <w:instrText xml:space="preserve"> REF _Ref67038770 \h </w:instrText>
      </w:r>
      <w:r>
        <w:fldChar w:fldCharType="separate"/>
      </w:r>
      <w:r>
        <w:t xml:space="preserve">Figure </w:t>
      </w:r>
      <w:r>
        <w:rPr>
          <w:noProof/>
        </w:rPr>
        <w:t>14</w:t>
      </w:r>
      <w:r>
        <w:fldChar w:fldCharType="end"/>
      </w:r>
      <w:r w:rsidR="00B95515">
        <w:t xml:space="preserve">) Note: For the Linux version of the software, </w:t>
      </w:r>
      <w:r>
        <w:t>use the</w:t>
      </w:r>
      <w:r w:rsidR="00B95515">
        <w:t xml:space="preserve"> shell script called “</w:t>
      </w:r>
      <w:r w:rsidR="00B95515" w:rsidRPr="0034580A">
        <w:rPr>
          <w:b/>
        </w:rPr>
        <w:t>echocal</w:t>
      </w:r>
      <w:r w:rsidR="00B95515">
        <w:t>”</w:t>
      </w:r>
      <w:r>
        <w:t xml:space="preserve"> (in the same directory shown alongside the windows executables)</w:t>
      </w:r>
      <w:r w:rsidR="00B95515">
        <w:t xml:space="preserve">. Make sure this script is set with proper run permissions on the Linux PC, and double-click the icon to launch the </w:t>
      </w:r>
      <w:r w:rsidR="00B95515" w:rsidRPr="0034580A">
        <w:rPr>
          <w:i/>
        </w:rPr>
        <w:t>EchoCAL</w:t>
      </w:r>
      <w:r w:rsidR="00B95515">
        <w:t xml:space="preserve"> GUI.</w:t>
      </w:r>
      <w:r w:rsidR="00B95515">
        <w:br/>
      </w:r>
      <w:r w:rsidR="00B95515">
        <w:rPr>
          <w:noProof/>
        </w:rPr>
        <w:drawing>
          <wp:inline distT="0" distB="0" distL="0" distR="0" wp14:anchorId="30724F9F" wp14:editId="2C6563AD">
            <wp:extent cx="4509845" cy="3048000"/>
            <wp:effectExtent l="19050" t="0" r="5005" b="0"/>
            <wp:docPr id="34" name="Picture 10" descr="EchoCAL_Bin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BinFolder.png"/>
                    <pic:cNvPicPr/>
                  </pic:nvPicPr>
                  <pic:blipFill>
                    <a:blip r:embed="rId44" cstate="print"/>
                    <a:stretch>
                      <a:fillRect/>
                    </a:stretch>
                  </pic:blipFill>
                  <pic:spPr>
                    <a:xfrm>
                      <a:off x="0" y="0"/>
                      <a:ext cx="4511271" cy="3048964"/>
                    </a:xfrm>
                    <a:prstGeom prst="rect">
                      <a:avLst/>
                    </a:prstGeom>
                  </pic:spPr>
                </pic:pic>
              </a:graphicData>
            </a:graphic>
          </wp:inline>
        </w:drawing>
      </w:r>
    </w:p>
    <w:p w14:paraId="40243119" w14:textId="1C9C9556" w:rsidR="00B95515" w:rsidRDefault="002927F0" w:rsidP="002927F0">
      <w:pPr>
        <w:pStyle w:val="Caption"/>
        <w:jc w:val="center"/>
      </w:pPr>
      <w:bookmarkStart w:id="52" w:name="_Ref67038770"/>
      <w:bookmarkStart w:id="53" w:name="_Toc67057641"/>
      <w:r>
        <w:t xml:space="preserve">Figure </w:t>
      </w:r>
      <w:r>
        <w:fldChar w:fldCharType="begin"/>
      </w:r>
      <w:r>
        <w:instrText xml:space="preserve"> SEQ Figure \* ARABIC </w:instrText>
      </w:r>
      <w:r>
        <w:fldChar w:fldCharType="separate"/>
      </w:r>
      <w:r w:rsidR="00071F7C">
        <w:rPr>
          <w:noProof/>
        </w:rPr>
        <w:t>21</w:t>
      </w:r>
      <w:r>
        <w:fldChar w:fldCharType="end"/>
      </w:r>
      <w:bookmarkEnd w:id="52"/>
      <w:r>
        <w:t xml:space="preserve">:  </w:t>
      </w:r>
      <w:r w:rsidRPr="008B114E">
        <w:t>EchoCAL Bin folder</w:t>
      </w:r>
      <w:r>
        <w:t>.</w:t>
      </w:r>
      <w:bookmarkEnd w:id="53"/>
    </w:p>
    <w:p w14:paraId="4A31AF04" w14:textId="28E253BE" w:rsidR="00B95515" w:rsidRDefault="00B95515" w:rsidP="002927F0">
      <w:pPr>
        <w:pStyle w:val="ListParagraph"/>
        <w:keepNext/>
        <w:numPr>
          <w:ilvl w:val="0"/>
          <w:numId w:val="40"/>
        </w:numPr>
        <w:spacing w:line="276" w:lineRule="auto"/>
      </w:pPr>
      <w:r>
        <w:t xml:space="preserve">See the </w:t>
      </w:r>
      <w:r w:rsidRPr="002927F0">
        <w:rPr>
          <w:i/>
        </w:rPr>
        <w:t>EchoCAL</w:t>
      </w:r>
      <w:r>
        <w:t xml:space="preserve"> Users Manual for information on how to use the software.</w:t>
      </w:r>
      <w:r>
        <w:br/>
      </w:r>
    </w:p>
    <w:p w14:paraId="6F140577" w14:textId="77777777" w:rsidR="00B95515" w:rsidRDefault="00B95515" w:rsidP="00D34559">
      <w:pPr>
        <w:pStyle w:val="Appendixheading3"/>
      </w:pPr>
      <w:r>
        <w:br w:type="page"/>
      </w:r>
      <w:bookmarkStart w:id="54" w:name="_Toc532898153"/>
      <w:r>
        <w:lastRenderedPageBreak/>
        <w:t xml:space="preserve">Installing </w:t>
      </w:r>
      <w:r w:rsidRPr="006F33DF">
        <w:rPr>
          <w:i/>
        </w:rPr>
        <w:t>EchoCAL</w:t>
      </w:r>
      <w:r>
        <w:t xml:space="preserve"> Graphical User Interface (GUI) from source code</w:t>
      </w:r>
      <w:r w:rsidRPr="00F326DC">
        <w:t>:</w:t>
      </w:r>
      <w:bookmarkEnd w:id="54"/>
    </w:p>
    <w:p w14:paraId="6E229E57" w14:textId="77777777" w:rsidR="00B95515" w:rsidRDefault="00B95515" w:rsidP="00B95515"/>
    <w:p w14:paraId="4121500A" w14:textId="77777777" w:rsidR="00B95515" w:rsidRDefault="00B95515" w:rsidP="00B95515">
      <w:r>
        <w:t xml:space="preserve">The </w:t>
      </w:r>
      <w:r w:rsidRPr="0059182E">
        <w:rPr>
          <w:i/>
        </w:rPr>
        <w:t>EchoCAL</w:t>
      </w:r>
      <w:r>
        <w:t xml:space="preserve"> Graphical User Interface (GUI) is a JAVA based application which was developed using the Netbeans IDE 8.1 (</w:t>
      </w:r>
      <w:hyperlink r:id="rId45" w:history="1">
        <w:r w:rsidRPr="005A7901">
          <w:rPr>
            <w:rStyle w:val="Hyperlink"/>
          </w:rPr>
          <w:t>https://netbeans.org</w:t>
        </w:r>
      </w:hyperlink>
      <w:r>
        <w:t>) and JAVA JDK 1.8 (64 bit) from Oracle (</w:t>
      </w:r>
      <w:hyperlink r:id="rId46" w:history="1">
        <w:r w:rsidRPr="008E0C27">
          <w:rPr>
            <w:rStyle w:val="Hyperlink"/>
          </w:rPr>
          <w:t>https://www.oracle.com/technetwork/java/javase/downloads/index.html</w:t>
        </w:r>
      </w:hyperlink>
      <w:r>
        <w:t xml:space="preserve">). Prior to downloading the </w:t>
      </w:r>
      <w:r w:rsidRPr="008E0C27">
        <w:rPr>
          <w:i/>
        </w:rPr>
        <w:t>EchoCAL</w:t>
      </w:r>
      <w:r>
        <w:t xml:space="preserve"> source files, install both the latest Netbeans IDE and the JAVA JDK to your PC according to developers’ instructions. Once the JAVA development environment is installed, perform the following steps to setup the </w:t>
      </w:r>
      <w:r w:rsidRPr="00CE5A68">
        <w:rPr>
          <w:i/>
        </w:rPr>
        <w:t>EchoCAL</w:t>
      </w:r>
      <w:r>
        <w:t xml:space="preserve"> project:</w:t>
      </w:r>
    </w:p>
    <w:p w14:paraId="360860C8" w14:textId="4476FF62" w:rsidR="00B95515" w:rsidRDefault="00B95515" w:rsidP="00B95515">
      <w:pPr>
        <w:pStyle w:val="ListParagraph"/>
        <w:numPr>
          <w:ilvl w:val="0"/>
          <w:numId w:val="41"/>
        </w:numPr>
        <w:spacing w:line="276" w:lineRule="auto"/>
      </w:pPr>
      <w:r>
        <w:t xml:space="preserve">Download the complete </w:t>
      </w:r>
      <w:r w:rsidRPr="00BE035A">
        <w:rPr>
          <w:i/>
        </w:rPr>
        <w:t>EchoCAL</w:t>
      </w:r>
      <w:r>
        <w:t xml:space="preserve"> project from the </w:t>
      </w:r>
      <w:r w:rsidRPr="00BE035A">
        <w:rPr>
          <w:i/>
        </w:rPr>
        <w:t>EchoCAL</w:t>
      </w:r>
      <w:r>
        <w:t xml:space="preserve"> GitHub site (</w:t>
      </w:r>
      <w:hyperlink r:id="rId47" w:history="1">
        <w:r w:rsidRPr="00684744">
          <w:rPr>
            <w:rStyle w:val="Hyperlink"/>
          </w:rPr>
          <w:t>https://github.com/jmgodlewski/EchoCAL</w:t>
        </w:r>
      </w:hyperlink>
      <w:r>
        <w:t>) by clicking on the green “Clone or download” button in the main EchoCAL GitHub window. (</w:t>
      </w:r>
      <w:r w:rsidR="00533B1C">
        <w:fldChar w:fldCharType="begin"/>
      </w:r>
      <w:r w:rsidR="00533B1C">
        <w:instrText xml:space="preserve"> REF _Ref67040970 \h </w:instrText>
      </w:r>
      <w:r w:rsidR="00533B1C">
        <w:fldChar w:fldCharType="separate"/>
      </w:r>
      <w:r w:rsidR="00533B1C">
        <w:t xml:space="preserve">Figure </w:t>
      </w:r>
      <w:r w:rsidR="00533B1C">
        <w:rPr>
          <w:noProof/>
        </w:rPr>
        <w:t>15</w:t>
      </w:r>
      <w:r w:rsidR="00533B1C">
        <w:fldChar w:fldCharType="end"/>
      </w:r>
      <w:r>
        <w:t>)</w:t>
      </w:r>
    </w:p>
    <w:p w14:paraId="02E021F7" w14:textId="77777777" w:rsidR="00533B1C" w:rsidRDefault="00B95515" w:rsidP="00533B1C">
      <w:pPr>
        <w:pStyle w:val="ListParagraph"/>
        <w:keepNext/>
        <w:jc w:val="center"/>
      </w:pPr>
      <w:r>
        <w:rPr>
          <w:noProof/>
        </w:rPr>
        <mc:AlternateContent>
          <mc:Choice Requires="wps">
            <w:drawing>
              <wp:anchor distT="0" distB="0" distL="114300" distR="114300" simplePos="0" relativeHeight="251740160" behindDoc="0" locked="0" layoutInCell="1" allowOverlap="1" wp14:anchorId="1294E710" wp14:editId="4FBFB0BA">
                <wp:simplePos x="0" y="0"/>
                <wp:positionH relativeFrom="column">
                  <wp:posOffset>4549140</wp:posOffset>
                </wp:positionH>
                <wp:positionV relativeFrom="paragraph">
                  <wp:posOffset>872490</wp:posOffset>
                </wp:positionV>
                <wp:extent cx="624840" cy="259080"/>
                <wp:effectExtent l="5715" t="9525" r="7620" b="762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25908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A775EE6" id="Oval 62" o:spid="_x0000_s1026" style="position:absolute;margin-left:358.2pt;margin-top:68.7pt;width:49.2pt;height:20.4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" filled="f" strokecolor="red"/>
            </w:pict>
          </mc:Fallback>
        </mc:AlternateContent>
      </w:r>
      <w:r>
        <w:rPr>
          <w:noProof/>
        </w:rPr>
        <w:drawing>
          <wp:inline distT="0" distB="0" distL="0" distR="0" wp14:anchorId="48ADA051" wp14:editId="47EC0D4E">
            <wp:extent cx="4469130" cy="3251579"/>
            <wp:effectExtent l="19050" t="0" r="7620" b="0"/>
            <wp:docPr id="35" name="Picture 4" descr="EchoCAL_GitHub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GitHubMain.png"/>
                    <pic:cNvPicPr/>
                  </pic:nvPicPr>
                  <pic:blipFill>
                    <a:blip r:embed="rId48" cstate="print"/>
                    <a:stretch>
                      <a:fillRect/>
                    </a:stretch>
                  </pic:blipFill>
                  <pic:spPr>
                    <a:xfrm>
                      <a:off x="0" y="0"/>
                      <a:ext cx="4466267" cy="3249496"/>
                    </a:xfrm>
                    <a:prstGeom prst="rect">
                      <a:avLst/>
                    </a:prstGeom>
                  </pic:spPr>
                </pic:pic>
              </a:graphicData>
            </a:graphic>
          </wp:inline>
        </w:drawing>
      </w:r>
    </w:p>
    <w:p w14:paraId="7A75A7A1" w14:textId="1A6798C3" w:rsidR="00B95515" w:rsidRDefault="00533B1C" w:rsidP="00533B1C">
      <w:pPr>
        <w:pStyle w:val="Caption"/>
        <w:jc w:val="center"/>
      </w:pPr>
      <w:bookmarkStart w:id="55" w:name="_Ref67040970"/>
      <w:bookmarkStart w:id="56" w:name="_Toc67057642"/>
      <w:r>
        <w:t xml:space="preserve">Figure </w:t>
      </w:r>
      <w:r>
        <w:fldChar w:fldCharType="begin"/>
      </w:r>
      <w:r>
        <w:instrText xml:space="preserve"> SEQ Figure \* ARABIC </w:instrText>
      </w:r>
      <w:r>
        <w:fldChar w:fldCharType="separate"/>
      </w:r>
      <w:r w:rsidR="00071F7C">
        <w:rPr>
          <w:noProof/>
        </w:rPr>
        <w:t>22</w:t>
      </w:r>
      <w:r>
        <w:fldChar w:fldCharType="end"/>
      </w:r>
      <w:bookmarkEnd w:id="55"/>
      <w:r>
        <w:t xml:space="preserve">:  </w:t>
      </w:r>
      <w:r w:rsidRPr="002023BB">
        <w:t>EchoCAL main GitHub project folder</w:t>
      </w:r>
      <w:r>
        <w:t>.</w:t>
      </w:r>
      <w:bookmarkEnd w:id="56"/>
    </w:p>
    <w:p w14:paraId="12E47B85" w14:textId="77777777" w:rsidR="00B95515" w:rsidRDefault="00B95515" w:rsidP="00B95515">
      <w:pPr>
        <w:pStyle w:val="ListParagraph"/>
        <w:numPr>
          <w:ilvl w:val="0"/>
          <w:numId w:val="41"/>
        </w:numPr>
        <w:spacing w:line="276" w:lineRule="auto"/>
      </w:pPr>
      <w:r>
        <w:t>Select the “</w:t>
      </w:r>
      <w:r w:rsidRPr="00142B48">
        <w:rPr>
          <w:b/>
        </w:rPr>
        <w:t>Download ZIP</w:t>
      </w:r>
      <w:r>
        <w:t xml:space="preserve">” option to download a ZIP archive of the complete </w:t>
      </w:r>
      <w:r w:rsidRPr="00142B48">
        <w:rPr>
          <w:i/>
        </w:rPr>
        <w:t>EchoCAL</w:t>
      </w:r>
      <w:r>
        <w:t xml:space="preserve"> project. Extract all files from the “</w:t>
      </w:r>
      <w:r w:rsidRPr="00210408">
        <w:rPr>
          <w:b/>
        </w:rPr>
        <w:t>EchoCAL-master</w:t>
      </w:r>
      <w:r>
        <w:t>” ZIP archive to a folder that the user has read/write access to.</w:t>
      </w:r>
    </w:p>
    <w:p w14:paraId="6263628C" w14:textId="77777777" w:rsidR="00B95515" w:rsidRDefault="00B95515" w:rsidP="00B95515">
      <w:pPr>
        <w:pStyle w:val="ListParagraph"/>
        <w:numPr>
          <w:ilvl w:val="0"/>
          <w:numId w:val="41"/>
        </w:numPr>
        <w:spacing w:line="276" w:lineRule="auto"/>
      </w:pPr>
      <w:r>
        <w:t xml:space="preserve">The </w:t>
      </w:r>
      <w:r w:rsidRPr="006C6186">
        <w:rPr>
          <w:i/>
        </w:rPr>
        <w:t xml:space="preserve">EchoCAL </w:t>
      </w:r>
      <w:r>
        <w:t xml:space="preserve">GUI application uses a third party module called </w:t>
      </w:r>
      <w:r w:rsidRPr="006C6186">
        <w:rPr>
          <w:b/>
        </w:rPr>
        <w:t>RXTX</w:t>
      </w:r>
      <w:r>
        <w:rPr>
          <w:b/>
        </w:rPr>
        <w:t>,</w:t>
      </w:r>
      <w:r>
        <w:t xml:space="preserve"> which provides an interface to the serial ports of a PC. Libraries for </w:t>
      </w:r>
      <w:r w:rsidRPr="00CF2F72">
        <w:rPr>
          <w:b/>
        </w:rPr>
        <w:t>RXTX</w:t>
      </w:r>
      <w:r>
        <w:t xml:space="preserve"> must be copied into the local JAVA JDK folder so that the GUI application can make use of the </w:t>
      </w:r>
      <w:r w:rsidRPr="00CF2F72">
        <w:rPr>
          <w:b/>
        </w:rPr>
        <w:t>RXTX</w:t>
      </w:r>
      <w:r>
        <w:t xml:space="preserve"> serial port modules. This can be done by performing the following steps:</w:t>
      </w:r>
    </w:p>
    <w:p w14:paraId="05E845E0" w14:textId="6C15DADB" w:rsidR="00E812F3" w:rsidRDefault="00B95515" w:rsidP="00E812F3">
      <w:pPr>
        <w:pStyle w:val="ListParagraph"/>
        <w:keepNext/>
        <w:numPr>
          <w:ilvl w:val="1"/>
          <w:numId w:val="41"/>
        </w:numPr>
        <w:spacing w:line="276" w:lineRule="auto"/>
      </w:pPr>
      <w:r>
        <w:lastRenderedPageBreak/>
        <w:t>Navigate to the folder “</w:t>
      </w:r>
      <w:r w:rsidRPr="00CF2F72">
        <w:rPr>
          <w:b/>
        </w:rPr>
        <w:t>EchoCAL-master/EchoCAL_GUI_Source/EchoCAL_Ver1.2/EchoCalCustonFiles</w:t>
      </w:r>
      <w:r>
        <w:t>”. (</w:t>
      </w:r>
      <w:r w:rsidR="00E812F3">
        <w:fldChar w:fldCharType="begin"/>
      </w:r>
      <w:r w:rsidR="00E812F3">
        <w:instrText xml:space="preserve"> REF _Ref67041309 \h </w:instrText>
      </w:r>
      <w:r w:rsidR="00E812F3">
        <w:fldChar w:fldCharType="separate"/>
      </w:r>
      <w:r w:rsidR="00E812F3">
        <w:t xml:space="preserve">Figure </w:t>
      </w:r>
      <w:r w:rsidR="00E812F3">
        <w:rPr>
          <w:noProof/>
        </w:rPr>
        <w:t>16</w:t>
      </w:r>
      <w:r w:rsidR="00E812F3">
        <w:fldChar w:fldCharType="end"/>
      </w:r>
      <w:r>
        <w:t>)</w:t>
      </w:r>
      <w:r>
        <w:br/>
      </w:r>
      <w:r>
        <w:rPr>
          <w:noProof/>
        </w:rPr>
        <w:drawing>
          <wp:inline distT="0" distB="0" distL="0" distR="0" wp14:anchorId="45C746EC" wp14:editId="08F8A08F">
            <wp:extent cx="4751070" cy="3211033"/>
            <wp:effectExtent l="19050" t="0" r="0" b="0"/>
            <wp:docPr id="36" name="Picture 6" descr="EchoCALCustom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CustomFiles.png"/>
                    <pic:cNvPicPr/>
                  </pic:nvPicPr>
                  <pic:blipFill>
                    <a:blip r:embed="rId49" cstate="print"/>
                    <a:stretch>
                      <a:fillRect/>
                    </a:stretch>
                  </pic:blipFill>
                  <pic:spPr>
                    <a:xfrm>
                      <a:off x="0" y="0"/>
                      <a:ext cx="4758236" cy="3215876"/>
                    </a:xfrm>
                    <a:prstGeom prst="rect">
                      <a:avLst/>
                    </a:prstGeom>
                  </pic:spPr>
                </pic:pic>
              </a:graphicData>
            </a:graphic>
          </wp:inline>
        </w:drawing>
      </w:r>
    </w:p>
    <w:p w14:paraId="19C88EC5" w14:textId="1E547C69" w:rsidR="00B95515" w:rsidRDefault="00E812F3" w:rsidP="00E812F3">
      <w:pPr>
        <w:pStyle w:val="Caption"/>
        <w:jc w:val="center"/>
      </w:pPr>
      <w:bookmarkStart w:id="57" w:name="_Ref67041309"/>
      <w:bookmarkStart w:id="58" w:name="_Toc67057643"/>
      <w:r>
        <w:t xml:space="preserve">Figure </w:t>
      </w:r>
      <w:r>
        <w:fldChar w:fldCharType="begin"/>
      </w:r>
      <w:r>
        <w:instrText xml:space="preserve"> SEQ Figure \* ARABIC </w:instrText>
      </w:r>
      <w:r>
        <w:fldChar w:fldCharType="separate"/>
      </w:r>
      <w:r w:rsidR="00071F7C">
        <w:rPr>
          <w:noProof/>
        </w:rPr>
        <w:t>23</w:t>
      </w:r>
      <w:r>
        <w:fldChar w:fldCharType="end"/>
      </w:r>
      <w:bookmarkEnd w:id="57"/>
      <w:r>
        <w:t xml:space="preserve">:  </w:t>
      </w:r>
      <w:r w:rsidRPr="00370DBB">
        <w:t>“EchoCalCustomFiles” folder contents</w:t>
      </w:r>
      <w:r>
        <w:t>.</w:t>
      </w:r>
      <w:bookmarkEnd w:id="58"/>
    </w:p>
    <w:p w14:paraId="28618B16" w14:textId="1A9F8346" w:rsidR="00E812F3" w:rsidRDefault="00B95515" w:rsidP="00E812F3">
      <w:pPr>
        <w:pStyle w:val="ListParagraph"/>
        <w:keepNext/>
        <w:numPr>
          <w:ilvl w:val="1"/>
          <w:numId w:val="41"/>
        </w:numPr>
        <w:spacing w:line="276" w:lineRule="auto"/>
      </w:pPr>
      <w:r>
        <w:t xml:space="preserve">This folder contains RXTX modules for the Linux and Windows operating systems, both 32- and 64-bit versions. Select the version that will work for your current operating system. For a Windows 64-bit OS, open the </w:t>
      </w:r>
      <w:r w:rsidRPr="005E0BD2">
        <w:rPr>
          <w:b/>
        </w:rPr>
        <w:t>RXTXWin64</w:t>
      </w:r>
      <w:r>
        <w:t xml:space="preserve"> folder to access the RXTX modules for that </w:t>
      </w:r>
      <w:r w:rsidR="00E812F3">
        <w:t>operating system. (</w:t>
      </w:r>
      <w:r w:rsidR="00E812F3">
        <w:fldChar w:fldCharType="begin"/>
      </w:r>
      <w:r w:rsidR="00E812F3">
        <w:instrText xml:space="preserve"> REF _Ref67041390 \h </w:instrText>
      </w:r>
      <w:r w:rsidR="00E812F3">
        <w:fldChar w:fldCharType="separate"/>
      </w:r>
      <w:r w:rsidR="00E812F3">
        <w:t xml:space="preserve">Figure </w:t>
      </w:r>
      <w:r w:rsidR="00E812F3">
        <w:rPr>
          <w:noProof/>
        </w:rPr>
        <w:t>17</w:t>
      </w:r>
      <w:r w:rsidR="00E812F3">
        <w:fldChar w:fldCharType="end"/>
      </w:r>
      <w:r>
        <w:t>)</w:t>
      </w:r>
      <w:r>
        <w:br/>
      </w:r>
      <w:r>
        <w:rPr>
          <w:noProof/>
        </w:rPr>
        <w:drawing>
          <wp:inline distT="0" distB="0" distL="0" distR="0" wp14:anchorId="453432BD" wp14:editId="7E8B5D9D">
            <wp:extent cx="4962551" cy="3353963"/>
            <wp:effectExtent l="19050" t="0" r="9499" b="0"/>
            <wp:docPr id="37" name="Picture 8" descr="RXTXWin64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TXWin64Folder.png"/>
                    <pic:cNvPicPr/>
                  </pic:nvPicPr>
                  <pic:blipFill>
                    <a:blip r:embed="rId50" cstate="print"/>
                    <a:stretch>
                      <a:fillRect/>
                    </a:stretch>
                  </pic:blipFill>
                  <pic:spPr>
                    <a:xfrm>
                      <a:off x="0" y="0"/>
                      <a:ext cx="4964120" cy="3355024"/>
                    </a:xfrm>
                    <a:prstGeom prst="rect">
                      <a:avLst/>
                    </a:prstGeom>
                  </pic:spPr>
                </pic:pic>
              </a:graphicData>
            </a:graphic>
          </wp:inline>
        </w:drawing>
      </w:r>
    </w:p>
    <w:p w14:paraId="0233A7A0" w14:textId="085898E6" w:rsidR="00B95515" w:rsidRDefault="00E812F3" w:rsidP="00E812F3">
      <w:pPr>
        <w:pStyle w:val="Caption"/>
        <w:jc w:val="center"/>
      </w:pPr>
      <w:bookmarkStart w:id="59" w:name="_Ref67041390"/>
      <w:bookmarkStart w:id="60" w:name="_Toc67057644"/>
      <w:r>
        <w:t xml:space="preserve">Figure </w:t>
      </w:r>
      <w:r>
        <w:fldChar w:fldCharType="begin"/>
      </w:r>
      <w:r>
        <w:instrText xml:space="preserve"> SEQ Figure \* ARABIC </w:instrText>
      </w:r>
      <w:r>
        <w:fldChar w:fldCharType="separate"/>
      </w:r>
      <w:r w:rsidR="00071F7C">
        <w:rPr>
          <w:noProof/>
        </w:rPr>
        <w:t>24</w:t>
      </w:r>
      <w:r>
        <w:fldChar w:fldCharType="end"/>
      </w:r>
      <w:bookmarkEnd w:id="59"/>
      <w:r>
        <w:t xml:space="preserve">: </w:t>
      </w:r>
      <w:r w:rsidRPr="003C3908">
        <w:t xml:space="preserve"> "RXTXWin64" folder contents</w:t>
      </w:r>
      <w:r>
        <w:t>.</w:t>
      </w:r>
      <w:bookmarkEnd w:id="60"/>
    </w:p>
    <w:p w14:paraId="54C27B97" w14:textId="272EF283" w:rsidR="00E45C84" w:rsidRDefault="00B95515" w:rsidP="00E45C84">
      <w:pPr>
        <w:pStyle w:val="ListParagraph"/>
        <w:keepNext/>
        <w:numPr>
          <w:ilvl w:val="1"/>
          <w:numId w:val="41"/>
        </w:numPr>
        <w:spacing w:line="276" w:lineRule="auto"/>
      </w:pPr>
      <w:r>
        <w:lastRenderedPageBreak/>
        <w:t>Copy the “</w:t>
      </w:r>
      <w:r w:rsidRPr="00FD3323">
        <w:rPr>
          <w:b/>
        </w:rPr>
        <w:t>rxtxSerial.dll</w:t>
      </w:r>
      <w:r>
        <w:t>” file to the PCs local JAVA JDK folder. For example, the file should be copied to “</w:t>
      </w:r>
      <w:r w:rsidRPr="00442693">
        <w:rPr>
          <w:b/>
        </w:rPr>
        <w:t>C:/ProgramFiles/Java/jdk1.8.0_101/jre/bin</w:t>
      </w:r>
      <w:r>
        <w:t>” for Windows JAVA JDK v</w:t>
      </w:r>
      <w:r w:rsidR="00E45C84">
        <w:t>ersion 1.8.0.101. (</w:t>
      </w:r>
      <w:r w:rsidR="00E45C84">
        <w:fldChar w:fldCharType="begin"/>
      </w:r>
      <w:r w:rsidR="00E45C84">
        <w:instrText xml:space="preserve"> REF _Ref67041455 \h </w:instrText>
      </w:r>
      <w:r w:rsidR="00E45C84">
        <w:fldChar w:fldCharType="separate"/>
      </w:r>
      <w:r w:rsidR="00E45C84">
        <w:t xml:space="preserve">Figure </w:t>
      </w:r>
      <w:r w:rsidR="00E45C84">
        <w:rPr>
          <w:noProof/>
        </w:rPr>
        <w:t>18</w:t>
      </w:r>
      <w:r w:rsidR="00E45C84">
        <w:fldChar w:fldCharType="end"/>
      </w:r>
      <w:r>
        <w:t>)</w:t>
      </w:r>
      <w:r>
        <w:br/>
      </w:r>
      <w:r>
        <w:rPr>
          <w:noProof/>
        </w:rPr>
        <w:drawing>
          <wp:inline distT="0" distB="0" distL="0" distR="0" wp14:anchorId="439351E3" wp14:editId="05B94311">
            <wp:extent cx="4377690" cy="3041933"/>
            <wp:effectExtent l="19050" t="0" r="3810" b="0"/>
            <wp:docPr id="38" name="Picture 10" descr="RXTXSerial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TXSerialBin.png"/>
                    <pic:cNvPicPr/>
                  </pic:nvPicPr>
                  <pic:blipFill>
                    <a:blip r:embed="rId51" cstate="print"/>
                    <a:stretch>
                      <a:fillRect/>
                    </a:stretch>
                  </pic:blipFill>
                  <pic:spPr>
                    <a:xfrm>
                      <a:off x="0" y="0"/>
                      <a:ext cx="4377690" cy="3041933"/>
                    </a:xfrm>
                    <a:prstGeom prst="rect">
                      <a:avLst/>
                    </a:prstGeom>
                  </pic:spPr>
                </pic:pic>
              </a:graphicData>
            </a:graphic>
          </wp:inline>
        </w:drawing>
      </w:r>
    </w:p>
    <w:p w14:paraId="5E48C5C4" w14:textId="0C044313" w:rsidR="00B95515" w:rsidRDefault="00E45C84" w:rsidP="00E45C84">
      <w:pPr>
        <w:pStyle w:val="Caption"/>
        <w:jc w:val="center"/>
      </w:pPr>
      <w:bookmarkStart w:id="61" w:name="_Ref67041455"/>
      <w:bookmarkStart w:id="62" w:name="_Toc67057645"/>
      <w:r>
        <w:t xml:space="preserve">Figure </w:t>
      </w:r>
      <w:r>
        <w:fldChar w:fldCharType="begin"/>
      </w:r>
      <w:r>
        <w:instrText xml:space="preserve"> SEQ Figure \* ARABIC </w:instrText>
      </w:r>
      <w:r>
        <w:fldChar w:fldCharType="separate"/>
      </w:r>
      <w:r w:rsidR="00071F7C">
        <w:rPr>
          <w:noProof/>
        </w:rPr>
        <w:t>25</w:t>
      </w:r>
      <w:r>
        <w:fldChar w:fldCharType="end"/>
      </w:r>
      <w:bookmarkEnd w:id="61"/>
      <w:r>
        <w:t xml:space="preserve">:  </w:t>
      </w:r>
      <w:r w:rsidRPr="005C5601">
        <w:t>Local JAVA JDK folder for rxtxSerial.dll file.</w:t>
      </w:r>
      <w:bookmarkEnd w:id="62"/>
    </w:p>
    <w:p w14:paraId="7B7A0221" w14:textId="12573D3E" w:rsidR="00B95515" w:rsidRDefault="00B95515" w:rsidP="00B95515">
      <w:pPr>
        <w:pStyle w:val="ListParagraph"/>
        <w:numPr>
          <w:ilvl w:val="1"/>
          <w:numId w:val="41"/>
        </w:numPr>
        <w:spacing w:line="276" w:lineRule="auto"/>
      </w:pPr>
      <w:r>
        <w:t>Copy the “</w:t>
      </w:r>
      <w:r w:rsidRPr="006A30CF">
        <w:rPr>
          <w:b/>
        </w:rPr>
        <w:t>RXTXcomm.jar</w:t>
      </w:r>
      <w:r>
        <w:t>” file to the “</w:t>
      </w:r>
      <w:r w:rsidRPr="00595195">
        <w:rPr>
          <w:b/>
        </w:rPr>
        <w:t>C:/ProgramFiles/Java/jdk1.8.0_101/jre/lib/ext</w:t>
      </w:r>
      <w:r w:rsidR="00E37101">
        <w:t>” folder. (</w:t>
      </w:r>
      <w:r w:rsidR="00E37101">
        <w:fldChar w:fldCharType="begin"/>
      </w:r>
      <w:r w:rsidR="00E37101">
        <w:instrText xml:space="preserve"> REF _Ref67041515 \h </w:instrText>
      </w:r>
      <w:r w:rsidR="00E37101">
        <w:fldChar w:fldCharType="separate"/>
      </w:r>
      <w:r w:rsidR="00E37101">
        <w:t xml:space="preserve">Figure </w:t>
      </w:r>
      <w:r w:rsidR="00E37101">
        <w:rPr>
          <w:noProof/>
        </w:rPr>
        <w:t>19</w:t>
      </w:r>
      <w:r w:rsidR="00E37101">
        <w:fldChar w:fldCharType="end"/>
      </w:r>
      <w:r>
        <w:t>)</w:t>
      </w:r>
    </w:p>
    <w:p w14:paraId="4B9D2726" w14:textId="77777777" w:rsidR="00E37101" w:rsidRDefault="00B95515" w:rsidP="00E37101">
      <w:pPr>
        <w:pStyle w:val="ListParagraph"/>
        <w:keepNext/>
        <w:jc w:val="center"/>
      </w:pPr>
      <w:r>
        <w:rPr>
          <w:noProof/>
        </w:rPr>
        <w:drawing>
          <wp:inline distT="0" distB="0" distL="0" distR="0" wp14:anchorId="2F4E8F3C" wp14:editId="73D9C324">
            <wp:extent cx="4339590" cy="2932932"/>
            <wp:effectExtent l="19050" t="0" r="3810" b="0"/>
            <wp:docPr id="40" name="Picture 12" descr="RXTXcomm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TXcommFolder.png"/>
                    <pic:cNvPicPr/>
                  </pic:nvPicPr>
                  <pic:blipFill>
                    <a:blip r:embed="rId52" cstate="print"/>
                    <a:stretch>
                      <a:fillRect/>
                    </a:stretch>
                  </pic:blipFill>
                  <pic:spPr>
                    <a:xfrm>
                      <a:off x="0" y="0"/>
                      <a:ext cx="4340962" cy="2933860"/>
                    </a:xfrm>
                    <a:prstGeom prst="rect">
                      <a:avLst/>
                    </a:prstGeom>
                  </pic:spPr>
                </pic:pic>
              </a:graphicData>
            </a:graphic>
          </wp:inline>
        </w:drawing>
      </w:r>
    </w:p>
    <w:p w14:paraId="12B0969D" w14:textId="4C9076E9" w:rsidR="00B95515" w:rsidRDefault="00E37101" w:rsidP="00E37101">
      <w:pPr>
        <w:pStyle w:val="Caption"/>
        <w:jc w:val="center"/>
      </w:pPr>
      <w:bookmarkStart w:id="63" w:name="_Ref67041515"/>
      <w:bookmarkStart w:id="64" w:name="_Toc67057646"/>
      <w:r>
        <w:t xml:space="preserve">Figure </w:t>
      </w:r>
      <w:r>
        <w:fldChar w:fldCharType="begin"/>
      </w:r>
      <w:r>
        <w:instrText xml:space="preserve"> SEQ Figure \* ARABIC </w:instrText>
      </w:r>
      <w:r>
        <w:fldChar w:fldCharType="separate"/>
      </w:r>
      <w:r w:rsidR="00071F7C">
        <w:rPr>
          <w:noProof/>
        </w:rPr>
        <w:t>26</w:t>
      </w:r>
      <w:r>
        <w:fldChar w:fldCharType="end"/>
      </w:r>
      <w:bookmarkEnd w:id="63"/>
      <w:r>
        <w:t xml:space="preserve">:  </w:t>
      </w:r>
      <w:r w:rsidRPr="00CD3F7D">
        <w:t>Local JAVA JDK folder for RXTXcomm.jar file</w:t>
      </w:r>
      <w:r>
        <w:t>.</w:t>
      </w:r>
      <w:bookmarkEnd w:id="64"/>
    </w:p>
    <w:p w14:paraId="013170D2" w14:textId="77777777" w:rsidR="004E615B" w:rsidRDefault="004E615B">
      <w:pPr>
        <w:spacing w:line="276" w:lineRule="auto"/>
        <w:contextualSpacing w:val="0"/>
      </w:pPr>
      <w:r>
        <w:br w:type="page"/>
      </w:r>
    </w:p>
    <w:p w14:paraId="5006ABB5" w14:textId="7EEBC2A7" w:rsidR="00B95515" w:rsidRDefault="00B95515" w:rsidP="00B95515">
      <w:pPr>
        <w:pStyle w:val="ListParagraph"/>
        <w:numPr>
          <w:ilvl w:val="0"/>
          <w:numId w:val="41"/>
        </w:numPr>
        <w:spacing w:line="276" w:lineRule="auto"/>
      </w:pPr>
      <w:r>
        <w:lastRenderedPageBreak/>
        <w:t>Launch the Netbeans IDE. From the main Netbeans IDE window, select “</w:t>
      </w:r>
      <w:r w:rsidRPr="005C60EB">
        <w:rPr>
          <w:b/>
        </w:rPr>
        <w:t>File/Open Project</w:t>
      </w:r>
      <w:r>
        <w:t xml:space="preserve">” menu item to open the </w:t>
      </w:r>
      <w:r w:rsidRPr="005C60EB">
        <w:rPr>
          <w:i/>
        </w:rPr>
        <w:t>EchoCAL</w:t>
      </w:r>
      <w:r>
        <w:t xml:space="preserve"> GUI project. (</w:t>
      </w:r>
      <w:r w:rsidR="000B1B12">
        <w:fldChar w:fldCharType="begin"/>
      </w:r>
      <w:r w:rsidR="000B1B12">
        <w:instrText xml:space="preserve"> REF _Ref67041860 \h </w:instrText>
      </w:r>
      <w:r w:rsidR="000B1B12">
        <w:fldChar w:fldCharType="separate"/>
      </w:r>
      <w:r w:rsidR="000B1B12">
        <w:t xml:space="preserve">Figure </w:t>
      </w:r>
      <w:r w:rsidR="000B1B12">
        <w:rPr>
          <w:noProof/>
        </w:rPr>
        <w:t>20</w:t>
      </w:r>
      <w:r w:rsidR="000B1B12">
        <w:fldChar w:fldCharType="end"/>
      </w:r>
      <w:r>
        <w:t>)</w:t>
      </w:r>
    </w:p>
    <w:p w14:paraId="3DB19DEB" w14:textId="77777777" w:rsidR="000B1B12" w:rsidRDefault="00B95515" w:rsidP="000B1B12">
      <w:pPr>
        <w:pStyle w:val="ListParagraph"/>
        <w:keepNext/>
        <w:ind w:left="1440"/>
      </w:pPr>
      <w:r>
        <w:rPr>
          <w:noProof/>
        </w:rPr>
        <mc:AlternateContent>
          <mc:Choice Requires="wps">
            <w:drawing>
              <wp:anchor distT="0" distB="0" distL="114300" distR="114300" simplePos="0" relativeHeight="251743232" behindDoc="0" locked="0" layoutInCell="1" allowOverlap="1" wp14:anchorId="7570FD18" wp14:editId="2AB45BB6">
                <wp:simplePos x="0" y="0"/>
                <wp:positionH relativeFrom="column">
                  <wp:posOffset>1905000</wp:posOffset>
                </wp:positionH>
                <wp:positionV relativeFrom="paragraph">
                  <wp:posOffset>442595</wp:posOffset>
                </wp:positionV>
                <wp:extent cx="609600" cy="281940"/>
                <wp:effectExtent l="38100" t="52070" r="9525" b="889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09600" cy="2819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6605A7" id="Straight Arrow Connector 61" o:spid="_x0000_s1026" type="#_x0000_t32" style="position:absolute;margin-left:150pt;margin-top:34.85pt;width:48pt;height:22.2pt;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" strokecolor="red">
                <v:stroke endarrow="block"/>
              </v:shape>
            </w:pict>
          </mc:Fallback>
        </mc:AlternateContent>
      </w:r>
      <w:r>
        <w:rPr>
          <w:noProof/>
        </w:rPr>
        <mc:AlternateContent>
          <mc:Choice Requires="wps">
            <w:drawing>
              <wp:anchor distT="0" distB="0" distL="114300" distR="114300" simplePos="0" relativeHeight="251742208" behindDoc="0" locked="0" layoutInCell="1" allowOverlap="1" wp14:anchorId="0AAA68F9" wp14:editId="11FE9756">
                <wp:simplePos x="0" y="0"/>
                <wp:positionH relativeFrom="column">
                  <wp:posOffset>2461260</wp:posOffset>
                </wp:positionH>
                <wp:positionV relativeFrom="paragraph">
                  <wp:posOffset>610235</wp:posOffset>
                </wp:positionV>
                <wp:extent cx="1851660" cy="304800"/>
                <wp:effectExtent l="3810" t="635" r="1905"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166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5522" w14:textId="77777777" w:rsidR="00612057" w:rsidRPr="003021B4" w:rsidRDefault="00612057" w:rsidP="00B95515">
                            <w:pPr>
                              <w:rPr>
                                <w:color w:val="FF0000"/>
                              </w:rPr>
                            </w:pPr>
                            <w:r w:rsidRPr="003021B4">
                              <w:rPr>
                                <w:color w:val="FF0000"/>
                              </w:rPr>
                              <w:t>Open Project menu i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AA68F9" id="Text Box 60" o:spid="_x0000_s1029" type="#_x0000_t202" style="position:absolute;left:0;text-align:left;margin-left:193.8pt;margin-top:48.05pt;width:145.8pt;height:2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" filled="f" stroked="f">
                <v:textbox>
                  <w:txbxContent>
                    <w:p w14:paraId="3D405522" w14:textId="77777777" w:rsidR="00612057" w:rsidRPr="003021B4" w:rsidRDefault="00612057" w:rsidP="00B95515">
                      <w:pPr>
                        <w:rPr>
                          <w:color w:val="FF0000"/>
                        </w:rPr>
                      </w:pPr>
                      <w:r w:rsidRPr="003021B4">
                        <w:rPr>
                          <w:color w:val="FF0000"/>
                        </w:rPr>
                        <w:t>Open Project menu item.</w:t>
                      </w:r>
                    </w:p>
                  </w:txbxContent>
                </v:textbox>
              </v:shape>
            </w:pict>
          </mc:Fallback>
        </mc:AlternateContent>
      </w:r>
      <w:r>
        <w:rPr>
          <w:noProof/>
        </w:rPr>
        <mc:AlternateContent>
          <mc:Choice Requires="wps">
            <w:drawing>
              <wp:anchor distT="0" distB="0" distL="114300" distR="114300" simplePos="0" relativeHeight="251741184" behindDoc="0" locked="0" layoutInCell="1" allowOverlap="1" wp14:anchorId="4689D79F" wp14:editId="307B6594">
                <wp:simplePos x="0" y="0"/>
                <wp:positionH relativeFrom="column">
                  <wp:posOffset>960120</wp:posOffset>
                </wp:positionH>
                <wp:positionV relativeFrom="paragraph">
                  <wp:posOffset>358775</wp:posOffset>
                </wp:positionV>
                <wp:extent cx="944880" cy="129540"/>
                <wp:effectExtent l="7620" t="6350" r="9525" b="6985"/>
                <wp:wrapNone/>
                <wp:docPr id="59" name="Oval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4880" cy="12954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DD6C6E3" id="Oval 59" o:spid="_x0000_s1026" style="position:absolute;margin-left:75.6pt;margin-top:28.25pt;width:74.4pt;height:1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" filled="f" strokecolor="red"/>
            </w:pict>
          </mc:Fallback>
        </mc:AlternateContent>
      </w:r>
      <w:r>
        <w:rPr>
          <w:noProof/>
        </w:rPr>
        <w:drawing>
          <wp:inline distT="0" distB="0" distL="0" distR="0" wp14:anchorId="04202DD3" wp14:editId="618AA0F0">
            <wp:extent cx="3996690" cy="3247737"/>
            <wp:effectExtent l="19050" t="0" r="3810" b="0"/>
            <wp:docPr id="42" name="Picture 13" descr="NetbeansOpenProj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beansOpenProject.png"/>
                    <pic:cNvPicPr/>
                  </pic:nvPicPr>
                  <pic:blipFill>
                    <a:blip r:embed="rId53" cstate="print"/>
                    <a:stretch>
                      <a:fillRect/>
                    </a:stretch>
                  </pic:blipFill>
                  <pic:spPr>
                    <a:xfrm>
                      <a:off x="0" y="0"/>
                      <a:ext cx="3997769" cy="3248614"/>
                    </a:xfrm>
                    <a:prstGeom prst="rect">
                      <a:avLst/>
                    </a:prstGeom>
                  </pic:spPr>
                </pic:pic>
              </a:graphicData>
            </a:graphic>
          </wp:inline>
        </w:drawing>
      </w:r>
    </w:p>
    <w:p w14:paraId="2AF6100D" w14:textId="65248183" w:rsidR="00B95515" w:rsidRDefault="000B1B12" w:rsidP="000B1B12">
      <w:pPr>
        <w:pStyle w:val="Caption"/>
        <w:jc w:val="center"/>
      </w:pPr>
      <w:bookmarkStart w:id="65" w:name="_Ref67041860"/>
      <w:bookmarkStart w:id="66" w:name="_Toc67057647"/>
      <w:r>
        <w:t xml:space="preserve">Figure </w:t>
      </w:r>
      <w:r>
        <w:fldChar w:fldCharType="begin"/>
      </w:r>
      <w:r>
        <w:instrText xml:space="preserve"> SEQ Figure \* ARABIC </w:instrText>
      </w:r>
      <w:r>
        <w:fldChar w:fldCharType="separate"/>
      </w:r>
      <w:r w:rsidR="00071F7C">
        <w:rPr>
          <w:noProof/>
        </w:rPr>
        <w:t>27</w:t>
      </w:r>
      <w:r>
        <w:fldChar w:fldCharType="end"/>
      </w:r>
      <w:bookmarkEnd w:id="65"/>
      <w:r>
        <w:t xml:space="preserve">:  </w:t>
      </w:r>
      <w:r w:rsidRPr="00C4630B">
        <w:t>Open Project menu item.</w:t>
      </w:r>
      <w:bookmarkEnd w:id="66"/>
    </w:p>
    <w:p w14:paraId="7742ECAE" w14:textId="61D35300" w:rsidR="00B95515" w:rsidRDefault="00B95515" w:rsidP="00B95515">
      <w:pPr>
        <w:pStyle w:val="ListParagraph"/>
        <w:numPr>
          <w:ilvl w:val="0"/>
          <w:numId w:val="41"/>
        </w:numPr>
        <w:spacing w:line="276" w:lineRule="auto"/>
      </w:pPr>
      <w:r>
        <w:t xml:space="preserve">The </w:t>
      </w:r>
      <w:r w:rsidRPr="00BA38F0">
        <w:rPr>
          <w:b/>
        </w:rPr>
        <w:t>Open Project</w:t>
      </w:r>
      <w:r>
        <w:t xml:space="preserve"> dialog box will open. Browse to the “</w:t>
      </w:r>
      <w:r w:rsidRPr="00D637C0">
        <w:rPr>
          <w:b/>
        </w:rPr>
        <w:t>EchoCAL-master/EchoCAL_GUI_Source</w:t>
      </w:r>
      <w:r>
        <w:t>” folder and select the “</w:t>
      </w:r>
      <w:r w:rsidRPr="00D637C0">
        <w:rPr>
          <w:b/>
        </w:rPr>
        <w:t>EchoCal_Ver1.2</w:t>
      </w:r>
      <w:r>
        <w:t>” project. (</w:t>
      </w:r>
      <w:r w:rsidR="000B1B12">
        <w:fldChar w:fldCharType="begin"/>
      </w:r>
      <w:r w:rsidR="000B1B12">
        <w:instrText xml:space="preserve"> REF _Ref67041890 \h </w:instrText>
      </w:r>
      <w:r w:rsidR="000B1B12">
        <w:fldChar w:fldCharType="separate"/>
      </w:r>
      <w:r w:rsidR="000B1B12">
        <w:t xml:space="preserve">Figure </w:t>
      </w:r>
      <w:r w:rsidR="000B1B12">
        <w:rPr>
          <w:noProof/>
        </w:rPr>
        <w:t>21</w:t>
      </w:r>
      <w:r w:rsidR="000B1B12">
        <w:fldChar w:fldCharType="end"/>
      </w:r>
      <w:r>
        <w:t>)</w:t>
      </w:r>
    </w:p>
    <w:p w14:paraId="78D66B6D" w14:textId="77777777" w:rsidR="000B1B12" w:rsidRDefault="00B95515" w:rsidP="000B1B12">
      <w:pPr>
        <w:pStyle w:val="ListParagraph"/>
        <w:keepNext/>
        <w:ind w:left="1440"/>
      </w:pPr>
      <w:r>
        <w:rPr>
          <w:noProof/>
        </w:rPr>
        <w:drawing>
          <wp:inline distT="0" distB="0" distL="0" distR="0" wp14:anchorId="1E4CF440" wp14:editId="094305A8">
            <wp:extent cx="4767881" cy="2502628"/>
            <wp:effectExtent l="19050" t="0" r="0" b="0"/>
            <wp:docPr id="43" name="Picture 14" descr="OpenProject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ProjectDialog.png"/>
                    <pic:cNvPicPr/>
                  </pic:nvPicPr>
                  <pic:blipFill>
                    <a:blip r:embed="rId54" cstate="print"/>
                    <a:stretch>
                      <a:fillRect/>
                    </a:stretch>
                  </pic:blipFill>
                  <pic:spPr>
                    <a:xfrm>
                      <a:off x="0" y="0"/>
                      <a:ext cx="4772738" cy="2505178"/>
                    </a:xfrm>
                    <a:prstGeom prst="rect">
                      <a:avLst/>
                    </a:prstGeom>
                  </pic:spPr>
                </pic:pic>
              </a:graphicData>
            </a:graphic>
          </wp:inline>
        </w:drawing>
      </w:r>
    </w:p>
    <w:p w14:paraId="5D7EBF74" w14:textId="711BCB1C" w:rsidR="00B95515" w:rsidRDefault="000B1B12" w:rsidP="000B1B12">
      <w:pPr>
        <w:pStyle w:val="Caption"/>
        <w:jc w:val="center"/>
      </w:pPr>
      <w:bookmarkStart w:id="67" w:name="_Ref67041890"/>
      <w:bookmarkStart w:id="68" w:name="_Toc67057648"/>
      <w:r>
        <w:t xml:space="preserve">Figure </w:t>
      </w:r>
      <w:r>
        <w:fldChar w:fldCharType="begin"/>
      </w:r>
      <w:r>
        <w:instrText xml:space="preserve"> SEQ Figure \* ARABIC </w:instrText>
      </w:r>
      <w:r>
        <w:fldChar w:fldCharType="separate"/>
      </w:r>
      <w:r w:rsidR="00071F7C">
        <w:rPr>
          <w:noProof/>
        </w:rPr>
        <w:t>28</w:t>
      </w:r>
      <w:r>
        <w:fldChar w:fldCharType="end"/>
      </w:r>
      <w:bookmarkEnd w:id="67"/>
      <w:r>
        <w:t xml:space="preserve">:  </w:t>
      </w:r>
      <w:r w:rsidRPr="00CB23A9">
        <w:t>Open Project Dialog Box.</w:t>
      </w:r>
      <w:bookmarkEnd w:id="68"/>
    </w:p>
    <w:p w14:paraId="09A5501F" w14:textId="77777777" w:rsidR="000B1B12" w:rsidRDefault="000B1B12">
      <w:pPr>
        <w:spacing w:line="276" w:lineRule="auto"/>
        <w:contextualSpacing w:val="0"/>
      </w:pPr>
      <w:r>
        <w:br w:type="page"/>
      </w:r>
    </w:p>
    <w:p w14:paraId="6F0C4E21" w14:textId="512DD795" w:rsidR="00B95515" w:rsidRDefault="00B95515" w:rsidP="00B95515">
      <w:pPr>
        <w:pStyle w:val="ListParagraph"/>
        <w:numPr>
          <w:ilvl w:val="0"/>
          <w:numId w:val="41"/>
        </w:numPr>
        <w:spacing w:line="276" w:lineRule="auto"/>
      </w:pPr>
      <w:r>
        <w:lastRenderedPageBreak/>
        <w:t xml:space="preserve">Click on the </w:t>
      </w:r>
      <w:r w:rsidRPr="00FE2E64">
        <w:rPr>
          <w:b/>
          <w:u w:val="single"/>
        </w:rPr>
        <w:t>O</w:t>
      </w:r>
      <w:r w:rsidRPr="00FE2E64">
        <w:rPr>
          <w:b/>
        </w:rPr>
        <w:t>pen Project</w:t>
      </w:r>
      <w:r>
        <w:t xml:space="preserve"> button. The </w:t>
      </w:r>
      <w:r w:rsidRPr="00125BDE">
        <w:rPr>
          <w:i/>
        </w:rPr>
        <w:t>EchoCAL</w:t>
      </w:r>
      <w:r>
        <w:t xml:space="preserve"> GUI project will open in the main Netbeans window. (</w:t>
      </w:r>
      <w:r w:rsidR="00577C26">
        <w:fldChar w:fldCharType="begin"/>
      </w:r>
      <w:r w:rsidR="00577C26">
        <w:instrText xml:space="preserve"> REF _Ref67041953 \h </w:instrText>
      </w:r>
      <w:r w:rsidR="00577C26">
        <w:fldChar w:fldCharType="separate"/>
      </w:r>
      <w:r w:rsidR="00577C26">
        <w:t xml:space="preserve">Figure </w:t>
      </w:r>
      <w:r w:rsidR="00577C26">
        <w:rPr>
          <w:noProof/>
        </w:rPr>
        <w:t>22</w:t>
      </w:r>
      <w:r w:rsidR="00577C26">
        <w:fldChar w:fldCharType="end"/>
      </w:r>
      <w:r>
        <w:t>)</w:t>
      </w:r>
    </w:p>
    <w:p w14:paraId="5706D9D8" w14:textId="77777777" w:rsidR="00577C26" w:rsidRDefault="00B95515" w:rsidP="00577C26">
      <w:pPr>
        <w:pStyle w:val="ListParagraph"/>
        <w:keepNext/>
        <w:ind w:left="1440"/>
      </w:pPr>
      <w:r>
        <w:rPr>
          <w:noProof/>
        </w:rPr>
        <mc:AlternateContent>
          <mc:Choice Requires="wps">
            <w:drawing>
              <wp:anchor distT="0" distB="0" distL="114300" distR="114300" simplePos="0" relativeHeight="251749376" behindDoc="0" locked="0" layoutInCell="1" allowOverlap="1" wp14:anchorId="3121CD53" wp14:editId="39E66273">
                <wp:simplePos x="0" y="0"/>
                <wp:positionH relativeFrom="column">
                  <wp:posOffset>2667000</wp:posOffset>
                </wp:positionH>
                <wp:positionV relativeFrom="paragraph">
                  <wp:posOffset>403225</wp:posOffset>
                </wp:positionV>
                <wp:extent cx="868680" cy="731520"/>
                <wp:effectExtent l="47625" t="50800" r="7620" b="825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68680" cy="73152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E523A9" id="Straight Arrow Connector 58" o:spid="_x0000_s1026" type="#_x0000_t32" style="position:absolute;margin-left:210pt;margin-top:31.75pt;width:68.4pt;height:57.6pt;flip:x 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" strokecolor="red">
                <v:stroke endarrow="block"/>
              </v:shape>
            </w:pict>
          </mc:Fallback>
        </mc:AlternateContent>
      </w:r>
      <w:r>
        <w:rPr>
          <w:noProof/>
        </w:rPr>
        <mc:AlternateContent>
          <mc:Choice Requires="wps">
            <w:drawing>
              <wp:anchor distT="0" distB="0" distL="114300" distR="114300" simplePos="0" relativeHeight="251748352" behindDoc="0" locked="0" layoutInCell="1" allowOverlap="1" wp14:anchorId="78CEA577" wp14:editId="47A9BE74">
                <wp:simplePos x="0" y="0"/>
                <wp:positionH relativeFrom="column">
                  <wp:posOffset>2842260</wp:posOffset>
                </wp:positionH>
                <wp:positionV relativeFrom="paragraph">
                  <wp:posOffset>403225</wp:posOffset>
                </wp:positionV>
                <wp:extent cx="739140" cy="297180"/>
                <wp:effectExtent l="32385" t="60325" r="9525" b="1397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39140" cy="29718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D78446" id="Straight Arrow Connector 57" o:spid="_x0000_s1026" type="#_x0000_t32" style="position:absolute;margin-left:223.8pt;margin-top:31.75pt;width:58.2pt;height:23.4pt;flip:x 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" strokecolor="red">
                <v:stroke endarrow="block"/>
              </v:shape>
            </w:pict>
          </mc:Fallback>
        </mc:AlternateContent>
      </w:r>
      <w:r>
        <w:rPr>
          <w:noProof/>
        </w:rPr>
        <mc:AlternateContent>
          <mc:Choice Requires="wps">
            <w:drawing>
              <wp:anchor distT="0" distB="0" distL="114300" distR="114300" simplePos="0" relativeHeight="251747328" behindDoc="0" locked="0" layoutInCell="1" allowOverlap="1" wp14:anchorId="2AAECEE7" wp14:editId="795054BF">
                <wp:simplePos x="0" y="0"/>
                <wp:positionH relativeFrom="column">
                  <wp:posOffset>3467100</wp:posOffset>
                </wp:positionH>
                <wp:positionV relativeFrom="paragraph">
                  <wp:posOffset>1020445</wp:posOffset>
                </wp:positionV>
                <wp:extent cx="1409700" cy="281940"/>
                <wp:effectExtent l="0" t="1270" r="0" b="254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C5F09B" w14:textId="77777777" w:rsidR="00612057" w:rsidRPr="00735174" w:rsidRDefault="00612057" w:rsidP="00B95515">
                            <w:pPr>
                              <w:rPr>
                                <w:color w:val="FF0000"/>
                              </w:rPr>
                            </w:pPr>
                            <w:r>
                              <w:rPr>
                                <w:color w:val="FF0000"/>
                              </w:rPr>
                              <w:t>Clean &amp; Build</w:t>
                            </w:r>
                            <w:r w:rsidRPr="00735174">
                              <w:rPr>
                                <w:color w:val="FF0000"/>
                              </w:rPr>
                              <w:t xml:space="preserve"> butt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AECEE7" id="Text Box 56" o:spid="_x0000_s1030" type="#_x0000_t202" style="position:absolute;left:0;text-align:left;margin-left:273pt;margin-top:80.35pt;width:111pt;height:22.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dnNuQIAAMI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" filled="f" stroked="f">
                <v:textbox>
                  <w:txbxContent>
                    <w:p w14:paraId="1BC5F09B" w14:textId="77777777" w:rsidR="00612057" w:rsidRPr="00735174" w:rsidRDefault="00612057" w:rsidP="00B95515">
                      <w:pPr>
                        <w:rPr>
                          <w:color w:val="FF0000"/>
                        </w:rPr>
                      </w:pPr>
                      <w:r>
                        <w:rPr>
                          <w:color w:val="FF0000"/>
                        </w:rPr>
                        <w:t>Clean &amp; Build</w:t>
                      </w:r>
                      <w:r w:rsidRPr="00735174">
                        <w:rPr>
                          <w:color w:val="FF0000"/>
                        </w:rPr>
                        <w:t xml:space="preserve"> button.</w:t>
                      </w:r>
                    </w:p>
                  </w:txbxContent>
                </v:textbox>
              </v:shape>
            </w:pict>
          </mc:Fallback>
        </mc:AlternateContent>
      </w:r>
      <w:r>
        <w:rPr>
          <w:noProof/>
        </w:rPr>
        <mc:AlternateContent>
          <mc:Choice Requires="wps">
            <w:drawing>
              <wp:anchor distT="0" distB="0" distL="114300" distR="114300" simplePos="0" relativeHeight="251746304" behindDoc="0" locked="0" layoutInCell="1" allowOverlap="1" wp14:anchorId="0F443363" wp14:editId="7F8D4F08">
                <wp:simplePos x="0" y="0"/>
                <wp:positionH relativeFrom="column">
                  <wp:posOffset>3535680</wp:posOffset>
                </wp:positionH>
                <wp:positionV relativeFrom="paragraph">
                  <wp:posOffset>586105</wp:posOffset>
                </wp:positionV>
                <wp:extent cx="1409700" cy="281940"/>
                <wp:effectExtent l="1905" t="0" r="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8C535B" w14:textId="77777777" w:rsidR="00612057" w:rsidRPr="00735174" w:rsidRDefault="00612057" w:rsidP="00B95515">
                            <w:pPr>
                              <w:rPr>
                                <w:color w:val="FF0000"/>
                              </w:rPr>
                            </w:pPr>
                            <w:r w:rsidRPr="00735174">
                              <w:rPr>
                                <w:color w:val="FF0000"/>
                              </w:rPr>
                              <w:t>Run Project butt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443363" id="Text Box 55" o:spid="_x0000_s1031" type="#_x0000_t202" style="position:absolute;left:0;text-align:left;margin-left:278.4pt;margin-top:46.15pt;width:111pt;height:22.2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ZNuQIAAMI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" filled="f" stroked="f">
                <v:textbox>
                  <w:txbxContent>
                    <w:p w14:paraId="4D8C535B" w14:textId="77777777" w:rsidR="00612057" w:rsidRPr="00735174" w:rsidRDefault="00612057" w:rsidP="00B95515">
                      <w:pPr>
                        <w:rPr>
                          <w:color w:val="FF0000"/>
                        </w:rPr>
                      </w:pPr>
                      <w:r w:rsidRPr="00735174">
                        <w:rPr>
                          <w:color w:val="FF0000"/>
                        </w:rPr>
                        <w:t>Run Project butt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46740AAC" wp14:editId="776BEDB6">
                <wp:simplePos x="0" y="0"/>
                <wp:positionH relativeFrom="column">
                  <wp:posOffset>2583180</wp:posOffset>
                </wp:positionH>
                <wp:positionV relativeFrom="paragraph">
                  <wp:posOffset>243205</wp:posOffset>
                </wp:positionV>
                <wp:extent cx="129540" cy="160020"/>
                <wp:effectExtent l="11430" t="5080" r="11430" b="6350"/>
                <wp:wrapNone/>
                <wp:docPr id="54" name="Rounded 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 cy="16002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331B30" id="Rounded Rectangle 54" o:spid="_x0000_s1026" style="position:absolute;margin-left:203.4pt;margin-top:19.15pt;width:10.2pt;height:12.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" filled="f" strokecolor="red"/>
            </w:pict>
          </mc:Fallback>
        </mc:AlternateContent>
      </w:r>
      <w:r>
        <w:rPr>
          <w:noProof/>
        </w:rPr>
        <mc:AlternateContent>
          <mc:Choice Requires="wps">
            <w:drawing>
              <wp:anchor distT="0" distB="0" distL="114300" distR="114300" simplePos="0" relativeHeight="251744256" behindDoc="0" locked="0" layoutInCell="1" allowOverlap="1" wp14:anchorId="6CCA3AAE" wp14:editId="22747CD5">
                <wp:simplePos x="0" y="0"/>
                <wp:positionH relativeFrom="column">
                  <wp:posOffset>2712720</wp:posOffset>
                </wp:positionH>
                <wp:positionV relativeFrom="paragraph">
                  <wp:posOffset>243205</wp:posOffset>
                </wp:positionV>
                <wp:extent cx="129540" cy="160020"/>
                <wp:effectExtent l="7620" t="5080" r="5715" b="6350"/>
                <wp:wrapNone/>
                <wp:docPr id="53" name="Rounded 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 cy="16002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2EF451" id="Rounded Rectangle 53" o:spid="_x0000_s1026" style="position:absolute;margin-left:213.6pt;margin-top:19.15pt;width:10.2pt;height:12.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" filled="f" strokecolor="red"/>
            </w:pict>
          </mc:Fallback>
        </mc:AlternateContent>
      </w:r>
      <w:r>
        <w:rPr>
          <w:noProof/>
        </w:rPr>
        <w:drawing>
          <wp:inline distT="0" distB="0" distL="0" distR="0" wp14:anchorId="6B3CBFAB" wp14:editId="1491E175">
            <wp:extent cx="5042116" cy="3131930"/>
            <wp:effectExtent l="19050" t="0" r="6134" b="0"/>
            <wp:docPr id="44" name="Picture 15" descr="EchoCal_Project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Cal_ProjectSource.png"/>
                    <pic:cNvPicPr/>
                  </pic:nvPicPr>
                  <pic:blipFill>
                    <a:blip r:embed="rId55" cstate="print"/>
                    <a:stretch>
                      <a:fillRect/>
                    </a:stretch>
                  </pic:blipFill>
                  <pic:spPr>
                    <a:xfrm>
                      <a:off x="0" y="0"/>
                      <a:ext cx="5047325" cy="3135165"/>
                    </a:xfrm>
                    <a:prstGeom prst="rect">
                      <a:avLst/>
                    </a:prstGeom>
                  </pic:spPr>
                </pic:pic>
              </a:graphicData>
            </a:graphic>
          </wp:inline>
        </w:drawing>
      </w:r>
    </w:p>
    <w:p w14:paraId="461E3143" w14:textId="2145C10F" w:rsidR="00B95515" w:rsidRDefault="00577C26" w:rsidP="00577C26">
      <w:pPr>
        <w:pStyle w:val="Caption"/>
        <w:jc w:val="center"/>
      </w:pPr>
      <w:bookmarkStart w:id="69" w:name="_Ref67041953"/>
      <w:bookmarkStart w:id="70" w:name="_Toc67057649"/>
      <w:r>
        <w:t xml:space="preserve">Figure </w:t>
      </w:r>
      <w:r>
        <w:fldChar w:fldCharType="begin"/>
      </w:r>
      <w:r>
        <w:instrText xml:space="preserve"> SEQ Figure \* ARABIC </w:instrText>
      </w:r>
      <w:r>
        <w:fldChar w:fldCharType="separate"/>
      </w:r>
      <w:r w:rsidR="00071F7C">
        <w:rPr>
          <w:noProof/>
        </w:rPr>
        <w:t>29</w:t>
      </w:r>
      <w:r>
        <w:fldChar w:fldCharType="end"/>
      </w:r>
      <w:bookmarkEnd w:id="69"/>
      <w:r>
        <w:t xml:space="preserve">:  </w:t>
      </w:r>
      <w:r w:rsidRPr="00416597">
        <w:t>EchoCAL Project Main Window.</w:t>
      </w:r>
      <w:bookmarkEnd w:id="70"/>
    </w:p>
    <w:p w14:paraId="404EB5AD" w14:textId="77777777" w:rsidR="00B95515" w:rsidRDefault="00B95515" w:rsidP="00B95515">
      <w:pPr>
        <w:pStyle w:val="ListParagraph"/>
        <w:numPr>
          <w:ilvl w:val="0"/>
          <w:numId w:val="41"/>
        </w:numPr>
        <w:spacing w:line="276" w:lineRule="auto"/>
      </w:pPr>
      <w:r>
        <w:t>Select the “</w:t>
      </w:r>
      <w:r w:rsidRPr="007F441E">
        <w:rPr>
          <w:b/>
        </w:rPr>
        <w:t>Clean and Build Project</w:t>
      </w:r>
      <w:r>
        <w:t>” button in the toolbar to compile and clean the project. To run the application, select the “</w:t>
      </w:r>
      <w:r w:rsidRPr="007F441E">
        <w:rPr>
          <w:b/>
        </w:rPr>
        <w:t>Run Project</w:t>
      </w:r>
      <w:r>
        <w:t xml:space="preserve">” toolbar button. (See Figure 13.) This will launch the </w:t>
      </w:r>
      <w:r w:rsidRPr="00125BDE">
        <w:rPr>
          <w:i/>
        </w:rPr>
        <w:t>EchoCAL</w:t>
      </w:r>
      <w:r>
        <w:t xml:space="preserve"> GUI application.</w:t>
      </w:r>
    </w:p>
    <w:p w14:paraId="269C7867" w14:textId="15815CE7" w:rsidR="00B95515" w:rsidRDefault="00B95515" w:rsidP="00B95515">
      <w:pPr>
        <w:pStyle w:val="ListParagraph"/>
        <w:numPr>
          <w:ilvl w:val="0"/>
          <w:numId w:val="41"/>
        </w:numPr>
        <w:spacing w:line="276" w:lineRule="auto"/>
      </w:pPr>
      <w:r>
        <w:t xml:space="preserve">See the </w:t>
      </w:r>
      <w:r w:rsidRPr="00125BDE">
        <w:rPr>
          <w:i/>
        </w:rPr>
        <w:t>EchoCAL</w:t>
      </w:r>
      <w:r>
        <w:t xml:space="preserve"> </w:t>
      </w:r>
      <w:r w:rsidR="005C75D2">
        <w:t>GUI description (section</w:t>
      </w:r>
      <w:r>
        <w:t xml:space="preserve"> </w:t>
      </w:r>
      <w:r w:rsidR="005C75D2">
        <w:fldChar w:fldCharType="begin"/>
      </w:r>
      <w:r w:rsidR="005C75D2">
        <w:instrText xml:space="preserve"> REF _Ref67058828 \w \h </w:instrText>
      </w:r>
      <w:r w:rsidR="005C75D2">
        <w:fldChar w:fldCharType="separate"/>
      </w:r>
      <w:r w:rsidR="005C75D2">
        <w:t>X.C:</w:t>
      </w:r>
      <w:r w:rsidR="005C75D2">
        <w:fldChar w:fldCharType="end"/>
      </w:r>
      <w:r w:rsidR="005C75D2">
        <w:t xml:space="preserve">) </w:t>
      </w:r>
      <w:r>
        <w:t xml:space="preserve">for details on using the </w:t>
      </w:r>
      <w:r w:rsidRPr="00125BDE">
        <w:rPr>
          <w:i/>
        </w:rPr>
        <w:t>EchoCAL</w:t>
      </w:r>
      <w:r>
        <w:t xml:space="preserve"> software.</w:t>
      </w:r>
    </w:p>
    <w:p w14:paraId="5BC3D6FE" w14:textId="77777777" w:rsidR="00B95515" w:rsidRDefault="00B95515" w:rsidP="00B95515">
      <w:r>
        <w:br w:type="page"/>
      </w:r>
    </w:p>
    <w:p w14:paraId="031BA45F" w14:textId="77777777" w:rsidR="00B95515" w:rsidRDefault="00B95515" w:rsidP="00B415C9">
      <w:pPr>
        <w:pStyle w:val="Appendixheading3"/>
      </w:pPr>
      <w:bookmarkStart w:id="71" w:name="_Toc532898154"/>
      <w:r>
        <w:lastRenderedPageBreak/>
        <w:t xml:space="preserve">Creating </w:t>
      </w:r>
      <w:r w:rsidRPr="00280A9D">
        <w:rPr>
          <w:i/>
        </w:rPr>
        <w:t>EchoCAL</w:t>
      </w:r>
      <w:r>
        <w:t xml:space="preserve"> executable from </w:t>
      </w:r>
      <w:r w:rsidRPr="006F33DF">
        <w:rPr>
          <w:i/>
        </w:rPr>
        <w:t>EchoCAL</w:t>
      </w:r>
      <w:r>
        <w:t xml:space="preserve"> Graphical User Interface (GUI) source code</w:t>
      </w:r>
      <w:r w:rsidRPr="00F326DC">
        <w:t>:</w:t>
      </w:r>
      <w:bookmarkEnd w:id="71"/>
    </w:p>
    <w:p w14:paraId="567D78AC" w14:textId="77777777" w:rsidR="00B95515" w:rsidRDefault="00B95515" w:rsidP="00B95515"/>
    <w:p w14:paraId="268B461D" w14:textId="77777777" w:rsidR="00B95515" w:rsidRDefault="00B95515" w:rsidP="00B95515">
      <w:r>
        <w:t xml:space="preserve">The Netbeans Integrated Development Environment (IDE) can create executable packages that the user can run independent of the Netbeans IDE. The </w:t>
      </w:r>
      <w:r w:rsidRPr="00501D2B">
        <w:rPr>
          <w:i/>
        </w:rPr>
        <w:t>EchoCAL</w:t>
      </w:r>
      <w:r>
        <w:t xml:space="preserve"> GUI application should be packaged as a “</w:t>
      </w:r>
      <w:r w:rsidRPr="00501D2B">
        <w:rPr>
          <w:b/>
        </w:rPr>
        <w:t>ZIP</w:t>
      </w:r>
      <w:r>
        <w:t xml:space="preserve">” distribution so that the software can be ported to other PCs that do not have the Netbeans IDE or JAVA installed. To create the </w:t>
      </w:r>
      <w:r w:rsidRPr="00501D2B">
        <w:rPr>
          <w:i/>
        </w:rPr>
        <w:t>EchoCAL</w:t>
      </w:r>
      <w:r>
        <w:t xml:space="preserve"> GUI application, perform the following steps:</w:t>
      </w:r>
    </w:p>
    <w:p w14:paraId="480D9908" w14:textId="77777777" w:rsidR="00B95515" w:rsidRDefault="00B95515" w:rsidP="00B95515">
      <w:pPr>
        <w:pStyle w:val="ListParagraph"/>
        <w:numPr>
          <w:ilvl w:val="0"/>
          <w:numId w:val="42"/>
        </w:numPr>
        <w:spacing w:line="276" w:lineRule="auto"/>
      </w:pPr>
      <w:r>
        <w:t xml:space="preserve">Make all software changes and test the application as shown in </w:t>
      </w:r>
      <w:r w:rsidRPr="006B391B">
        <w:rPr>
          <w:b/>
        </w:rPr>
        <w:t>Section 3</w:t>
      </w:r>
      <w:r>
        <w:t xml:space="preserve"> of this document.</w:t>
      </w:r>
    </w:p>
    <w:p w14:paraId="4CB4A138" w14:textId="2A00A132" w:rsidR="00B95515" w:rsidRDefault="00B95515" w:rsidP="00B95515">
      <w:pPr>
        <w:pStyle w:val="ListParagraph"/>
        <w:numPr>
          <w:ilvl w:val="0"/>
          <w:numId w:val="42"/>
        </w:numPr>
        <w:spacing w:line="276" w:lineRule="auto"/>
      </w:pPr>
      <w:r>
        <w:t xml:space="preserve">In the main Netbeans Project window, right-click on the </w:t>
      </w:r>
      <w:r w:rsidRPr="00412F84">
        <w:rPr>
          <w:b/>
        </w:rPr>
        <w:t>EchoCal</w:t>
      </w:r>
      <w:r>
        <w:t xml:space="preserve"> module in the </w:t>
      </w:r>
      <w:r w:rsidRPr="00412F84">
        <w:rPr>
          <w:b/>
        </w:rPr>
        <w:t>Projects</w:t>
      </w:r>
      <w:r>
        <w:t xml:space="preserve"> tab portion of the main window and select </w:t>
      </w:r>
      <w:r w:rsidRPr="00C50EF4">
        <w:rPr>
          <w:b/>
        </w:rPr>
        <w:t>Package as</w:t>
      </w:r>
      <w:r>
        <w:t>/</w:t>
      </w:r>
      <w:r w:rsidRPr="00C50EF4">
        <w:rPr>
          <w:b/>
        </w:rPr>
        <w:t>ZIP Distribution</w:t>
      </w:r>
      <w:r>
        <w:t xml:space="preserve"> (</w:t>
      </w:r>
      <w:r w:rsidR="00F9579C">
        <w:fldChar w:fldCharType="begin"/>
      </w:r>
      <w:r w:rsidR="00F9579C">
        <w:instrText xml:space="preserve"> REF _Ref67042243 \h </w:instrText>
      </w:r>
      <w:r w:rsidR="00F9579C">
        <w:fldChar w:fldCharType="separate"/>
      </w:r>
      <w:r w:rsidR="00F9579C">
        <w:t xml:space="preserve">Figure </w:t>
      </w:r>
      <w:r w:rsidR="00F9579C">
        <w:rPr>
          <w:noProof/>
        </w:rPr>
        <w:t>23</w:t>
      </w:r>
      <w:r w:rsidR="00F9579C">
        <w:fldChar w:fldCharType="end"/>
      </w:r>
      <w:r>
        <w:t>)</w:t>
      </w:r>
      <w:r w:rsidR="00A16BFD">
        <w:t>.</w:t>
      </w:r>
    </w:p>
    <w:p w14:paraId="5F916315" w14:textId="77777777" w:rsidR="00F9579C" w:rsidRDefault="00B95515" w:rsidP="00F9579C">
      <w:pPr>
        <w:pStyle w:val="ListParagraph"/>
        <w:keepNext/>
      </w:pPr>
      <w:r>
        <w:rPr>
          <w:noProof/>
        </w:rPr>
        <w:drawing>
          <wp:inline distT="0" distB="0" distL="0" distR="0" wp14:anchorId="3B83135B" wp14:editId="2E8A5956">
            <wp:extent cx="5093970" cy="3164139"/>
            <wp:effectExtent l="19050" t="0" r="0" b="0"/>
            <wp:docPr id="46" name="Picture 16" descr="SaveAsZ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veAsZIP.png"/>
                    <pic:cNvPicPr/>
                  </pic:nvPicPr>
                  <pic:blipFill>
                    <a:blip r:embed="rId56" cstate="print"/>
                    <a:stretch>
                      <a:fillRect/>
                    </a:stretch>
                  </pic:blipFill>
                  <pic:spPr>
                    <a:xfrm>
                      <a:off x="0" y="0"/>
                      <a:ext cx="5099232" cy="3167408"/>
                    </a:xfrm>
                    <a:prstGeom prst="rect">
                      <a:avLst/>
                    </a:prstGeom>
                  </pic:spPr>
                </pic:pic>
              </a:graphicData>
            </a:graphic>
          </wp:inline>
        </w:drawing>
      </w:r>
    </w:p>
    <w:p w14:paraId="4899CEF7" w14:textId="0F863006" w:rsidR="00B95515" w:rsidRDefault="00F9579C" w:rsidP="00F9579C">
      <w:pPr>
        <w:pStyle w:val="Caption"/>
        <w:jc w:val="center"/>
      </w:pPr>
      <w:bookmarkStart w:id="72" w:name="_Ref67042243"/>
      <w:bookmarkStart w:id="73" w:name="_Toc67057650"/>
      <w:r>
        <w:t xml:space="preserve">Figure </w:t>
      </w:r>
      <w:r>
        <w:fldChar w:fldCharType="begin"/>
      </w:r>
      <w:r>
        <w:instrText xml:space="preserve"> SEQ Figure \* ARABIC </w:instrText>
      </w:r>
      <w:r>
        <w:fldChar w:fldCharType="separate"/>
      </w:r>
      <w:r w:rsidR="00071F7C">
        <w:rPr>
          <w:noProof/>
        </w:rPr>
        <w:t>30</w:t>
      </w:r>
      <w:r>
        <w:fldChar w:fldCharType="end"/>
      </w:r>
      <w:bookmarkEnd w:id="72"/>
      <w:r>
        <w:t xml:space="preserve">:  </w:t>
      </w:r>
      <w:r w:rsidRPr="00176F26">
        <w:t>Packaging EchoCAL as a ZIP distribution.</w:t>
      </w:r>
      <w:bookmarkEnd w:id="73"/>
    </w:p>
    <w:p w14:paraId="21686AEA" w14:textId="7E166087" w:rsidR="00F12955" w:rsidRDefault="00B95515" w:rsidP="00B95515">
      <w:pPr>
        <w:pStyle w:val="ListParagraph"/>
        <w:numPr>
          <w:ilvl w:val="0"/>
          <w:numId w:val="42"/>
        </w:numPr>
        <w:spacing w:line="276" w:lineRule="auto"/>
      </w:pPr>
      <w:r>
        <w:t xml:space="preserve">The </w:t>
      </w:r>
      <w:r w:rsidRPr="00245560">
        <w:rPr>
          <w:i/>
        </w:rPr>
        <w:t>EchoCAL</w:t>
      </w:r>
      <w:r>
        <w:t xml:space="preserve"> GUI application will be packaged as a ZIP file which can then be extracted at a later time. At this point, the GUI application does not have a JAVA Runtime Environment (JRE) packaged with it. It is a good idea to package the JRE with the application so that it can be installed on user PCs without the need to install a separate JAVA JRE on the PC. To add the JRE to the ZIP package, assuming that the developer is using a Windows machine, perform the following steps: (Note: Steps should be similar in a Linux OS as well.)</w:t>
      </w:r>
    </w:p>
    <w:p w14:paraId="3B822895" w14:textId="77777777" w:rsidR="00F12955" w:rsidRDefault="00F12955">
      <w:pPr>
        <w:spacing w:line="276" w:lineRule="auto"/>
        <w:contextualSpacing w:val="0"/>
      </w:pPr>
      <w:r>
        <w:br w:type="page"/>
      </w:r>
    </w:p>
    <w:p w14:paraId="31FAD050" w14:textId="77777777" w:rsidR="00B95515" w:rsidRDefault="00B95515" w:rsidP="00F12955">
      <w:pPr>
        <w:pStyle w:val="ListParagraph"/>
        <w:spacing w:line="276" w:lineRule="auto"/>
      </w:pPr>
    </w:p>
    <w:p w14:paraId="3DDA510D" w14:textId="1B120A3B" w:rsidR="00B95515" w:rsidRDefault="00B95515" w:rsidP="00B95515">
      <w:pPr>
        <w:pStyle w:val="ListParagraph"/>
        <w:numPr>
          <w:ilvl w:val="1"/>
          <w:numId w:val="42"/>
        </w:numPr>
        <w:spacing w:line="276" w:lineRule="auto"/>
      </w:pPr>
      <w:r>
        <w:t xml:space="preserve"> In Windows Explorer, navigate to the Java Development kit (JDK) that was used to develop the application. In this example, navigate to the “</w:t>
      </w:r>
      <w:r w:rsidRPr="00442693">
        <w:rPr>
          <w:b/>
        </w:rPr>
        <w:t>C:/ProgramFiles/Java/jdk1.8.0_101/</w:t>
      </w:r>
      <w:r>
        <w:t>” (</w:t>
      </w:r>
      <w:r w:rsidR="00F12955">
        <w:fldChar w:fldCharType="begin"/>
      </w:r>
      <w:r w:rsidR="00F12955">
        <w:instrText xml:space="preserve"> REF _Ref67042858 \h </w:instrText>
      </w:r>
      <w:r w:rsidR="00F12955">
        <w:fldChar w:fldCharType="separate"/>
      </w:r>
      <w:r w:rsidR="00F12955">
        <w:t xml:space="preserve">Figure </w:t>
      </w:r>
      <w:r w:rsidR="00F12955">
        <w:rPr>
          <w:noProof/>
        </w:rPr>
        <w:t>24</w:t>
      </w:r>
      <w:r w:rsidR="00F12955">
        <w:fldChar w:fldCharType="end"/>
      </w:r>
      <w:r>
        <w:t>)</w:t>
      </w:r>
      <w:r w:rsidR="00F12955">
        <w:t>.</w:t>
      </w:r>
    </w:p>
    <w:p w14:paraId="1C158770" w14:textId="77777777" w:rsidR="00F12955" w:rsidRDefault="00B95515" w:rsidP="00F12955">
      <w:pPr>
        <w:pStyle w:val="ListParagraph"/>
        <w:keepNext/>
        <w:ind w:left="1440"/>
      </w:pPr>
      <w:r>
        <w:rPr>
          <w:noProof/>
        </w:rPr>
        <w:drawing>
          <wp:inline distT="0" distB="0" distL="0" distR="0" wp14:anchorId="0C91F277" wp14:editId="560F77E0">
            <wp:extent cx="4712788" cy="3185160"/>
            <wp:effectExtent l="19050" t="0" r="0" b="0"/>
            <wp:docPr id="47" name="Picture 17" descr="JDK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KFolder.png"/>
                    <pic:cNvPicPr/>
                  </pic:nvPicPr>
                  <pic:blipFill>
                    <a:blip r:embed="rId57" cstate="print"/>
                    <a:stretch>
                      <a:fillRect/>
                    </a:stretch>
                  </pic:blipFill>
                  <pic:spPr>
                    <a:xfrm>
                      <a:off x="0" y="0"/>
                      <a:ext cx="4714278" cy="3186167"/>
                    </a:xfrm>
                    <a:prstGeom prst="rect">
                      <a:avLst/>
                    </a:prstGeom>
                  </pic:spPr>
                </pic:pic>
              </a:graphicData>
            </a:graphic>
          </wp:inline>
        </w:drawing>
      </w:r>
    </w:p>
    <w:p w14:paraId="7B64227B" w14:textId="1E0989EE" w:rsidR="00B95515" w:rsidRDefault="00F12955" w:rsidP="00F12955">
      <w:pPr>
        <w:pStyle w:val="Caption"/>
        <w:jc w:val="center"/>
      </w:pPr>
      <w:bookmarkStart w:id="74" w:name="_Ref67042858"/>
      <w:bookmarkStart w:id="75" w:name="_Toc67057651"/>
      <w:r>
        <w:t xml:space="preserve">Figure </w:t>
      </w:r>
      <w:r>
        <w:fldChar w:fldCharType="begin"/>
      </w:r>
      <w:r>
        <w:instrText xml:space="preserve"> SEQ Figure \* ARABIC </w:instrText>
      </w:r>
      <w:r>
        <w:fldChar w:fldCharType="separate"/>
      </w:r>
      <w:r w:rsidR="00071F7C">
        <w:rPr>
          <w:noProof/>
        </w:rPr>
        <w:t>31</w:t>
      </w:r>
      <w:r>
        <w:fldChar w:fldCharType="end"/>
      </w:r>
      <w:bookmarkEnd w:id="74"/>
      <w:r>
        <w:t xml:space="preserve">:  </w:t>
      </w:r>
      <w:r w:rsidRPr="004C36CC">
        <w:t>Java Development Kit (JDK) Folder</w:t>
      </w:r>
      <w:r>
        <w:t>.</w:t>
      </w:r>
      <w:bookmarkEnd w:id="75"/>
    </w:p>
    <w:p w14:paraId="4BBDA8C3" w14:textId="77777777" w:rsidR="00B95515" w:rsidRDefault="00B95515" w:rsidP="00B95515">
      <w:pPr>
        <w:pStyle w:val="ListParagraph"/>
        <w:numPr>
          <w:ilvl w:val="1"/>
          <w:numId w:val="42"/>
        </w:numPr>
        <w:spacing w:line="276" w:lineRule="auto"/>
      </w:pPr>
      <w:r>
        <w:t>Right-Click on the “</w:t>
      </w:r>
      <w:r w:rsidRPr="00DC2E12">
        <w:rPr>
          <w:b/>
        </w:rPr>
        <w:t>jre</w:t>
      </w:r>
      <w:r>
        <w:t>” folder and select “</w:t>
      </w:r>
      <w:r w:rsidRPr="00DC2E12">
        <w:rPr>
          <w:b/>
        </w:rPr>
        <w:t>Copy</w:t>
      </w:r>
      <w:r>
        <w:t>”.</w:t>
      </w:r>
    </w:p>
    <w:p w14:paraId="46001CB4" w14:textId="336868BD" w:rsidR="00B95515" w:rsidRDefault="00B95515" w:rsidP="00B95515">
      <w:pPr>
        <w:pStyle w:val="ListParagraph"/>
        <w:numPr>
          <w:ilvl w:val="1"/>
          <w:numId w:val="42"/>
        </w:numPr>
        <w:spacing w:line="276" w:lineRule="auto"/>
      </w:pPr>
      <w:r>
        <w:t>Navigate back to the “</w:t>
      </w:r>
      <w:r w:rsidRPr="00CF2F72">
        <w:rPr>
          <w:b/>
        </w:rPr>
        <w:t>EchoCAL-master/EchoCAL_GUI_Source/EchoCAL_Ver1.2/</w:t>
      </w:r>
      <w:r>
        <w:t xml:space="preserve">” project folder. When Netbeans created the ZIP distribution of the </w:t>
      </w:r>
      <w:r w:rsidRPr="003A29B3">
        <w:rPr>
          <w:i/>
        </w:rPr>
        <w:t>EchoCAL</w:t>
      </w:r>
      <w:r>
        <w:t xml:space="preserve"> GUI, it created a new “</w:t>
      </w:r>
      <w:r w:rsidRPr="003A29B3">
        <w:rPr>
          <w:b/>
        </w:rPr>
        <w:t>dist</w:t>
      </w:r>
      <w:r>
        <w:t>” fol</w:t>
      </w:r>
      <w:r w:rsidR="00F12955">
        <w:t xml:space="preserve">der in the main project folder </w:t>
      </w:r>
      <w:r>
        <w:t>(</w:t>
      </w:r>
      <w:r w:rsidR="00F12955">
        <w:fldChar w:fldCharType="begin"/>
      </w:r>
      <w:r w:rsidR="00F12955">
        <w:instrText xml:space="preserve"> REF _Ref67042911 \h </w:instrText>
      </w:r>
      <w:r w:rsidR="00F12955">
        <w:fldChar w:fldCharType="separate"/>
      </w:r>
      <w:r w:rsidR="00F12955">
        <w:t xml:space="preserve">Figure </w:t>
      </w:r>
      <w:r w:rsidR="00F12955">
        <w:rPr>
          <w:noProof/>
        </w:rPr>
        <w:t>25</w:t>
      </w:r>
      <w:r w:rsidR="00F12955">
        <w:fldChar w:fldCharType="end"/>
      </w:r>
      <w:r>
        <w:t>)</w:t>
      </w:r>
      <w:r w:rsidR="00F12955">
        <w:t xml:space="preserve">. </w:t>
      </w:r>
      <w:r>
        <w:t xml:space="preserve"> This folder contains the “</w:t>
      </w:r>
      <w:r w:rsidRPr="003A29B3">
        <w:rPr>
          <w:b/>
        </w:rPr>
        <w:t>echocal.zip</w:t>
      </w:r>
      <w:r>
        <w:t>” application file.</w:t>
      </w:r>
    </w:p>
    <w:p w14:paraId="5D13FAC7" w14:textId="77777777" w:rsidR="00F12955" w:rsidRDefault="00B95515" w:rsidP="00F12955">
      <w:pPr>
        <w:pStyle w:val="ListParagraph"/>
        <w:keepNext/>
        <w:ind w:left="1440"/>
      </w:pPr>
      <w:r>
        <w:rPr>
          <w:noProof/>
        </w:rPr>
        <w:drawing>
          <wp:inline distT="0" distB="0" distL="0" distR="0" wp14:anchorId="2A76B281" wp14:editId="26AAC872">
            <wp:extent cx="4368191" cy="2952262"/>
            <wp:effectExtent l="19050" t="0" r="0" b="0"/>
            <wp:docPr id="48" name="Picture 18" descr="Zip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pFolder.png"/>
                    <pic:cNvPicPr/>
                  </pic:nvPicPr>
                  <pic:blipFill>
                    <a:blip r:embed="rId58" cstate="print"/>
                    <a:stretch>
                      <a:fillRect/>
                    </a:stretch>
                  </pic:blipFill>
                  <pic:spPr>
                    <a:xfrm>
                      <a:off x="0" y="0"/>
                      <a:ext cx="4369572" cy="2953196"/>
                    </a:xfrm>
                    <a:prstGeom prst="rect">
                      <a:avLst/>
                    </a:prstGeom>
                  </pic:spPr>
                </pic:pic>
              </a:graphicData>
            </a:graphic>
          </wp:inline>
        </w:drawing>
      </w:r>
    </w:p>
    <w:p w14:paraId="0D59F365" w14:textId="651982A8" w:rsidR="00B95515" w:rsidRDefault="00F12955" w:rsidP="00F12955">
      <w:pPr>
        <w:pStyle w:val="Caption"/>
        <w:jc w:val="center"/>
      </w:pPr>
      <w:bookmarkStart w:id="76" w:name="_Ref67042911"/>
      <w:bookmarkStart w:id="77" w:name="_Toc67057652"/>
      <w:r>
        <w:t xml:space="preserve">Figure </w:t>
      </w:r>
      <w:r>
        <w:fldChar w:fldCharType="begin"/>
      </w:r>
      <w:r>
        <w:instrText xml:space="preserve"> SEQ Figure \* ARABIC </w:instrText>
      </w:r>
      <w:r>
        <w:fldChar w:fldCharType="separate"/>
      </w:r>
      <w:r w:rsidR="00071F7C">
        <w:rPr>
          <w:noProof/>
        </w:rPr>
        <w:t>32</w:t>
      </w:r>
      <w:r>
        <w:fldChar w:fldCharType="end"/>
      </w:r>
      <w:bookmarkEnd w:id="76"/>
      <w:r>
        <w:t xml:space="preserve">:  </w:t>
      </w:r>
      <w:r w:rsidRPr="009907D6">
        <w:t>ZIP Distribution Folder for EchoCAL</w:t>
      </w:r>
      <w:r>
        <w:t>.</w:t>
      </w:r>
      <w:bookmarkEnd w:id="77"/>
    </w:p>
    <w:p w14:paraId="4EDB208A" w14:textId="7C83370A" w:rsidR="00B95515" w:rsidRDefault="00B95515" w:rsidP="00B95515">
      <w:pPr>
        <w:pStyle w:val="Caption"/>
        <w:jc w:val="center"/>
      </w:pPr>
    </w:p>
    <w:p w14:paraId="477C2679" w14:textId="05AEBB6F" w:rsidR="00B95515" w:rsidRDefault="00B95515" w:rsidP="00B95515">
      <w:pPr>
        <w:pStyle w:val="ListParagraph"/>
        <w:numPr>
          <w:ilvl w:val="1"/>
          <w:numId w:val="42"/>
        </w:numPr>
        <w:spacing w:line="276" w:lineRule="auto"/>
      </w:pPr>
      <w:r>
        <w:lastRenderedPageBreak/>
        <w:t>In Windows Explorer, double-click on the “</w:t>
      </w:r>
      <w:r w:rsidRPr="001C0176">
        <w:rPr>
          <w:b/>
        </w:rPr>
        <w:t>echocal.zip</w:t>
      </w:r>
      <w:r>
        <w:t>” file to open the ZIP file in an Explorer window. Double-Click on the “</w:t>
      </w:r>
      <w:r w:rsidRPr="00D5185C">
        <w:rPr>
          <w:b/>
        </w:rPr>
        <w:t>echocal</w:t>
      </w:r>
      <w:r>
        <w:t>” folder to open the app</w:t>
      </w:r>
      <w:r w:rsidR="00ED1C50">
        <w:t>lication folder (</w:t>
      </w:r>
      <w:r w:rsidR="00ED1C50">
        <w:fldChar w:fldCharType="begin"/>
      </w:r>
      <w:r w:rsidR="00ED1C50">
        <w:instrText xml:space="preserve"> REF _Ref67042972 \h </w:instrText>
      </w:r>
      <w:r w:rsidR="00ED1C50">
        <w:fldChar w:fldCharType="separate"/>
      </w:r>
      <w:r w:rsidR="00ED1C50">
        <w:t xml:space="preserve">Figure </w:t>
      </w:r>
      <w:r w:rsidR="00ED1C50">
        <w:rPr>
          <w:noProof/>
        </w:rPr>
        <w:t>26</w:t>
      </w:r>
      <w:r w:rsidR="00ED1C50">
        <w:fldChar w:fldCharType="end"/>
      </w:r>
      <w:r>
        <w:t>)</w:t>
      </w:r>
      <w:r w:rsidR="00ED1C50">
        <w:t>.</w:t>
      </w:r>
    </w:p>
    <w:p w14:paraId="70A843A4" w14:textId="77777777" w:rsidR="00ED1C50" w:rsidRDefault="00B95515" w:rsidP="00ED1C50">
      <w:pPr>
        <w:pStyle w:val="ListParagraph"/>
        <w:keepNext/>
        <w:ind w:left="1440"/>
      </w:pPr>
      <w:r>
        <w:rPr>
          <w:noProof/>
        </w:rPr>
        <w:drawing>
          <wp:inline distT="0" distB="0" distL="0" distR="0" wp14:anchorId="00D87F21" wp14:editId="0C91D3EE">
            <wp:extent cx="4848240" cy="3258059"/>
            <wp:effectExtent l="19050" t="0" r="9510" b="0"/>
            <wp:docPr id="49" name="Picture 19" descr="NewJRE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JREFolder.png"/>
                    <pic:cNvPicPr/>
                  </pic:nvPicPr>
                  <pic:blipFill>
                    <a:blip r:embed="rId59" cstate="print"/>
                    <a:stretch>
                      <a:fillRect/>
                    </a:stretch>
                  </pic:blipFill>
                  <pic:spPr>
                    <a:xfrm>
                      <a:off x="0" y="0"/>
                      <a:ext cx="4849782" cy="3259095"/>
                    </a:xfrm>
                    <a:prstGeom prst="rect">
                      <a:avLst/>
                    </a:prstGeom>
                  </pic:spPr>
                </pic:pic>
              </a:graphicData>
            </a:graphic>
          </wp:inline>
        </w:drawing>
      </w:r>
    </w:p>
    <w:p w14:paraId="00DCCFB8" w14:textId="720611F6" w:rsidR="00B95515" w:rsidRDefault="00ED1C50" w:rsidP="00ED1C50">
      <w:pPr>
        <w:pStyle w:val="Caption"/>
        <w:jc w:val="center"/>
      </w:pPr>
      <w:bookmarkStart w:id="78" w:name="_Ref67042972"/>
      <w:bookmarkStart w:id="79" w:name="_Toc67057653"/>
      <w:r>
        <w:t xml:space="preserve">Figure </w:t>
      </w:r>
      <w:r>
        <w:fldChar w:fldCharType="begin"/>
      </w:r>
      <w:r>
        <w:instrText xml:space="preserve"> SEQ Figure \* ARABIC </w:instrText>
      </w:r>
      <w:r>
        <w:fldChar w:fldCharType="separate"/>
      </w:r>
      <w:r w:rsidR="00071F7C">
        <w:rPr>
          <w:noProof/>
        </w:rPr>
        <w:t>33</w:t>
      </w:r>
      <w:r>
        <w:fldChar w:fldCharType="end"/>
      </w:r>
      <w:bookmarkEnd w:id="78"/>
      <w:r>
        <w:t xml:space="preserve">:  </w:t>
      </w:r>
      <w:r w:rsidRPr="00F5096F">
        <w:t>New JRE folder inside "echocal.zip" file</w:t>
      </w:r>
      <w:r>
        <w:t>.</w:t>
      </w:r>
      <w:bookmarkEnd w:id="79"/>
    </w:p>
    <w:p w14:paraId="17194769" w14:textId="0E2FDB44" w:rsidR="00ED1C50" w:rsidRDefault="00B95515" w:rsidP="00B95515">
      <w:pPr>
        <w:pStyle w:val="ListParagraph"/>
        <w:numPr>
          <w:ilvl w:val="1"/>
          <w:numId w:val="42"/>
        </w:numPr>
        <w:spacing w:line="276" w:lineRule="auto"/>
      </w:pPr>
      <w:r>
        <w:t>Right-Click in this window, and select “</w:t>
      </w:r>
      <w:r w:rsidRPr="00D5185C">
        <w:rPr>
          <w:b/>
        </w:rPr>
        <w:t>Paste</w:t>
      </w:r>
      <w:r>
        <w:t>” from the contextual menu. The JRE folder will be compressed/copied into the “</w:t>
      </w:r>
      <w:r w:rsidRPr="00B4428E">
        <w:rPr>
          <w:b/>
        </w:rPr>
        <w:t>echocal.zip</w:t>
      </w:r>
      <w:r w:rsidR="00ED1C50">
        <w:t xml:space="preserve">” distribution file </w:t>
      </w:r>
      <w:r>
        <w:t>(</w:t>
      </w:r>
      <w:r w:rsidR="00ED1C50">
        <w:fldChar w:fldCharType="begin"/>
      </w:r>
      <w:r w:rsidR="00ED1C50">
        <w:instrText xml:space="preserve"> REF _Ref67042972 \h </w:instrText>
      </w:r>
      <w:r w:rsidR="00ED1C50">
        <w:fldChar w:fldCharType="separate"/>
      </w:r>
      <w:r w:rsidR="00ED1C50">
        <w:t xml:space="preserve">Figure </w:t>
      </w:r>
      <w:r w:rsidR="00ED1C50">
        <w:rPr>
          <w:noProof/>
        </w:rPr>
        <w:t>26</w:t>
      </w:r>
      <w:r w:rsidR="00ED1C50">
        <w:fldChar w:fldCharType="end"/>
      </w:r>
      <w:r>
        <w:t>).</w:t>
      </w:r>
    </w:p>
    <w:p w14:paraId="091F3B3A" w14:textId="1BF965C6" w:rsidR="00B95515" w:rsidRDefault="00ED1C50" w:rsidP="00ED1C50">
      <w:pPr>
        <w:spacing w:line="276" w:lineRule="auto"/>
        <w:contextualSpacing w:val="0"/>
      </w:pPr>
      <w:r>
        <w:br w:type="page"/>
      </w:r>
    </w:p>
    <w:p w14:paraId="3FD5581B" w14:textId="7B0CB4C0" w:rsidR="00B95515" w:rsidRDefault="00B95515" w:rsidP="00B95515">
      <w:pPr>
        <w:pStyle w:val="ListParagraph"/>
        <w:numPr>
          <w:ilvl w:val="0"/>
          <w:numId w:val="42"/>
        </w:numPr>
        <w:spacing w:line="276" w:lineRule="auto"/>
      </w:pPr>
      <w:r>
        <w:lastRenderedPageBreak/>
        <w:t xml:space="preserve">Now that the JAVA Runtime Environment has been copied into the </w:t>
      </w:r>
      <w:r w:rsidRPr="00D25EE8">
        <w:rPr>
          <w:i/>
        </w:rPr>
        <w:t>EchoCAL</w:t>
      </w:r>
      <w:r>
        <w:t xml:space="preserve"> GUI distribution package, we now need to copy the Dynamic Link Libraries (DLLs) for the USB Joystick functionality. Navigate to the “</w:t>
      </w:r>
      <w:r w:rsidRPr="00CF2F72">
        <w:rPr>
          <w:b/>
        </w:rPr>
        <w:t>EchoCAL-master/EchoCAL_GUI_Source/EchoCAL_Ver1.2/</w:t>
      </w:r>
      <w:r>
        <w:rPr>
          <w:b/>
        </w:rPr>
        <w:t>jinput</w:t>
      </w:r>
      <w:r>
        <w:t xml:space="preserve">” folder. Select the following DLLs: </w:t>
      </w:r>
      <w:r w:rsidRPr="001758E3">
        <w:rPr>
          <w:b/>
        </w:rPr>
        <w:t>jinput-dx8.dll</w:t>
      </w:r>
      <w:r>
        <w:t xml:space="preserve">; </w:t>
      </w:r>
      <w:r w:rsidRPr="001758E3">
        <w:rPr>
          <w:b/>
        </w:rPr>
        <w:t>jinput-dx8_64.dll</w:t>
      </w:r>
      <w:r>
        <w:t xml:space="preserve">; </w:t>
      </w:r>
      <w:r w:rsidRPr="001758E3">
        <w:rPr>
          <w:b/>
        </w:rPr>
        <w:t>jinput-raw.dll</w:t>
      </w:r>
      <w:r>
        <w:t xml:space="preserve">; </w:t>
      </w:r>
      <w:r w:rsidRPr="001758E3">
        <w:rPr>
          <w:b/>
        </w:rPr>
        <w:t>jinput-raw_64.dll</w:t>
      </w:r>
      <w:r>
        <w:t xml:space="preserve">; and </w:t>
      </w:r>
      <w:r w:rsidRPr="001758E3">
        <w:rPr>
          <w:b/>
        </w:rPr>
        <w:t>jinput-wintab.dll</w:t>
      </w:r>
      <w:r>
        <w:t>. Right-Click on the files, and select “</w:t>
      </w:r>
      <w:r w:rsidRPr="001758E3">
        <w:rPr>
          <w:b/>
        </w:rPr>
        <w:t>Copy</w:t>
      </w:r>
      <w:r w:rsidR="001123DA">
        <w:t>” (</w:t>
      </w:r>
      <w:r w:rsidR="001123DA">
        <w:fldChar w:fldCharType="begin"/>
      </w:r>
      <w:r w:rsidR="001123DA">
        <w:instrText xml:space="preserve"> REF _Ref67043159 \h </w:instrText>
      </w:r>
      <w:r w:rsidR="001123DA">
        <w:fldChar w:fldCharType="separate"/>
      </w:r>
      <w:r w:rsidR="001123DA">
        <w:t xml:space="preserve">Figure </w:t>
      </w:r>
      <w:r w:rsidR="001123DA">
        <w:rPr>
          <w:noProof/>
        </w:rPr>
        <w:t>27</w:t>
      </w:r>
      <w:r w:rsidR="001123DA">
        <w:fldChar w:fldCharType="end"/>
      </w:r>
      <w:r>
        <w:t>)</w:t>
      </w:r>
      <w:r w:rsidR="001123DA">
        <w:t xml:space="preserve">.  </w:t>
      </w:r>
      <w:r>
        <w:t xml:space="preserve"> (Note: If the ZIP package was developed in Linux, copy the files </w:t>
      </w:r>
      <w:r w:rsidRPr="009F58F7">
        <w:rPr>
          <w:b/>
        </w:rPr>
        <w:t>libjinput-linux.so</w:t>
      </w:r>
      <w:r>
        <w:t xml:space="preserve"> and </w:t>
      </w:r>
      <w:r w:rsidRPr="009F58F7">
        <w:rPr>
          <w:b/>
        </w:rPr>
        <w:t>libjinput-linux64.so</w:t>
      </w:r>
      <w:r>
        <w:t>.)</w:t>
      </w:r>
    </w:p>
    <w:p w14:paraId="37289E05" w14:textId="77777777" w:rsidR="001123DA" w:rsidRDefault="00B95515" w:rsidP="001123DA">
      <w:pPr>
        <w:pStyle w:val="ListParagraph"/>
        <w:keepNext/>
      </w:pPr>
      <w:r>
        <w:rPr>
          <w:noProof/>
        </w:rPr>
        <w:drawing>
          <wp:inline distT="0" distB="0" distL="0" distR="0" wp14:anchorId="517C1B1E" wp14:editId="21292215">
            <wp:extent cx="4672991" cy="3158263"/>
            <wp:effectExtent l="19050" t="0" r="0" b="0"/>
            <wp:docPr id="50" name="Picture 21" descr="JInputWindowsD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nputWindowsDLL.png"/>
                    <pic:cNvPicPr/>
                  </pic:nvPicPr>
                  <pic:blipFill>
                    <a:blip r:embed="rId60" cstate="print"/>
                    <a:stretch>
                      <a:fillRect/>
                    </a:stretch>
                  </pic:blipFill>
                  <pic:spPr>
                    <a:xfrm>
                      <a:off x="0" y="0"/>
                      <a:ext cx="4674469" cy="3159262"/>
                    </a:xfrm>
                    <a:prstGeom prst="rect">
                      <a:avLst/>
                    </a:prstGeom>
                  </pic:spPr>
                </pic:pic>
              </a:graphicData>
            </a:graphic>
          </wp:inline>
        </w:drawing>
      </w:r>
    </w:p>
    <w:p w14:paraId="76A1D48A" w14:textId="3A577799" w:rsidR="00B95515" w:rsidRDefault="001123DA" w:rsidP="001123DA">
      <w:pPr>
        <w:pStyle w:val="Caption"/>
        <w:jc w:val="center"/>
      </w:pPr>
      <w:bookmarkStart w:id="80" w:name="_Ref67043159"/>
      <w:bookmarkStart w:id="81" w:name="_Toc67057654"/>
      <w:r>
        <w:t xml:space="preserve">Figure </w:t>
      </w:r>
      <w:r>
        <w:fldChar w:fldCharType="begin"/>
      </w:r>
      <w:r>
        <w:instrText xml:space="preserve"> SEQ Figure \* ARABIC </w:instrText>
      </w:r>
      <w:r>
        <w:fldChar w:fldCharType="separate"/>
      </w:r>
      <w:r w:rsidR="00071F7C">
        <w:rPr>
          <w:noProof/>
        </w:rPr>
        <w:t>34</w:t>
      </w:r>
      <w:r>
        <w:fldChar w:fldCharType="end"/>
      </w:r>
      <w:bookmarkEnd w:id="80"/>
      <w:r>
        <w:t xml:space="preserve">:  </w:t>
      </w:r>
      <w:r w:rsidRPr="007163D0">
        <w:t>JInput Dynamic Link Libraries</w:t>
      </w:r>
      <w:r>
        <w:t>.</w:t>
      </w:r>
      <w:bookmarkEnd w:id="81"/>
    </w:p>
    <w:p w14:paraId="78ECD065" w14:textId="77777777" w:rsidR="00D8052A" w:rsidRDefault="00D8052A">
      <w:pPr>
        <w:spacing w:line="276" w:lineRule="auto"/>
        <w:contextualSpacing w:val="0"/>
      </w:pPr>
      <w:r>
        <w:br w:type="page"/>
      </w:r>
    </w:p>
    <w:p w14:paraId="41FC70B5" w14:textId="6735680A" w:rsidR="00B95515" w:rsidRDefault="00B95515" w:rsidP="00B95515">
      <w:pPr>
        <w:pStyle w:val="ListParagraph"/>
        <w:numPr>
          <w:ilvl w:val="0"/>
          <w:numId w:val="42"/>
        </w:numPr>
        <w:spacing w:line="276" w:lineRule="auto"/>
      </w:pPr>
      <w:r>
        <w:lastRenderedPageBreak/>
        <w:t>Next, navigate to the “</w:t>
      </w:r>
      <w:r w:rsidRPr="00CF2F72">
        <w:rPr>
          <w:b/>
        </w:rPr>
        <w:t>EchoCAL-master/EchoCAL_GUI_Source/EchoCAL_Ver1.2/</w:t>
      </w:r>
      <w:r>
        <w:rPr>
          <w:b/>
        </w:rPr>
        <w:t>dist/echocal.zip/echocal/bin</w:t>
      </w:r>
      <w:r>
        <w:t>” folder. Right-click in the folder and select “</w:t>
      </w:r>
      <w:r w:rsidRPr="00AB3506">
        <w:rPr>
          <w:b/>
        </w:rPr>
        <w:t>Paste</w:t>
      </w:r>
      <w:r>
        <w:t xml:space="preserve">”. This will add the libraries to the </w:t>
      </w:r>
      <w:r w:rsidRPr="00AB3506">
        <w:rPr>
          <w:b/>
        </w:rPr>
        <w:t>EchoCAL</w:t>
      </w:r>
      <w:r>
        <w:t xml:space="preserve"> executable folder for use by </w:t>
      </w:r>
      <w:r w:rsidR="00D8052A">
        <w:t>the application (</w:t>
      </w:r>
      <w:r w:rsidR="00D8052A">
        <w:fldChar w:fldCharType="begin"/>
      </w:r>
      <w:r w:rsidR="00D8052A">
        <w:instrText xml:space="preserve"> REF _Ref67043228 \h </w:instrText>
      </w:r>
      <w:r w:rsidR="00D8052A">
        <w:fldChar w:fldCharType="separate"/>
      </w:r>
      <w:r w:rsidR="00D8052A">
        <w:t xml:space="preserve">Figure </w:t>
      </w:r>
      <w:r w:rsidR="00D8052A">
        <w:rPr>
          <w:noProof/>
        </w:rPr>
        <w:t>28</w:t>
      </w:r>
      <w:r w:rsidR="00D8052A">
        <w:fldChar w:fldCharType="end"/>
      </w:r>
      <w:r>
        <w:t>)</w:t>
      </w:r>
      <w:r w:rsidR="00D8052A">
        <w:t>.</w:t>
      </w:r>
    </w:p>
    <w:p w14:paraId="4E8D501C" w14:textId="77777777" w:rsidR="00D8052A" w:rsidRDefault="00B95515" w:rsidP="00D8052A">
      <w:pPr>
        <w:pStyle w:val="ListParagraph"/>
        <w:keepNext/>
      </w:pPr>
      <w:r>
        <w:rPr>
          <w:noProof/>
        </w:rPr>
        <w:drawing>
          <wp:inline distT="0" distB="0" distL="0" distR="0" wp14:anchorId="420D490F" wp14:editId="12B89E97">
            <wp:extent cx="4743450" cy="3187638"/>
            <wp:effectExtent l="19050" t="0" r="0" b="0"/>
            <wp:docPr id="51" name="Picture 22" descr="ZIPJinputD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PJinputDLLs.png"/>
                    <pic:cNvPicPr/>
                  </pic:nvPicPr>
                  <pic:blipFill>
                    <a:blip r:embed="rId61" cstate="print"/>
                    <a:stretch>
                      <a:fillRect/>
                    </a:stretch>
                  </pic:blipFill>
                  <pic:spPr>
                    <a:xfrm>
                      <a:off x="0" y="0"/>
                      <a:ext cx="4744331" cy="3188230"/>
                    </a:xfrm>
                    <a:prstGeom prst="rect">
                      <a:avLst/>
                    </a:prstGeom>
                  </pic:spPr>
                </pic:pic>
              </a:graphicData>
            </a:graphic>
          </wp:inline>
        </w:drawing>
      </w:r>
    </w:p>
    <w:p w14:paraId="0C7CBA01" w14:textId="7E15B171" w:rsidR="00B95515" w:rsidRDefault="00D8052A" w:rsidP="00D8052A">
      <w:pPr>
        <w:pStyle w:val="Caption"/>
        <w:jc w:val="center"/>
      </w:pPr>
      <w:bookmarkStart w:id="82" w:name="_Ref67043228"/>
      <w:bookmarkStart w:id="83" w:name="_Toc67057655"/>
      <w:r>
        <w:t xml:space="preserve">Figure </w:t>
      </w:r>
      <w:r>
        <w:fldChar w:fldCharType="begin"/>
      </w:r>
      <w:r>
        <w:instrText xml:space="preserve"> SEQ Figure \* ARABIC </w:instrText>
      </w:r>
      <w:r>
        <w:fldChar w:fldCharType="separate"/>
      </w:r>
      <w:r w:rsidR="00071F7C">
        <w:rPr>
          <w:noProof/>
        </w:rPr>
        <w:t>35</w:t>
      </w:r>
      <w:r>
        <w:fldChar w:fldCharType="end"/>
      </w:r>
      <w:bookmarkEnd w:id="82"/>
      <w:r>
        <w:t xml:space="preserve">:  </w:t>
      </w:r>
      <w:r w:rsidRPr="0080591A">
        <w:t>DLLs copied to ZIP distribution folder.</w:t>
      </w:r>
      <w:bookmarkEnd w:id="83"/>
    </w:p>
    <w:p w14:paraId="038F8347" w14:textId="77777777" w:rsidR="00B95515" w:rsidRPr="00143B9D" w:rsidRDefault="00B95515" w:rsidP="00B95515">
      <w:pPr>
        <w:pStyle w:val="ListParagraph"/>
        <w:numPr>
          <w:ilvl w:val="0"/>
          <w:numId w:val="42"/>
        </w:numPr>
        <w:spacing w:line="276" w:lineRule="auto"/>
      </w:pPr>
      <w:r>
        <w:t xml:space="preserve">At this point, the </w:t>
      </w:r>
      <w:r w:rsidRPr="00666110">
        <w:rPr>
          <w:i/>
        </w:rPr>
        <w:t>EchoCAL</w:t>
      </w:r>
      <w:r>
        <w:t xml:space="preserve"> ZIP distribution package is ready for deployment.</w:t>
      </w:r>
    </w:p>
    <w:p w14:paraId="684E5E0A" w14:textId="77777777" w:rsidR="00BC2216" w:rsidRPr="00BC2216" w:rsidRDefault="00BC2216" w:rsidP="00BC2216"/>
    <w:p w14:paraId="6BB3C85B" w14:textId="77777777" w:rsidR="00D25D72" w:rsidRDefault="00D25D72">
      <w:pPr>
        <w:spacing w:line="276" w:lineRule="auto"/>
        <w:contextualSpacing w:val="0"/>
        <w:rPr>
          <w:rFonts w:asciiTheme="majorHAnsi" w:eastAsiaTheme="majorEastAsia" w:hAnsiTheme="majorHAnsi" w:cstheme="majorBidi"/>
          <w:bCs/>
          <w:sz w:val="24"/>
          <w:szCs w:val="26"/>
        </w:rPr>
      </w:pPr>
      <w:r>
        <w:br w:type="page"/>
      </w:r>
    </w:p>
    <w:p w14:paraId="158E1EC4" w14:textId="3F449F5E" w:rsidR="004E0F4D" w:rsidRDefault="004B6FF9" w:rsidP="004B6FF9">
      <w:pPr>
        <w:pStyle w:val="Heading2"/>
      </w:pPr>
      <w:r>
        <w:lastRenderedPageBreak/>
        <w:t>EchoCal Wireless Network and XCTU</w:t>
      </w:r>
    </w:p>
    <w:p w14:paraId="46A2B35D" w14:textId="16AA89D6" w:rsidR="004E0F4D" w:rsidRDefault="004E0F4D" w:rsidP="004E0F4D"/>
    <w:p w14:paraId="0920C5A4" w14:textId="77777777" w:rsidR="00F31302" w:rsidRPr="00A123B7" w:rsidRDefault="00F31302" w:rsidP="00F31302">
      <w:pPr>
        <w:pStyle w:val="NoSpacing"/>
        <w:jc w:val="center"/>
        <w:rPr>
          <w:b/>
          <w:sz w:val="28"/>
          <w:szCs w:val="28"/>
        </w:rPr>
      </w:pPr>
      <w:r w:rsidRPr="00A123B7">
        <w:rPr>
          <w:b/>
          <w:sz w:val="28"/>
          <w:szCs w:val="28"/>
        </w:rPr>
        <w:t>EchoCAL ZigBee Wireless Network:</w:t>
      </w:r>
    </w:p>
    <w:p w14:paraId="494AE58A" w14:textId="77777777" w:rsidR="00F31302" w:rsidRPr="00A123B7" w:rsidRDefault="00F31302" w:rsidP="00F31302">
      <w:pPr>
        <w:pStyle w:val="NoSpacing"/>
        <w:jc w:val="center"/>
        <w:rPr>
          <w:b/>
          <w:sz w:val="28"/>
          <w:szCs w:val="28"/>
        </w:rPr>
      </w:pPr>
      <w:r w:rsidRPr="00A123B7">
        <w:rPr>
          <w:b/>
          <w:sz w:val="28"/>
          <w:szCs w:val="28"/>
        </w:rPr>
        <w:t>Monitoring Network Signal Strength using DigiKey “XCTU” software.</w:t>
      </w:r>
    </w:p>
    <w:p w14:paraId="5954CB7A" w14:textId="77777777" w:rsidR="00F31302" w:rsidRDefault="00F31302" w:rsidP="00F31302">
      <w:pPr>
        <w:pStyle w:val="NoSpacing"/>
      </w:pPr>
    </w:p>
    <w:p w14:paraId="250EFA30" w14:textId="77777777" w:rsidR="00F31302" w:rsidRDefault="00F31302" w:rsidP="00F31302">
      <w:pPr>
        <w:pStyle w:val="NoSpacing"/>
        <w:numPr>
          <w:ilvl w:val="0"/>
          <w:numId w:val="37"/>
        </w:numPr>
      </w:pPr>
      <w:r>
        <w:rPr>
          <w:noProof/>
        </w:rPr>
        <w:drawing>
          <wp:anchor distT="0" distB="0" distL="114300" distR="114300" simplePos="0" relativeHeight="251710464" behindDoc="0" locked="0" layoutInCell="1" allowOverlap="1" wp14:anchorId="0580CA61" wp14:editId="38E0ABFA">
            <wp:simplePos x="0" y="0"/>
            <wp:positionH relativeFrom="column">
              <wp:posOffset>5178425</wp:posOffset>
            </wp:positionH>
            <wp:positionV relativeFrom="paragraph">
              <wp:posOffset>48260</wp:posOffset>
            </wp:positionV>
            <wp:extent cx="795655" cy="826770"/>
            <wp:effectExtent l="19050" t="0" r="4445" b="0"/>
            <wp:wrapSquare wrapText="bothSides"/>
            <wp:docPr id="21" name="Picture 0" descr="XCTU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CTU_Icon.png"/>
                    <pic:cNvPicPr/>
                  </pic:nvPicPr>
                  <pic:blipFill>
                    <a:blip r:embed="rId62" cstate="print"/>
                    <a:stretch>
                      <a:fillRect/>
                    </a:stretch>
                  </pic:blipFill>
                  <pic:spPr>
                    <a:xfrm>
                      <a:off x="0" y="0"/>
                      <a:ext cx="795655" cy="826770"/>
                    </a:xfrm>
                    <a:prstGeom prst="rect">
                      <a:avLst/>
                    </a:prstGeom>
                  </pic:spPr>
                </pic:pic>
              </a:graphicData>
            </a:graphic>
          </wp:anchor>
        </w:drawing>
      </w:r>
      <w:r>
        <w:t>A special software package developed by Digi International called “XCTU”</w:t>
      </w:r>
      <w:r w:rsidRPr="008D6E15">
        <w:t xml:space="preserve"> </w:t>
      </w:r>
      <w:r>
        <w:t>is used to monitor the signal strength on the EchoCAL wireless network.  This program allows the operator to visually see the signal strengths of all nodes in the ZigBee wireless mesh network.</w:t>
      </w:r>
    </w:p>
    <w:p w14:paraId="4AA0C85F" w14:textId="77777777" w:rsidR="00F31302" w:rsidRDefault="00F31302" w:rsidP="00F31302">
      <w:pPr>
        <w:pStyle w:val="NoSpacing"/>
        <w:numPr>
          <w:ilvl w:val="0"/>
          <w:numId w:val="37"/>
        </w:numPr>
      </w:pPr>
      <w:r>
        <w:t>Plug the EchoCAL Base Station into the PCs USB port. Verify which COM port is assigned to this base station using Window’s Device Manager.</w:t>
      </w:r>
    </w:p>
    <w:p w14:paraId="7DBB4D1F" w14:textId="697FB1CC" w:rsidR="00F31302" w:rsidRDefault="00F31302" w:rsidP="00A51730">
      <w:pPr>
        <w:pStyle w:val="NoSpacing"/>
        <w:numPr>
          <w:ilvl w:val="0"/>
          <w:numId w:val="37"/>
        </w:numPr>
      </w:pPr>
      <w:r>
        <w:rPr>
          <w:noProof/>
        </w:rPr>
        <mc:AlternateContent>
          <mc:Choice Requires="wps">
            <w:drawing>
              <wp:anchor distT="0" distB="0" distL="114300" distR="114300" simplePos="0" relativeHeight="251713536" behindDoc="0" locked="0" layoutInCell="1" allowOverlap="1" wp14:anchorId="1B27C111" wp14:editId="62DFC497">
                <wp:simplePos x="0" y="0"/>
                <wp:positionH relativeFrom="column">
                  <wp:posOffset>1247775</wp:posOffset>
                </wp:positionH>
                <wp:positionV relativeFrom="page">
                  <wp:posOffset>4705350</wp:posOffset>
                </wp:positionV>
                <wp:extent cx="1560195" cy="239395"/>
                <wp:effectExtent l="0" t="0" r="1905" b="8255"/>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0195" cy="239395"/>
                        </a:xfrm>
                        <a:prstGeom prst="rect">
                          <a:avLst/>
                        </a:prstGeom>
                        <a:solidFill>
                          <a:srgbClr val="FFFFFF"/>
                        </a:solidFill>
                        <a:ln>
                          <a:noFill/>
                        </a:ln>
                        <a:extLst>
                          <a:ext uri="{91240B29-F687-4F45-9708-019B960494DF}">
                            <a14:hiddenLine xmlns:a14="http://schemas.microsoft.com/office/drawing/2010/main" w="9525">
                              <a:solidFill>
                                <a:srgbClr val="FF0000"/>
                              </a:solidFill>
                              <a:miter lim="800000"/>
                              <a:headEnd/>
                              <a:tailEnd/>
                            </a14:hiddenLine>
                          </a:ext>
                        </a:extLst>
                      </wps:spPr>
                      <wps:txbx>
                        <w:txbxContent>
                          <w:p w14:paraId="6F456C33" w14:textId="77777777" w:rsidR="00612057" w:rsidRPr="005E4306" w:rsidRDefault="00612057" w:rsidP="00F31302">
                            <w:pPr>
                              <w:rPr>
                                <w:color w:val="FF0000"/>
                              </w:rPr>
                            </w:pPr>
                            <w:r w:rsidRPr="005E4306">
                              <w:rPr>
                                <w:color w:val="FF0000"/>
                              </w:rPr>
                              <w:t>Discover Devices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27C111" id="Text Box 3" o:spid="_x0000_s1032" type="#_x0000_t202" style="position:absolute;left:0;text-align:left;margin-left:98.25pt;margin-top:370.5pt;width:122.85pt;height:18.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" stroked="f" strokecolor="red">
                <v:textbox>
                  <w:txbxContent>
                    <w:p w14:paraId="6F456C33" w14:textId="77777777" w:rsidR="00612057" w:rsidRPr="005E4306" w:rsidRDefault="00612057" w:rsidP="00F31302">
                      <w:pPr>
                        <w:rPr>
                          <w:color w:val="FF0000"/>
                        </w:rPr>
                      </w:pPr>
                      <w:r w:rsidRPr="005E4306">
                        <w:rPr>
                          <w:color w:val="FF0000"/>
                        </w:rPr>
                        <w:t>Discover Devices Tool</w:t>
                      </w:r>
                    </w:p>
                  </w:txbxContent>
                </v:textbox>
                <w10:wrap anchory="page"/>
              </v:shape>
            </w:pict>
          </mc:Fallback>
        </mc:AlternateContent>
      </w:r>
      <w:r>
        <w:rPr>
          <w:noProof/>
        </w:rPr>
        <mc:AlternateContent>
          <mc:Choice Requires="wps">
            <w:drawing>
              <wp:anchor distT="0" distB="0" distL="114300" distR="114300" simplePos="0" relativeHeight="251714560" behindDoc="0" locked="0" layoutInCell="1" allowOverlap="1" wp14:anchorId="5FF38ADC" wp14:editId="275915A4">
                <wp:simplePos x="0" y="0"/>
                <wp:positionH relativeFrom="column">
                  <wp:posOffset>1295400</wp:posOffset>
                </wp:positionH>
                <wp:positionV relativeFrom="page">
                  <wp:posOffset>3476625</wp:posOffset>
                </wp:positionV>
                <wp:extent cx="739775" cy="1212215"/>
                <wp:effectExtent l="38100" t="38100" r="22225" b="26035"/>
                <wp:wrapNone/>
                <wp:docPr id="1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39775" cy="121221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67EF43" id="AutoShape 4" o:spid="_x0000_s1026" type="#_x0000_t32" style="position:absolute;margin-left:102pt;margin-top:273.75pt;width:58.25pt;height:95.45pt;flip:x 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" strokecolor="red">
                <v:stroke endarrow="block"/>
                <w10:wrap anchory="page"/>
              </v:shape>
            </w:pict>
          </mc:Fallback>
        </mc:AlternateContent>
      </w:r>
      <w:r>
        <w:rPr>
          <w:noProof/>
        </w:rPr>
        <mc:AlternateContent>
          <mc:Choice Requires="wps">
            <w:drawing>
              <wp:anchor distT="0" distB="0" distL="114300" distR="114300" simplePos="0" relativeHeight="251712512" behindDoc="0" locked="0" layoutInCell="1" allowOverlap="1" wp14:anchorId="65AE3ACE" wp14:editId="7FC0578C">
                <wp:simplePos x="0" y="0"/>
                <wp:positionH relativeFrom="column">
                  <wp:posOffset>1047750</wp:posOffset>
                </wp:positionH>
                <wp:positionV relativeFrom="page">
                  <wp:posOffset>3219450</wp:posOffset>
                </wp:positionV>
                <wp:extent cx="290195" cy="319405"/>
                <wp:effectExtent l="0" t="0" r="14605" b="23495"/>
                <wp:wrapNone/>
                <wp:docPr id="5"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195" cy="319405"/>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52F628" id="Oval 2" o:spid="_x0000_s1026" style="position:absolute;margin-left:82.5pt;margin-top:253.5pt;width:22.85pt;height:25.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" filled="f" strokecolor="red" strokeweight="1.5pt">
                <w10:wrap anchory="page"/>
              </v:oval>
            </w:pict>
          </mc:Fallback>
        </mc:AlternateContent>
      </w:r>
      <w:r w:rsidR="00624D9F">
        <w:rPr>
          <w:noProof/>
        </w:rPr>
        <mc:AlternateContent>
          <mc:Choice Requires="wps">
            <w:drawing>
              <wp:anchor distT="0" distB="0" distL="114300" distR="114300" simplePos="0" relativeHeight="251751424" behindDoc="0" locked="0" layoutInCell="1" allowOverlap="1" wp14:anchorId="7324132D" wp14:editId="001070A7">
                <wp:simplePos x="0" y="0"/>
                <wp:positionH relativeFrom="column">
                  <wp:posOffset>638175</wp:posOffset>
                </wp:positionH>
                <wp:positionV relativeFrom="paragraph">
                  <wp:posOffset>4128770</wp:posOffset>
                </wp:positionV>
                <wp:extent cx="482854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4828540" cy="635"/>
                        </a:xfrm>
                        <a:prstGeom prst="rect">
                          <a:avLst/>
                        </a:prstGeom>
                        <a:solidFill>
                          <a:prstClr val="white"/>
                        </a:solidFill>
                        <a:ln>
                          <a:noFill/>
                        </a:ln>
                      </wps:spPr>
                      <wps:txbx>
                        <w:txbxContent>
                          <w:p w14:paraId="198E1B92" w14:textId="6F0B8464" w:rsidR="00612057" w:rsidRPr="001E6174" w:rsidRDefault="00612057" w:rsidP="00624D9F">
                            <w:pPr>
                              <w:pStyle w:val="Caption"/>
                              <w:jc w:val="center"/>
                              <w:rPr>
                                <w:noProof/>
                              </w:rPr>
                            </w:pPr>
                            <w:bookmarkStart w:id="84" w:name="_Ref67043333"/>
                            <w:bookmarkStart w:id="85" w:name="_Toc67057656"/>
                            <w:r>
                              <w:t xml:space="preserve">Figure </w:t>
                            </w:r>
                            <w:r>
                              <w:fldChar w:fldCharType="begin"/>
                            </w:r>
                            <w:r>
                              <w:instrText xml:space="preserve"> SEQ Figure \* ARABIC </w:instrText>
                            </w:r>
                            <w:r>
                              <w:fldChar w:fldCharType="separate"/>
                            </w:r>
                            <w:r w:rsidR="00071F7C">
                              <w:rPr>
                                <w:noProof/>
                              </w:rPr>
                              <w:t>36</w:t>
                            </w:r>
                            <w:r>
                              <w:fldChar w:fldCharType="end"/>
                            </w:r>
                            <w:bookmarkEnd w:id="84"/>
                            <w:r>
                              <w:t>:  XCTU main window.</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4132D" id="Text Box 29" o:spid="_x0000_s1033" type="#_x0000_t202" style="position:absolute;left:0;text-align:left;margin-left:50.25pt;margin-top:325.1pt;width:380.2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" stroked="f">
                <v:textbox style="mso-fit-shape-to-text:t" inset="0,0,0,0">
                  <w:txbxContent>
                    <w:p w14:paraId="198E1B92" w14:textId="6F0B8464" w:rsidR="00612057" w:rsidRPr="001E6174" w:rsidRDefault="00612057" w:rsidP="00624D9F">
                      <w:pPr>
                        <w:pStyle w:val="Caption"/>
                        <w:jc w:val="center"/>
                        <w:rPr>
                          <w:noProof/>
                        </w:rPr>
                      </w:pPr>
                      <w:bookmarkStart w:id="86" w:name="_Ref67043333"/>
                      <w:bookmarkStart w:id="87" w:name="_Toc67057656"/>
                      <w:r>
                        <w:t xml:space="preserve">Figure </w:t>
                      </w:r>
                      <w:r>
                        <w:fldChar w:fldCharType="begin"/>
                      </w:r>
                      <w:r>
                        <w:instrText xml:space="preserve"> SEQ Figure \* ARABIC </w:instrText>
                      </w:r>
                      <w:r>
                        <w:fldChar w:fldCharType="separate"/>
                      </w:r>
                      <w:r w:rsidR="00071F7C">
                        <w:rPr>
                          <w:noProof/>
                        </w:rPr>
                        <w:t>36</w:t>
                      </w:r>
                      <w:r>
                        <w:fldChar w:fldCharType="end"/>
                      </w:r>
                      <w:bookmarkEnd w:id="86"/>
                      <w:r>
                        <w:t>:  XCTU main window.</w:t>
                      </w:r>
                      <w:bookmarkEnd w:id="87"/>
                    </w:p>
                  </w:txbxContent>
                </v:textbox>
                <w10:wrap type="topAndBottom"/>
              </v:shape>
            </w:pict>
          </mc:Fallback>
        </mc:AlternateContent>
      </w:r>
      <w:r>
        <w:rPr>
          <w:noProof/>
        </w:rPr>
        <w:drawing>
          <wp:anchor distT="0" distB="0" distL="114300" distR="114300" simplePos="0" relativeHeight="251711488" behindDoc="0" locked="0" layoutInCell="1" allowOverlap="1" wp14:anchorId="1E326D44" wp14:editId="17949B6D">
            <wp:simplePos x="0" y="0"/>
            <wp:positionH relativeFrom="column">
              <wp:posOffset>638175</wp:posOffset>
            </wp:positionH>
            <wp:positionV relativeFrom="page">
              <wp:posOffset>3095625</wp:posOffset>
            </wp:positionV>
            <wp:extent cx="4828540" cy="3628390"/>
            <wp:effectExtent l="0" t="0" r="0" b="0"/>
            <wp:wrapTopAndBottom/>
            <wp:docPr id="22" name="Picture 1" descr="XCTU_MainWind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CTU_MainWindow.png"/>
                    <pic:cNvPicPr/>
                  </pic:nvPicPr>
                  <pic:blipFill>
                    <a:blip r:embed="rId63" cstate="print"/>
                    <a:stretch>
                      <a:fillRect/>
                    </a:stretch>
                  </pic:blipFill>
                  <pic:spPr>
                    <a:xfrm>
                      <a:off x="0" y="0"/>
                      <a:ext cx="4828540" cy="3628390"/>
                    </a:xfrm>
                    <a:prstGeom prst="rect">
                      <a:avLst/>
                    </a:prstGeom>
                  </pic:spPr>
                </pic:pic>
              </a:graphicData>
            </a:graphic>
          </wp:anchor>
        </w:drawing>
      </w:r>
      <w:r>
        <w:t>Launch the XCTU software by double-clicking the XCTU icon on the PCs desktop. The XCTU main window will open on the PC</w:t>
      </w:r>
      <w:r w:rsidR="00624D9F">
        <w:t xml:space="preserve"> (</w:t>
      </w:r>
      <w:r w:rsidR="00624D9F">
        <w:fldChar w:fldCharType="begin"/>
      </w:r>
      <w:r w:rsidR="00624D9F">
        <w:instrText xml:space="preserve"> REF _Ref67043333 \h </w:instrText>
      </w:r>
      <w:r w:rsidR="00624D9F">
        <w:fldChar w:fldCharType="separate"/>
      </w:r>
      <w:r w:rsidR="00624D9F">
        <w:t xml:space="preserve">Figure </w:t>
      </w:r>
      <w:r w:rsidR="00624D9F">
        <w:rPr>
          <w:noProof/>
        </w:rPr>
        <w:t>29</w:t>
      </w:r>
      <w:r w:rsidR="00624D9F">
        <w:fldChar w:fldCharType="end"/>
      </w:r>
      <w:r w:rsidR="00624D9F">
        <w:t>)</w:t>
      </w:r>
      <w:r>
        <w:t>.</w:t>
      </w:r>
      <w:r>
        <w:br w:type="page"/>
      </w:r>
    </w:p>
    <w:p w14:paraId="158A9D6B" w14:textId="7A7CC19E" w:rsidR="00F31302" w:rsidRDefault="00505653" w:rsidP="00F31302">
      <w:pPr>
        <w:pStyle w:val="NoSpacing"/>
        <w:numPr>
          <w:ilvl w:val="0"/>
          <w:numId w:val="37"/>
        </w:numPr>
      </w:pPr>
      <w:r>
        <w:rPr>
          <w:noProof/>
        </w:rPr>
        <w:lastRenderedPageBreak/>
        <mc:AlternateContent>
          <mc:Choice Requires="wps">
            <w:drawing>
              <wp:anchor distT="0" distB="0" distL="114300" distR="114300" simplePos="0" relativeHeight="251753472" behindDoc="0" locked="0" layoutInCell="1" allowOverlap="1" wp14:anchorId="2F989FE0" wp14:editId="6D2555D3">
                <wp:simplePos x="0" y="0"/>
                <wp:positionH relativeFrom="column">
                  <wp:posOffset>3667125</wp:posOffset>
                </wp:positionH>
                <wp:positionV relativeFrom="paragraph">
                  <wp:posOffset>3030855</wp:posOffset>
                </wp:positionV>
                <wp:extent cx="2557145" cy="635"/>
                <wp:effectExtent l="0" t="0" r="0" b="0"/>
                <wp:wrapSquare wrapText="bothSides"/>
                <wp:docPr id="72" name="Text Box 72"/>
                <wp:cNvGraphicFramePr/>
                <a:graphic xmlns:a="http://schemas.openxmlformats.org/drawingml/2006/main">
                  <a:graphicData uri="http://schemas.microsoft.com/office/word/2010/wordprocessingShape">
                    <wps:wsp>
                      <wps:cNvSpPr txBox="1"/>
                      <wps:spPr>
                        <a:xfrm>
                          <a:off x="0" y="0"/>
                          <a:ext cx="2557145" cy="635"/>
                        </a:xfrm>
                        <a:prstGeom prst="rect">
                          <a:avLst/>
                        </a:prstGeom>
                        <a:solidFill>
                          <a:prstClr val="white"/>
                        </a:solidFill>
                        <a:ln>
                          <a:noFill/>
                        </a:ln>
                      </wps:spPr>
                      <wps:txbx>
                        <w:txbxContent>
                          <w:p w14:paraId="62308D7E" w14:textId="4F3B9E90" w:rsidR="00612057" w:rsidRPr="00DA47EB" w:rsidRDefault="00612057" w:rsidP="00505653">
                            <w:pPr>
                              <w:pStyle w:val="Caption"/>
                              <w:jc w:val="center"/>
                              <w:rPr>
                                <w:noProof/>
                              </w:rPr>
                            </w:pPr>
                            <w:bookmarkStart w:id="88" w:name="_Ref67043426"/>
                            <w:bookmarkStart w:id="89" w:name="_Toc67057657"/>
                            <w:r>
                              <w:t xml:space="preserve">Figure </w:t>
                            </w:r>
                            <w:r>
                              <w:fldChar w:fldCharType="begin"/>
                            </w:r>
                            <w:r>
                              <w:instrText xml:space="preserve"> SEQ Figure \* ARABIC </w:instrText>
                            </w:r>
                            <w:r>
                              <w:fldChar w:fldCharType="separate"/>
                            </w:r>
                            <w:r w:rsidR="00071F7C">
                              <w:rPr>
                                <w:noProof/>
                              </w:rPr>
                              <w:t>37</w:t>
                            </w:r>
                            <w:r>
                              <w:fldChar w:fldCharType="end"/>
                            </w:r>
                            <w:bookmarkEnd w:id="88"/>
                            <w:r>
                              <w:t>:  Discovery radio devices window.</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89FE0" id="Text Box 72" o:spid="_x0000_s1034" type="#_x0000_t202" style="position:absolute;left:0;text-align:left;margin-left:288.75pt;margin-top:238.65pt;width:201.3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" stroked="f">
                <v:textbox style="mso-fit-shape-to-text:t" inset="0,0,0,0">
                  <w:txbxContent>
                    <w:p w14:paraId="62308D7E" w14:textId="4F3B9E90" w:rsidR="00612057" w:rsidRPr="00DA47EB" w:rsidRDefault="00612057" w:rsidP="00505653">
                      <w:pPr>
                        <w:pStyle w:val="Caption"/>
                        <w:jc w:val="center"/>
                        <w:rPr>
                          <w:noProof/>
                        </w:rPr>
                      </w:pPr>
                      <w:bookmarkStart w:id="90" w:name="_Ref67043426"/>
                      <w:bookmarkStart w:id="91" w:name="_Toc67057657"/>
                      <w:r>
                        <w:t xml:space="preserve">Figure </w:t>
                      </w:r>
                      <w:r>
                        <w:fldChar w:fldCharType="begin"/>
                      </w:r>
                      <w:r>
                        <w:instrText xml:space="preserve"> SEQ Figure \* ARABIC </w:instrText>
                      </w:r>
                      <w:r>
                        <w:fldChar w:fldCharType="separate"/>
                      </w:r>
                      <w:r w:rsidR="00071F7C">
                        <w:rPr>
                          <w:noProof/>
                        </w:rPr>
                        <w:t>37</w:t>
                      </w:r>
                      <w:r>
                        <w:fldChar w:fldCharType="end"/>
                      </w:r>
                      <w:bookmarkEnd w:id="90"/>
                      <w:r>
                        <w:t>:  Discovery radio devices window.</w:t>
                      </w:r>
                      <w:bookmarkEnd w:id="91"/>
                    </w:p>
                  </w:txbxContent>
                </v:textbox>
                <w10:wrap type="square"/>
              </v:shape>
            </w:pict>
          </mc:Fallback>
        </mc:AlternateContent>
      </w:r>
      <w:r>
        <w:rPr>
          <w:noProof/>
        </w:rPr>
        <w:drawing>
          <wp:anchor distT="0" distB="0" distL="114300" distR="114300" simplePos="0" relativeHeight="251715584" behindDoc="0" locked="0" layoutInCell="1" allowOverlap="1" wp14:anchorId="371DDC2E" wp14:editId="52A3E0A2">
            <wp:simplePos x="0" y="0"/>
            <wp:positionH relativeFrom="column">
              <wp:posOffset>3667125</wp:posOffset>
            </wp:positionH>
            <wp:positionV relativeFrom="page">
              <wp:posOffset>590550</wp:posOffset>
            </wp:positionV>
            <wp:extent cx="2557145" cy="2931795"/>
            <wp:effectExtent l="0" t="0" r="0" b="1905"/>
            <wp:wrapSquare wrapText="bothSides"/>
            <wp:docPr id="23" name="Picture 2" descr="DiscoverRadioDe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RadioDevices.png"/>
                    <pic:cNvPicPr/>
                  </pic:nvPicPr>
                  <pic:blipFill>
                    <a:blip r:embed="rId64" cstate="print"/>
                    <a:stretch>
                      <a:fillRect/>
                    </a:stretch>
                  </pic:blipFill>
                  <pic:spPr>
                    <a:xfrm>
                      <a:off x="0" y="0"/>
                      <a:ext cx="2557145" cy="2931795"/>
                    </a:xfrm>
                    <a:prstGeom prst="rect">
                      <a:avLst/>
                    </a:prstGeom>
                  </pic:spPr>
                </pic:pic>
              </a:graphicData>
            </a:graphic>
          </wp:anchor>
        </w:drawing>
      </w:r>
      <w:r w:rsidR="00F31302">
        <w:t>Click on the “Discover devices” tool icon on the top left portion of the XCTU window.  This tool allows the software to automatically locate ZigBee transceivers attached to the PC.  At this point, the “Discover radio devices” window will open</w:t>
      </w:r>
      <w:r>
        <w:t xml:space="preserve"> (</w:t>
      </w:r>
      <w:r>
        <w:fldChar w:fldCharType="begin"/>
      </w:r>
      <w:r>
        <w:instrText xml:space="preserve"> REF _Ref67043426 \h </w:instrText>
      </w:r>
      <w:r>
        <w:fldChar w:fldCharType="separate"/>
      </w:r>
      <w:r>
        <w:t xml:space="preserve">Figure </w:t>
      </w:r>
      <w:r>
        <w:rPr>
          <w:noProof/>
        </w:rPr>
        <w:t>30</w:t>
      </w:r>
      <w:r>
        <w:fldChar w:fldCharType="end"/>
      </w:r>
      <w:r>
        <w:t>)</w:t>
      </w:r>
      <w:r w:rsidR="00F31302">
        <w:t>.  Select the checkbox next to the COM port that the EchoCAL Base Station is attached to. Click on the “</w:t>
      </w:r>
      <w:r w:rsidR="00F31302" w:rsidRPr="00B11A41">
        <w:rPr>
          <w:u w:val="single"/>
        </w:rPr>
        <w:t>N</w:t>
      </w:r>
      <w:r w:rsidR="00F31302">
        <w:t>ext” button at the bottom of the window to continue.</w:t>
      </w:r>
    </w:p>
    <w:p w14:paraId="01C5CECB" w14:textId="263A5BB9" w:rsidR="00F31302" w:rsidRDefault="00F31302" w:rsidP="00F31302">
      <w:pPr>
        <w:pStyle w:val="NoSpacing"/>
        <w:numPr>
          <w:ilvl w:val="0"/>
          <w:numId w:val="37"/>
        </w:numPr>
      </w:pPr>
      <w:r>
        <w:t>The “Set port parameters” window will open.  Verify that the Serial/USB port parameters are properly configured:</w:t>
      </w:r>
    </w:p>
    <w:p w14:paraId="1C9AE8B6" w14:textId="77777777" w:rsidR="00F31302" w:rsidRDefault="00F31302" w:rsidP="00F31302">
      <w:pPr>
        <w:pStyle w:val="NoSpacing"/>
        <w:numPr>
          <w:ilvl w:val="0"/>
          <w:numId w:val="38"/>
        </w:numPr>
      </w:pPr>
      <w:r>
        <w:t>Baud Rate: 9600,</w:t>
      </w:r>
    </w:p>
    <w:p w14:paraId="7DDE52FA" w14:textId="77777777" w:rsidR="00F31302" w:rsidRDefault="00F31302" w:rsidP="00F31302">
      <w:pPr>
        <w:pStyle w:val="NoSpacing"/>
        <w:numPr>
          <w:ilvl w:val="0"/>
          <w:numId w:val="38"/>
        </w:numPr>
      </w:pPr>
      <w:r>
        <w:t>Data Bits : 8,</w:t>
      </w:r>
    </w:p>
    <w:p w14:paraId="55222EE4" w14:textId="77777777" w:rsidR="00F31302" w:rsidRDefault="00F31302" w:rsidP="00F31302">
      <w:pPr>
        <w:pStyle w:val="NoSpacing"/>
        <w:numPr>
          <w:ilvl w:val="0"/>
          <w:numId w:val="38"/>
        </w:numPr>
      </w:pPr>
      <w:r>
        <w:t>Parity: None,</w:t>
      </w:r>
    </w:p>
    <w:p w14:paraId="1B6DB43A" w14:textId="0D2DFA82" w:rsidR="00F31302" w:rsidRDefault="00F31302" w:rsidP="00F31302">
      <w:pPr>
        <w:pStyle w:val="NoSpacing"/>
        <w:numPr>
          <w:ilvl w:val="0"/>
          <w:numId w:val="38"/>
        </w:numPr>
      </w:pPr>
      <w:r>
        <w:t>Stop Bits: 1,</w:t>
      </w:r>
    </w:p>
    <w:p w14:paraId="5AA7CEEA" w14:textId="6D1C140F" w:rsidR="00F31302" w:rsidRDefault="00F31302" w:rsidP="00F31302">
      <w:pPr>
        <w:pStyle w:val="NoSpacing"/>
        <w:numPr>
          <w:ilvl w:val="0"/>
          <w:numId w:val="38"/>
        </w:numPr>
      </w:pPr>
      <w:r>
        <w:t>Flow Control: None.</w:t>
      </w:r>
    </w:p>
    <w:p w14:paraId="693A73D7" w14:textId="7C6D25FA" w:rsidR="00505653" w:rsidRDefault="00505653" w:rsidP="00505653">
      <w:pPr>
        <w:pStyle w:val="NoSpacing"/>
      </w:pPr>
    </w:p>
    <w:p w14:paraId="0256F1FE" w14:textId="7D486990" w:rsidR="00505653" w:rsidRDefault="00505653" w:rsidP="00505653">
      <w:pPr>
        <w:pStyle w:val="NoSpacing"/>
      </w:pPr>
    </w:p>
    <w:p w14:paraId="5E06C2A8" w14:textId="5C5B3F55" w:rsidR="00505653" w:rsidRDefault="00505653" w:rsidP="00505653">
      <w:pPr>
        <w:pStyle w:val="NoSpacing"/>
      </w:pPr>
    </w:p>
    <w:p w14:paraId="33998781" w14:textId="724CC50F" w:rsidR="00505653" w:rsidRDefault="00505653" w:rsidP="00505653">
      <w:pPr>
        <w:pStyle w:val="NoSpacing"/>
      </w:pPr>
    </w:p>
    <w:p w14:paraId="0630D719" w14:textId="77777777" w:rsidR="00505653" w:rsidRDefault="00505653" w:rsidP="00505653">
      <w:pPr>
        <w:pStyle w:val="NoSpacing"/>
      </w:pPr>
    </w:p>
    <w:p w14:paraId="72B9C989" w14:textId="3CD152DE" w:rsidR="00F31302" w:rsidRDefault="00505653" w:rsidP="00F31302">
      <w:pPr>
        <w:pStyle w:val="NoSpacing"/>
        <w:numPr>
          <w:ilvl w:val="0"/>
          <w:numId w:val="37"/>
        </w:numPr>
      </w:pPr>
      <w:r>
        <w:rPr>
          <w:noProof/>
        </w:rPr>
        <mc:AlternateContent>
          <mc:Choice Requires="wps">
            <w:drawing>
              <wp:anchor distT="0" distB="0" distL="114300" distR="114300" simplePos="0" relativeHeight="251717632" behindDoc="0" locked="0" layoutInCell="1" allowOverlap="1" wp14:anchorId="2A6E13E0" wp14:editId="34E8BA73">
                <wp:simplePos x="0" y="0"/>
                <wp:positionH relativeFrom="column">
                  <wp:posOffset>4562475</wp:posOffset>
                </wp:positionH>
                <wp:positionV relativeFrom="page">
                  <wp:posOffset>4924425</wp:posOffset>
                </wp:positionV>
                <wp:extent cx="675005" cy="224790"/>
                <wp:effectExtent l="0" t="0" r="10795" b="22860"/>
                <wp:wrapNone/>
                <wp:docPr id="1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5005" cy="22479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9A92FCF" id="Oval 5" o:spid="_x0000_s1026" style="position:absolute;margin-left:359.25pt;margin-top:387.75pt;width:53.15pt;height:17.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" filled="f" strokecolor="red" strokeweight="1.5pt">
                <w10:wrap anchory="page"/>
              </v:oval>
            </w:pict>
          </mc:Fallback>
        </mc:AlternateContent>
      </w:r>
      <w:r>
        <w:rPr>
          <w:noProof/>
        </w:rPr>
        <mc:AlternateContent>
          <mc:Choice Requires="wps">
            <w:drawing>
              <wp:anchor distT="0" distB="0" distL="114300" distR="114300" simplePos="0" relativeHeight="251755520" behindDoc="0" locked="0" layoutInCell="1" allowOverlap="1" wp14:anchorId="4646B949" wp14:editId="57A77655">
                <wp:simplePos x="0" y="0"/>
                <wp:positionH relativeFrom="column">
                  <wp:posOffset>3686175</wp:posOffset>
                </wp:positionH>
                <wp:positionV relativeFrom="paragraph">
                  <wp:posOffset>2823845</wp:posOffset>
                </wp:positionV>
                <wp:extent cx="2538095" cy="635"/>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2538095" cy="635"/>
                        </a:xfrm>
                        <a:prstGeom prst="rect">
                          <a:avLst/>
                        </a:prstGeom>
                        <a:solidFill>
                          <a:prstClr val="white"/>
                        </a:solidFill>
                        <a:ln>
                          <a:noFill/>
                        </a:ln>
                      </wps:spPr>
                      <wps:txbx>
                        <w:txbxContent>
                          <w:p w14:paraId="3DF7F704" w14:textId="6CC51AC1" w:rsidR="00612057" w:rsidRPr="000B0BD8" w:rsidRDefault="00612057" w:rsidP="001347A2">
                            <w:pPr>
                              <w:pStyle w:val="Caption"/>
                              <w:jc w:val="center"/>
                              <w:rPr>
                                <w:noProof/>
                              </w:rPr>
                            </w:pPr>
                            <w:bookmarkStart w:id="92" w:name="_Ref67043551"/>
                            <w:bookmarkStart w:id="93" w:name="_Toc67057658"/>
                            <w:r>
                              <w:t xml:space="preserve">Figure </w:t>
                            </w:r>
                            <w:r>
                              <w:fldChar w:fldCharType="begin"/>
                            </w:r>
                            <w:r>
                              <w:instrText xml:space="preserve"> SEQ Figure \* ARABIC </w:instrText>
                            </w:r>
                            <w:r>
                              <w:fldChar w:fldCharType="separate"/>
                            </w:r>
                            <w:r w:rsidR="00071F7C">
                              <w:rPr>
                                <w:noProof/>
                              </w:rPr>
                              <w:t>38</w:t>
                            </w:r>
                            <w:r>
                              <w:fldChar w:fldCharType="end"/>
                            </w:r>
                            <w:bookmarkEnd w:id="92"/>
                            <w:r>
                              <w:t>:  Discovering radio modules window.</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6B949" id="Text Box 73" o:spid="_x0000_s1035" type="#_x0000_t202" style="position:absolute;left:0;text-align:left;margin-left:290.25pt;margin-top:222.35pt;width:199.8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" stroked="f">
                <v:textbox style="mso-fit-shape-to-text:t" inset="0,0,0,0">
                  <w:txbxContent>
                    <w:p w14:paraId="3DF7F704" w14:textId="6CC51AC1" w:rsidR="00612057" w:rsidRPr="000B0BD8" w:rsidRDefault="00612057" w:rsidP="001347A2">
                      <w:pPr>
                        <w:pStyle w:val="Caption"/>
                        <w:jc w:val="center"/>
                        <w:rPr>
                          <w:noProof/>
                        </w:rPr>
                      </w:pPr>
                      <w:bookmarkStart w:id="94" w:name="_Ref67043551"/>
                      <w:bookmarkStart w:id="95" w:name="_Toc67057658"/>
                      <w:r>
                        <w:t xml:space="preserve">Figure </w:t>
                      </w:r>
                      <w:r>
                        <w:fldChar w:fldCharType="begin"/>
                      </w:r>
                      <w:r>
                        <w:instrText xml:space="preserve"> SEQ Figure \* ARABIC </w:instrText>
                      </w:r>
                      <w:r>
                        <w:fldChar w:fldCharType="separate"/>
                      </w:r>
                      <w:r w:rsidR="00071F7C">
                        <w:rPr>
                          <w:noProof/>
                        </w:rPr>
                        <w:t>38</w:t>
                      </w:r>
                      <w:r>
                        <w:fldChar w:fldCharType="end"/>
                      </w:r>
                      <w:bookmarkEnd w:id="94"/>
                      <w:r>
                        <w:t>:  Discovering radio modules window.</w:t>
                      </w:r>
                      <w:bookmarkEnd w:id="95"/>
                    </w:p>
                  </w:txbxContent>
                </v:textbox>
                <w10:wrap type="square"/>
              </v:shape>
            </w:pict>
          </mc:Fallback>
        </mc:AlternateContent>
      </w:r>
      <w:r>
        <w:rPr>
          <w:noProof/>
        </w:rPr>
        <w:drawing>
          <wp:anchor distT="0" distB="0" distL="114300" distR="114300" simplePos="0" relativeHeight="251716608" behindDoc="0" locked="0" layoutInCell="1" allowOverlap="1" wp14:anchorId="543D61F5" wp14:editId="03150715">
            <wp:simplePos x="0" y="0"/>
            <wp:positionH relativeFrom="column">
              <wp:posOffset>3686175</wp:posOffset>
            </wp:positionH>
            <wp:positionV relativeFrom="page">
              <wp:posOffset>3933825</wp:posOffset>
            </wp:positionV>
            <wp:extent cx="2538095" cy="2792095"/>
            <wp:effectExtent l="0" t="0" r="0" b="8255"/>
            <wp:wrapSquare wrapText="bothSides"/>
            <wp:docPr id="24" name="Picture 3" descr="DiscoveringModu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ingModules.png"/>
                    <pic:cNvPicPr/>
                  </pic:nvPicPr>
                  <pic:blipFill>
                    <a:blip r:embed="rId65" cstate="print"/>
                    <a:stretch>
                      <a:fillRect/>
                    </a:stretch>
                  </pic:blipFill>
                  <pic:spPr>
                    <a:xfrm>
                      <a:off x="0" y="0"/>
                      <a:ext cx="2538095" cy="2792095"/>
                    </a:xfrm>
                    <a:prstGeom prst="rect">
                      <a:avLst/>
                    </a:prstGeom>
                  </pic:spPr>
                </pic:pic>
              </a:graphicData>
            </a:graphic>
            <wp14:sizeRelH relativeFrom="margin">
              <wp14:pctWidth>0</wp14:pctWidth>
            </wp14:sizeRelH>
            <wp14:sizeRelV relativeFrom="margin">
              <wp14:pctHeight>0</wp14:pctHeight>
            </wp14:sizeRelV>
          </wp:anchor>
        </w:drawing>
      </w:r>
      <w:r w:rsidR="00F31302">
        <w:t>Click on the “</w:t>
      </w:r>
      <w:r w:rsidR="00F31302" w:rsidRPr="003D6D5A">
        <w:rPr>
          <w:u w:val="single"/>
        </w:rPr>
        <w:t>F</w:t>
      </w:r>
      <w:r w:rsidR="00F31302">
        <w:t>inish” button to continue. A new window will open which will show the device discovered on the PCs COM port.  When the device appears on the “Devices discovered” portion of the window, verify that the correct device has been identified</w:t>
      </w:r>
      <w:r>
        <w:t xml:space="preserve"> (</w:t>
      </w:r>
      <w:r>
        <w:fldChar w:fldCharType="begin"/>
      </w:r>
      <w:r>
        <w:instrText xml:space="preserve"> REF _Ref67043551 \h </w:instrText>
      </w:r>
      <w:r>
        <w:fldChar w:fldCharType="separate"/>
      </w:r>
      <w:r>
        <w:t xml:space="preserve">Figure </w:t>
      </w:r>
      <w:r>
        <w:rPr>
          <w:noProof/>
        </w:rPr>
        <w:t>31</w:t>
      </w:r>
      <w:r>
        <w:fldChar w:fldCharType="end"/>
      </w:r>
      <w:r>
        <w:t>)</w:t>
      </w:r>
      <w:r w:rsidR="00F31302">
        <w:t>. Note: The devices name should be “EK60R010”.  Once the device appears, select the “Add selected devices” button to select the base station transceiver.</w:t>
      </w:r>
    </w:p>
    <w:p w14:paraId="5C758780" w14:textId="62193268" w:rsidR="00F31302" w:rsidRDefault="00F31302" w:rsidP="00F31302">
      <w:r>
        <w:br w:type="page"/>
      </w:r>
    </w:p>
    <w:p w14:paraId="23DC27B9" w14:textId="4DEB2F49" w:rsidR="00F31302" w:rsidRDefault="00F31302" w:rsidP="00F31302">
      <w:pPr>
        <w:pStyle w:val="NoSpacing"/>
        <w:numPr>
          <w:ilvl w:val="0"/>
          <w:numId w:val="37"/>
        </w:numPr>
      </w:pPr>
      <w:r>
        <w:lastRenderedPageBreak/>
        <w:t>The selected transceiver will appear in the main XCTU window in the left column.  Click on this device, and the transceiver’s parameters will begin loading on the right side of window</w:t>
      </w:r>
      <w:r w:rsidR="001347A2">
        <w:t xml:space="preserve"> (</w:t>
      </w:r>
      <w:r w:rsidR="001347A2">
        <w:fldChar w:fldCharType="begin"/>
      </w:r>
      <w:r w:rsidR="001347A2">
        <w:instrText xml:space="preserve"> REF _Ref67043668 \h </w:instrText>
      </w:r>
      <w:r w:rsidR="001347A2">
        <w:fldChar w:fldCharType="separate"/>
      </w:r>
      <w:r w:rsidR="001347A2">
        <w:t xml:space="preserve">Figure </w:t>
      </w:r>
      <w:r w:rsidR="001347A2">
        <w:rPr>
          <w:noProof/>
        </w:rPr>
        <w:t>32</w:t>
      </w:r>
      <w:r w:rsidR="001347A2">
        <w:fldChar w:fldCharType="end"/>
      </w:r>
      <w:r w:rsidR="001347A2">
        <w:t>)</w:t>
      </w:r>
      <w:r>
        <w:t xml:space="preserve">.  Using the scroll bar on the right side of the window, scroll down the parameter list until you get to the </w:t>
      </w:r>
      <w:r w:rsidRPr="003F35DC">
        <w:rPr>
          <w:b/>
        </w:rPr>
        <w:t>“Serial Interfacing”</w:t>
      </w:r>
      <w:r>
        <w:t xml:space="preserve"> portion of the transceiver’s parameter list.  Locate the </w:t>
      </w:r>
      <w:r w:rsidRPr="003F35DC">
        <w:rPr>
          <w:b/>
        </w:rPr>
        <w:t>“AP API Enable”</w:t>
      </w:r>
      <w:r>
        <w:t xml:space="preserve"> parameter under the Serial Interfacing section.  In normal EchoCAL operation, this parameter should be set to </w:t>
      </w:r>
      <w:r w:rsidRPr="003F35DC">
        <w:rPr>
          <w:b/>
        </w:rPr>
        <w:t>“</w:t>
      </w:r>
      <w:r>
        <w:rPr>
          <w:b/>
        </w:rPr>
        <w:t>Transparent Mode</w:t>
      </w:r>
      <w:r w:rsidRPr="003F35DC">
        <w:rPr>
          <w:b/>
        </w:rPr>
        <w:t xml:space="preserve"> [0]”</w:t>
      </w:r>
      <w:r>
        <w:t xml:space="preserve">.  Click on this parameter to change the setting to </w:t>
      </w:r>
      <w:r w:rsidRPr="000819F4">
        <w:rPr>
          <w:b/>
        </w:rPr>
        <w:t>“API without escapes [1]”</w:t>
      </w:r>
      <w:r>
        <w:t xml:space="preserve">.  This parameter will turn </w:t>
      </w:r>
      <w:r>
        <w:rPr>
          <w:color w:val="00B050"/>
        </w:rPr>
        <w:t>GREEN</w:t>
      </w:r>
      <w:r>
        <w:t xml:space="preserve">, indicating that a change was made to this parameter.  Click on the red </w:t>
      </w:r>
      <w:r w:rsidRPr="000819F4">
        <w:rPr>
          <w:b/>
          <w:color w:val="FF0000"/>
        </w:rPr>
        <w:t>“Pencil”</w:t>
      </w:r>
      <w:r>
        <w:t xml:space="preserve"> icon to the right of this parameter to save it to the transceiver.  Once the </w:t>
      </w:r>
      <w:r w:rsidRPr="00DB0814">
        <w:rPr>
          <w:b/>
          <w:color w:val="FF0000"/>
        </w:rPr>
        <w:t>“Pencil”</w:t>
      </w:r>
      <w:r>
        <w:t xml:space="preserve"> icon is selected, the change will be written to the transceiver, and the parameter will turn </w:t>
      </w:r>
      <w:r>
        <w:rPr>
          <w:color w:val="4F81BD" w:themeColor="accent1"/>
        </w:rPr>
        <w:t>BLUE</w:t>
      </w:r>
      <w:r>
        <w:t xml:space="preserve"> in the window.  This change needs to be made to allow the transceiver to query other devices on the network about their configuration settings.  Information about these modes can be found on page 47, “Serial Modes” of the XBee®-PRO 900HP/XSC RF Modules S3 and S3B User Guide.</w:t>
      </w:r>
    </w:p>
    <w:p w14:paraId="43A07971" w14:textId="5593BD36" w:rsidR="00F31302" w:rsidRDefault="00F31302" w:rsidP="000C2C80">
      <w:r>
        <w:rPr>
          <w:noProof/>
        </w:rPr>
        <mc:AlternateContent>
          <mc:Choice Requires="wps">
            <w:drawing>
              <wp:anchor distT="0" distB="0" distL="114300" distR="114300" simplePos="0" relativeHeight="251724800" behindDoc="0" locked="0" layoutInCell="1" allowOverlap="1" wp14:anchorId="1FBAFFFE" wp14:editId="631BCFEB">
                <wp:simplePos x="0" y="0"/>
                <wp:positionH relativeFrom="column">
                  <wp:posOffset>2543175</wp:posOffset>
                </wp:positionH>
                <wp:positionV relativeFrom="page">
                  <wp:posOffset>5762625</wp:posOffset>
                </wp:positionV>
                <wp:extent cx="2641600" cy="210820"/>
                <wp:effectExtent l="0" t="0" r="25400" b="17780"/>
                <wp:wrapNone/>
                <wp:docPr id="14"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1600" cy="210820"/>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171D1D" id="AutoShape 9" o:spid="_x0000_s1026" style="position:absolute;margin-left:200.25pt;margin-top:453.75pt;width:208pt;height:16.6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" filled="f" strokecolor="red" strokeweight="1.5pt">
                <w10:wrap anchory="page"/>
              </v:roundrect>
            </w:pict>
          </mc:Fallback>
        </mc:AlternateContent>
      </w:r>
      <w:r>
        <w:rPr>
          <w:noProof/>
        </w:rPr>
        <mc:AlternateContent>
          <mc:Choice Requires="wps">
            <w:drawing>
              <wp:anchor distT="0" distB="0" distL="114300" distR="114300" simplePos="0" relativeHeight="251721728" behindDoc="0" locked="0" layoutInCell="1" allowOverlap="1" wp14:anchorId="401474BD" wp14:editId="4AC6C7BD">
                <wp:simplePos x="0" y="0"/>
                <wp:positionH relativeFrom="column">
                  <wp:posOffset>1981200</wp:posOffset>
                </wp:positionH>
                <wp:positionV relativeFrom="page">
                  <wp:posOffset>4095750</wp:posOffset>
                </wp:positionV>
                <wp:extent cx="116205" cy="718185"/>
                <wp:effectExtent l="0" t="38100" r="55245" b="24765"/>
                <wp:wrapNone/>
                <wp:docPr id="1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205" cy="71818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780EB3" id="AutoShape 8" o:spid="_x0000_s1026" type="#_x0000_t32" style="position:absolute;margin-left:156pt;margin-top:322.5pt;width:9.15pt;height:56.5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" strokecolor="red">
                <v:stroke endarrow="block"/>
                <w10:wrap anchory="page"/>
              </v:shape>
            </w:pict>
          </mc:Fallback>
        </mc:AlternateContent>
      </w:r>
      <w:r>
        <w:rPr>
          <w:noProof/>
        </w:rPr>
        <mc:AlternateContent>
          <mc:Choice Requires="wps">
            <w:drawing>
              <wp:anchor distT="0" distB="0" distL="114300" distR="114300" simplePos="0" relativeHeight="251720704" behindDoc="0" locked="0" layoutInCell="1" allowOverlap="1" wp14:anchorId="0C10A783" wp14:editId="15F1EE6A">
                <wp:simplePos x="0" y="0"/>
                <wp:positionH relativeFrom="column">
                  <wp:posOffset>466725</wp:posOffset>
                </wp:positionH>
                <wp:positionV relativeFrom="page">
                  <wp:posOffset>4676775</wp:posOffset>
                </wp:positionV>
                <wp:extent cx="1807210" cy="536575"/>
                <wp:effectExtent l="0" t="0" r="0" b="0"/>
                <wp:wrapNone/>
                <wp:docPr id="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7210" cy="536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6A03DB" w14:textId="77777777" w:rsidR="00612057" w:rsidRPr="00283280" w:rsidRDefault="00612057" w:rsidP="00F31302">
                            <w:pPr>
                              <w:rPr>
                                <w:color w:val="FF0000"/>
                              </w:rPr>
                            </w:pPr>
                            <w:r w:rsidRPr="00283280">
                              <w:rPr>
                                <w:color w:val="FF0000"/>
                              </w:rPr>
                              <w:t>Discover radio nodes in same network ic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10A783" id="Text Box 7" o:spid="_x0000_s1036" type="#_x0000_t202" style="position:absolute;margin-left:36.75pt;margin-top:368.25pt;width:142.3pt;height:42.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rRStwIAAMI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" filled="f" stroked="f">
                <v:textbox>
                  <w:txbxContent>
                    <w:p w14:paraId="306A03DB" w14:textId="77777777" w:rsidR="00612057" w:rsidRPr="00283280" w:rsidRDefault="00612057" w:rsidP="00F31302">
                      <w:pPr>
                        <w:rPr>
                          <w:color w:val="FF0000"/>
                        </w:rPr>
                      </w:pPr>
                      <w:r w:rsidRPr="00283280">
                        <w:rPr>
                          <w:color w:val="FF0000"/>
                        </w:rPr>
                        <w:t>Discover radio nodes in same network icon:</w:t>
                      </w:r>
                    </w:p>
                  </w:txbxContent>
                </v:textbox>
                <w10:wrap anchory="page"/>
              </v:shape>
            </w:pict>
          </mc:Fallback>
        </mc:AlternateContent>
      </w:r>
      <w:r>
        <w:rPr>
          <w:noProof/>
        </w:rPr>
        <mc:AlternateContent>
          <mc:Choice Requires="wps">
            <w:drawing>
              <wp:anchor distT="0" distB="0" distL="114300" distR="114300" simplePos="0" relativeHeight="251719680" behindDoc="0" locked="0" layoutInCell="1" allowOverlap="1" wp14:anchorId="1E99AB8F" wp14:editId="099A9602">
                <wp:simplePos x="0" y="0"/>
                <wp:positionH relativeFrom="column">
                  <wp:posOffset>2057400</wp:posOffset>
                </wp:positionH>
                <wp:positionV relativeFrom="page">
                  <wp:posOffset>3905250</wp:posOffset>
                </wp:positionV>
                <wp:extent cx="217805" cy="181610"/>
                <wp:effectExtent l="0" t="0" r="10795" b="27940"/>
                <wp:wrapNone/>
                <wp:docPr id="1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805" cy="18161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8310F70" id="Oval 6" o:spid="_x0000_s1026" style="position:absolute;margin-left:162pt;margin-top:307.5pt;width:17.15pt;height:14.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" filled="f" strokecolor="red" strokeweight="1.5pt">
                <w10:wrap anchory="page"/>
              </v:oval>
            </w:pict>
          </mc:Fallback>
        </mc:AlternateContent>
      </w:r>
      <w:r w:rsidR="001347A2">
        <w:rPr>
          <w:noProof/>
        </w:rPr>
        <mc:AlternateContent>
          <mc:Choice Requires="wps">
            <w:drawing>
              <wp:anchor distT="0" distB="0" distL="114300" distR="114300" simplePos="0" relativeHeight="251757568" behindDoc="0" locked="0" layoutInCell="1" allowOverlap="1" wp14:anchorId="3D28EFB2" wp14:editId="3A95685B">
                <wp:simplePos x="0" y="0"/>
                <wp:positionH relativeFrom="column">
                  <wp:posOffset>285750</wp:posOffset>
                </wp:positionH>
                <wp:positionV relativeFrom="paragraph">
                  <wp:posOffset>4441825</wp:posOffset>
                </wp:positionV>
                <wp:extent cx="515810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158105" cy="635"/>
                        </a:xfrm>
                        <a:prstGeom prst="rect">
                          <a:avLst/>
                        </a:prstGeom>
                        <a:solidFill>
                          <a:prstClr val="white"/>
                        </a:solidFill>
                        <a:ln>
                          <a:noFill/>
                        </a:ln>
                      </wps:spPr>
                      <wps:txbx>
                        <w:txbxContent>
                          <w:p w14:paraId="16DDAE61" w14:textId="3BFE0921" w:rsidR="00612057" w:rsidRPr="009C5038" w:rsidRDefault="00612057" w:rsidP="001347A2">
                            <w:pPr>
                              <w:pStyle w:val="Caption"/>
                              <w:jc w:val="center"/>
                              <w:rPr>
                                <w:noProof/>
                              </w:rPr>
                            </w:pPr>
                            <w:bookmarkStart w:id="96" w:name="_Ref67043668"/>
                            <w:bookmarkStart w:id="97" w:name="_Toc67057659"/>
                            <w:r>
                              <w:t xml:space="preserve">Figure </w:t>
                            </w:r>
                            <w:r>
                              <w:fldChar w:fldCharType="begin"/>
                            </w:r>
                            <w:r>
                              <w:instrText xml:space="preserve"> SEQ Figure \* ARABIC </w:instrText>
                            </w:r>
                            <w:r>
                              <w:fldChar w:fldCharType="separate"/>
                            </w:r>
                            <w:r w:rsidR="00071F7C">
                              <w:rPr>
                                <w:noProof/>
                              </w:rPr>
                              <w:t>39</w:t>
                            </w:r>
                            <w:r>
                              <w:fldChar w:fldCharType="end"/>
                            </w:r>
                            <w:bookmarkEnd w:id="96"/>
                            <w:r>
                              <w:t>:  Radio configuration.</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8EFB2" id="Text Box 74" o:spid="_x0000_s1037" type="#_x0000_t202" style="position:absolute;margin-left:22.5pt;margin-top:349.75pt;width:406.15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" stroked="f">
                <v:textbox style="mso-fit-shape-to-text:t" inset="0,0,0,0">
                  <w:txbxContent>
                    <w:p w14:paraId="16DDAE61" w14:textId="3BFE0921" w:rsidR="00612057" w:rsidRPr="009C5038" w:rsidRDefault="00612057" w:rsidP="001347A2">
                      <w:pPr>
                        <w:pStyle w:val="Caption"/>
                        <w:jc w:val="center"/>
                        <w:rPr>
                          <w:noProof/>
                        </w:rPr>
                      </w:pPr>
                      <w:bookmarkStart w:id="98" w:name="_Ref67043668"/>
                      <w:bookmarkStart w:id="99" w:name="_Toc67057659"/>
                      <w:r>
                        <w:t xml:space="preserve">Figure </w:t>
                      </w:r>
                      <w:r>
                        <w:fldChar w:fldCharType="begin"/>
                      </w:r>
                      <w:r>
                        <w:instrText xml:space="preserve"> SEQ Figure \* ARABIC </w:instrText>
                      </w:r>
                      <w:r>
                        <w:fldChar w:fldCharType="separate"/>
                      </w:r>
                      <w:r w:rsidR="00071F7C">
                        <w:rPr>
                          <w:noProof/>
                        </w:rPr>
                        <w:t>39</w:t>
                      </w:r>
                      <w:r>
                        <w:fldChar w:fldCharType="end"/>
                      </w:r>
                      <w:bookmarkEnd w:id="98"/>
                      <w:r>
                        <w:t>:  Radio configuration.</w:t>
                      </w:r>
                      <w:bookmarkEnd w:id="99"/>
                    </w:p>
                  </w:txbxContent>
                </v:textbox>
                <w10:wrap type="topAndBottom"/>
              </v:shape>
            </w:pict>
          </mc:Fallback>
        </mc:AlternateContent>
      </w:r>
      <w:r>
        <w:rPr>
          <w:noProof/>
        </w:rPr>
        <w:drawing>
          <wp:anchor distT="0" distB="0" distL="114300" distR="114300" simplePos="0" relativeHeight="251718656" behindDoc="0" locked="0" layoutInCell="1" allowOverlap="1" wp14:anchorId="18774E71" wp14:editId="21E040D7">
            <wp:simplePos x="0" y="0"/>
            <wp:positionH relativeFrom="column">
              <wp:posOffset>285750</wp:posOffset>
            </wp:positionH>
            <wp:positionV relativeFrom="page">
              <wp:posOffset>3105150</wp:posOffset>
            </wp:positionV>
            <wp:extent cx="5158105" cy="3874770"/>
            <wp:effectExtent l="0" t="0" r="4445" b="0"/>
            <wp:wrapTopAndBottom/>
            <wp:docPr id="25" name="Picture 4" descr="ChangeParamDis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ParamDisplay.png"/>
                    <pic:cNvPicPr/>
                  </pic:nvPicPr>
                  <pic:blipFill>
                    <a:blip r:embed="rId66" cstate="print"/>
                    <a:stretch>
                      <a:fillRect/>
                    </a:stretch>
                  </pic:blipFill>
                  <pic:spPr>
                    <a:xfrm>
                      <a:off x="0" y="0"/>
                      <a:ext cx="5158105" cy="3874770"/>
                    </a:xfrm>
                    <a:prstGeom prst="rect">
                      <a:avLst/>
                    </a:prstGeom>
                  </pic:spPr>
                </pic:pic>
              </a:graphicData>
            </a:graphic>
          </wp:anchor>
        </w:drawing>
      </w:r>
      <w:r>
        <w:br w:type="page"/>
      </w:r>
      <w:r>
        <w:lastRenderedPageBreak/>
        <w:t>Once the “AP API Enable” parameter has been changed, select the “Discover radio nodes in the same network” icon on the EK60R010 display on the left side of the main program window.  This action will launch a new “Discovering remote devices” window</w:t>
      </w:r>
      <w:r w:rsidR="00DB52D2">
        <w:t xml:space="preserve"> (</w:t>
      </w:r>
      <w:r w:rsidR="00DB52D2">
        <w:fldChar w:fldCharType="begin"/>
      </w:r>
      <w:r w:rsidR="00DB52D2">
        <w:instrText xml:space="preserve"> REF _Ref67043737 \h </w:instrText>
      </w:r>
      <w:r w:rsidR="00DB52D2">
        <w:fldChar w:fldCharType="separate"/>
      </w:r>
      <w:r w:rsidR="00DB52D2">
        <w:t xml:space="preserve">Figure </w:t>
      </w:r>
      <w:r w:rsidR="00DB52D2">
        <w:rPr>
          <w:noProof/>
        </w:rPr>
        <w:t>33</w:t>
      </w:r>
      <w:r w:rsidR="00DB52D2">
        <w:fldChar w:fldCharType="end"/>
      </w:r>
      <w:r w:rsidR="00DB52D2">
        <w:t>)</w:t>
      </w:r>
      <w:r>
        <w:t xml:space="preserve">, and the software will begin scanning the local wireless network for the various nodes that are available on the mesh network.  Make sure all of the installed devices appear on the “New remote devices discovered” portion of this window.  When all devices appear in this window, click on the </w:t>
      </w:r>
      <w:r w:rsidRPr="002D15F0">
        <w:rPr>
          <w:b/>
        </w:rPr>
        <w:t>“Add selected devices”</w:t>
      </w:r>
      <w:r>
        <w:t xml:space="preserve"> button.  This window will close, and the selected devices will appear below the base stations entry on the left column in the main XCTU window.</w:t>
      </w:r>
    </w:p>
    <w:p w14:paraId="7E5FCB73" w14:textId="05B54A54" w:rsidR="00F31302" w:rsidRDefault="00DB52D2" w:rsidP="00F31302">
      <w:r>
        <w:rPr>
          <w:noProof/>
        </w:rPr>
        <mc:AlternateContent>
          <mc:Choice Requires="wps">
            <w:drawing>
              <wp:anchor distT="0" distB="0" distL="114300" distR="114300" simplePos="0" relativeHeight="251759616" behindDoc="0" locked="0" layoutInCell="1" allowOverlap="1" wp14:anchorId="16F11F8E" wp14:editId="6660C3CF">
                <wp:simplePos x="0" y="0"/>
                <wp:positionH relativeFrom="column">
                  <wp:posOffset>1266825</wp:posOffset>
                </wp:positionH>
                <wp:positionV relativeFrom="paragraph">
                  <wp:posOffset>4766945</wp:posOffset>
                </wp:positionV>
                <wp:extent cx="3609340" cy="635"/>
                <wp:effectExtent l="0" t="0" r="0" b="0"/>
                <wp:wrapTopAndBottom/>
                <wp:docPr id="75" name="Text Box 75"/>
                <wp:cNvGraphicFramePr/>
                <a:graphic xmlns:a="http://schemas.openxmlformats.org/drawingml/2006/main">
                  <a:graphicData uri="http://schemas.microsoft.com/office/word/2010/wordprocessingShape">
                    <wps:wsp>
                      <wps:cNvSpPr txBox="1"/>
                      <wps:spPr>
                        <a:xfrm>
                          <a:off x="0" y="0"/>
                          <a:ext cx="3609340" cy="635"/>
                        </a:xfrm>
                        <a:prstGeom prst="rect">
                          <a:avLst/>
                        </a:prstGeom>
                        <a:solidFill>
                          <a:prstClr val="white"/>
                        </a:solidFill>
                        <a:ln>
                          <a:noFill/>
                        </a:ln>
                      </wps:spPr>
                      <wps:txbx>
                        <w:txbxContent>
                          <w:p w14:paraId="66467B46" w14:textId="3E012BD1" w:rsidR="00612057" w:rsidRPr="00FF6625" w:rsidRDefault="00612057" w:rsidP="00DB52D2">
                            <w:pPr>
                              <w:pStyle w:val="Caption"/>
                              <w:jc w:val="center"/>
                              <w:rPr>
                                <w:noProof/>
                              </w:rPr>
                            </w:pPr>
                            <w:bookmarkStart w:id="100" w:name="_Ref67043737"/>
                            <w:bookmarkStart w:id="101" w:name="_Toc67057660"/>
                            <w:r>
                              <w:t xml:space="preserve">Figure </w:t>
                            </w:r>
                            <w:r>
                              <w:fldChar w:fldCharType="begin"/>
                            </w:r>
                            <w:r>
                              <w:instrText xml:space="preserve"> SEQ Figure \* ARABIC </w:instrText>
                            </w:r>
                            <w:r>
                              <w:fldChar w:fldCharType="separate"/>
                            </w:r>
                            <w:r w:rsidR="00071F7C">
                              <w:rPr>
                                <w:noProof/>
                              </w:rPr>
                              <w:t>40</w:t>
                            </w:r>
                            <w:r>
                              <w:fldChar w:fldCharType="end"/>
                            </w:r>
                            <w:bookmarkEnd w:id="100"/>
                            <w:r>
                              <w:t>:  Discover remote devices window.</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11F8E" id="Text Box 75" o:spid="_x0000_s1038" type="#_x0000_t202" style="position:absolute;margin-left:99.75pt;margin-top:375.35pt;width:284.2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" stroked="f">
                <v:textbox style="mso-fit-shape-to-text:t" inset="0,0,0,0">
                  <w:txbxContent>
                    <w:p w14:paraId="66467B46" w14:textId="3E012BD1" w:rsidR="00612057" w:rsidRPr="00FF6625" w:rsidRDefault="00612057" w:rsidP="00DB52D2">
                      <w:pPr>
                        <w:pStyle w:val="Caption"/>
                        <w:jc w:val="center"/>
                        <w:rPr>
                          <w:noProof/>
                        </w:rPr>
                      </w:pPr>
                      <w:bookmarkStart w:id="102" w:name="_Ref67043737"/>
                      <w:bookmarkStart w:id="103" w:name="_Toc67057660"/>
                      <w:r>
                        <w:t xml:space="preserve">Figure </w:t>
                      </w:r>
                      <w:r>
                        <w:fldChar w:fldCharType="begin"/>
                      </w:r>
                      <w:r>
                        <w:instrText xml:space="preserve"> SEQ Figure \* ARABIC </w:instrText>
                      </w:r>
                      <w:r>
                        <w:fldChar w:fldCharType="separate"/>
                      </w:r>
                      <w:r w:rsidR="00071F7C">
                        <w:rPr>
                          <w:noProof/>
                        </w:rPr>
                        <w:t>40</w:t>
                      </w:r>
                      <w:r>
                        <w:fldChar w:fldCharType="end"/>
                      </w:r>
                      <w:bookmarkEnd w:id="102"/>
                      <w:r>
                        <w:t>:  Discover remote devices window.</w:t>
                      </w:r>
                      <w:bookmarkEnd w:id="103"/>
                    </w:p>
                  </w:txbxContent>
                </v:textbox>
                <w10:wrap type="topAndBottom"/>
              </v:shape>
            </w:pict>
          </mc:Fallback>
        </mc:AlternateContent>
      </w:r>
      <w:r w:rsidR="00F31302">
        <w:rPr>
          <w:noProof/>
        </w:rPr>
        <w:drawing>
          <wp:anchor distT="0" distB="0" distL="114300" distR="114300" simplePos="0" relativeHeight="251722752" behindDoc="0" locked="0" layoutInCell="1" allowOverlap="1" wp14:anchorId="5949CCA9" wp14:editId="7CDE0330">
            <wp:simplePos x="0" y="0"/>
            <wp:positionH relativeFrom="column">
              <wp:posOffset>1266825</wp:posOffset>
            </wp:positionH>
            <wp:positionV relativeFrom="page">
              <wp:posOffset>2362200</wp:posOffset>
            </wp:positionV>
            <wp:extent cx="3609340" cy="4259580"/>
            <wp:effectExtent l="0" t="0" r="0" b="7620"/>
            <wp:wrapTopAndBottom/>
            <wp:docPr id="26" name="Picture 6" descr="DiscoverNetworkDe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NetworkDevices.png"/>
                    <pic:cNvPicPr/>
                  </pic:nvPicPr>
                  <pic:blipFill>
                    <a:blip r:embed="rId67" cstate="print"/>
                    <a:stretch>
                      <a:fillRect/>
                    </a:stretch>
                  </pic:blipFill>
                  <pic:spPr>
                    <a:xfrm>
                      <a:off x="0" y="0"/>
                      <a:ext cx="3609340" cy="4259580"/>
                    </a:xfrm>
                    <a:prstGeom prst="rect">
                      <a:avLst/>
                    </a:prstGeom>
                  </pic:spPr>
                </pic:pic>
              </a:graphicData>
            </a:graphic>
          </wp:anchor>
        </w:drawing>
      </w:r>
      <w:r w:rsidR="00F31302">
        <w:br w:type="page"/>
      </w:r>
    </w:p>
    <w:p w14:paraId="3C0CEE18" w14:textId="2318FCA1" w:rsidR="00F31302" w:rsidRDefault="00F31302" w:rsidP="00F31302">
      <w:pPr>
        <w:pStyle w:val="NoSpacing"/>
        <w:numPr>
          <w:ilvl w:val="0"/>
          <w:numId w:val="37"/>
        </w:numPr>
      </w:pPr>
      <w:r>
        <w:lastRenderedPageBreak/>
        <w:t>In the main XCTU window, select the “Switch to Networking Mode” tool icon on the right upper tool bar in the main window.  The lower right portion will change to a tabbed interface showing the EK60R010 base station in the tab’s label</w:t>
      </w:r>
      <w:r w:rsidR="005F2A81">
        <w:t xml:space="preserve"> (</w:t>
      </w:r>
      <w:r w:rsidR="005F2A81">
        <w:fldChar w:fldCharType="begin"/>
      </w:r>
      <w:r w:rsidR="005F2A81">
        <w:instrText xml:space="preserve"> REF _Ref67043858 \h </w:instrText>
      </w:r>
      <w:r w:rsidR="005F2A81">
        <w:fldChar w:fldCharType="separate"/>
      </w:r>
      <w:r w:rsidR="005F2A81">
        <w:t xml:space="preserve">Figure </w:t>
      </w:r>
      <w:r w:rsidR="005F2A81">
        <w:rPr>
          <w:noProof/>
        </w:rPr>
        <w:t>34</w:t>
      </w:r>
      <w:r w:rsidR="005F2A81">
        <w:fldChar w:fldCharType="end"/>
      </w:r>
      <w:r w:rsidR="005F2A81">
        <w:t>)</w:t>
      </w:r>
      <w:r>
        <w:t>.</w:t>
      </w:r>
    </w:p>
    <w:p w14:paraId="5716D72C" w14:textId="6B5792FA" w:rsidR="00F31302" w:rsidRDefault="00971F13" w:rsidP="00F31302">
      <w:pPr>
        <w:pStyle w:val="NoSpacing"/>
        <w:numPr>
          <w:ilvl w:val="0"/>
          <w:numId w:val="37"/>
        </w:numPr>
      </w:pPr>
      <w:r>
        <w:rPr>
          <w:noProof/>
        </w:rPr>
        <mc:AlternateContent>
          <mc:Choice Requires="wps">
            <w:drawing>
              <wp:anchor distT="0" distB="0" distL="114300" distR="114300" simplePos="0" relativeHeight="251761664" behindDoc="0" locked="0" layoutInCell="1" allowOverlap="1" wp14:anchorId="07475485" wp14:editId="221D9C19">
                <wp:simplePos x="0" y="0"/>
                <wp:positionH relativeFrom="column">
                  <wp:posOffset>247650</wp:posOffset>
                </wp:positionH>
                <wp:positionV relativeFrom="paragraph">
                  <wp:posOffset>5795645</wp:posOffset>
                </wp:positionV>
                <wp:extent cx="594614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3150414A" w14:textId="27D9CA26" w:rsidR="00612057" w:rsidRPr="000E3E9D" w:rsidRDefault="00612057" w:rsidP="005F2A81">
                            <w:pPr>
                              <w:pStyle w:val="Caption"/>
                              <w:jc w:val="center"/>
                              <w:rPr>
                                <w:noProof/>
                              </w:rPr>
                            </w:pPr>
                            <w:bookmarkStart w:id="104" w:name="_Ref67043858"/>
                            <w:bookmarkStart w:id="105" w:name="_Toc67057661"/>
                            <w:r>
                              <w:t xml:space="preserve">Figure </w:t>
                            </w:r>
                            <w:r>
                              <w:fldChar w:fldCharType="begin"/>
                            </w:r>
                            <w:r>
                              <w:instrText xml:space="preserve"> SEQ Figure \* ARABIC </w:instrText>
                            </w:r>
                            <w:r>
                              <w:fldChar w:fldCharType="separate"/>
                            </w:r>
                            <w:r w:rsidR="00071F7C">
                              <w:rPr>
                                <w:noProof/>
                              </w:rPr>
                              <w:t>41</w:t>
                            </w:r>
                            <w:r>
                              <w:fldChar w:fldCharType="end"/>
                            </w:r>
                            <w:bookmarkEnd w:id="104"/>
                            <w:r>
                              <w:t>:  Wireless network display.</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75485" id="Text Box 76" o:spid="_x0000_s1039" type="#_x0000_t202" style="position:absolute;left:0;text-align:left;margin-left:19.5pt;margin-top:456.35pt;width:468.2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" stroked="f">
                <v:textbox style="mso-fit-shape-to-text:t" inset="0,0,0,0">
                  <w:txbxContent>
                    <w:p w14:paraId="3150414A" w14:textId="27D9CA26" w:rsidR="00612057" w:rsidRPr="000E3E9D" w:rsidRDefault="00612057" w:rsidP="005F2A81">
                      <w:pPr>
                        <w:pStyle w:val="Caption"/>
                        <w:jc w:val="center"/>
                        <w:rPr>
                          <w:noProof/>
                        </w:rPr>
                      </w:pPr>
                      <w:bookmarkStart w:id="106" w:name="_Ref67043858"/>
                      <w:bookmarkStart w:id="107" w:name="_Toc67057661"/>
                      <w:r>
                        <w:t xml:space="preserve">Figure </w:t>
                      </w:r>
                      <w:r>
                        <w:fldChar w:fldCharType="begin"/>
                      </w:r>
                      <w:r>
                        <w:instrText xml:space="preserve"> SEQ Figure \* ARABIC </w:instrText>
                      </w:r>
                      <w:r>
                        <w:fldChar w:fldCharType="separate"/>
                      </w:r>
                      <w:r w:rsidR="00071F7C">
                        <w:rPr>
                          <w:noProof/>
                        </w:rPr>
                        <w:t>41</w:t>
                      </w:r>
                      <w:r>
                        <w:fldChar w:fldCharType="end"/>
                      </w:r>
                      <w:bookmarkEnd w:id="106"/>
                      <w:r>
                        <w:t>:  Wireless network display.</w:t>
                      </w:r>
                      <w:bookmarkEnd w:id="107"/>
                    </w:p>
                  </w:txbxContent>
                </v:textbox>
                <w10:wrap type="topAndBottom"/>
              </v:shape>
            </w:pict>
          </mc:Fallback>
        </mc:AlternateContent>
      </w:r>
      <w:r>
        <w:rPr>
          <w:noProof/>
        </w:rPr>
        <mc:AlternateContent>
          <mc:Choice Requires="wps">
            <w:drawing>
              <wp:anchor distT="0" distB="0" distL="114300" distR="114300" simplePos="0" relativeHeight="251725824" behindDoc="0" locked="0" layoutInCell="1" allowOverlap="1" wp14:anchorId="4420E7A0" wp14:editId="1982ABE6">
                <wp:simplePos x="0" y="0"/>
                <wp:positionH relativeFrom="column">
                  <wp:posOffset>2152650</wp:posOffset>
                </wp:positionH>
                <wp:positionV relativeFrom="page">
                  <wp:posOffset>3114675</wp:posOffset>
                </wp:positionV>
                <wp:extent cx="355600" cy="370205"/>
                <wp:effectExtent l="0" t="0" r="25400" b="10795"/>
                <wp:wrapNone/>
                <wp:docPr id="20"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 cy="370205"/>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A66B381" id="AutoShape 10" o:spid="_x0000_s1026" style="position:absolute;margin-left:169.5pt;margin-top:245.25pt;width:28pt;height:29.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" filled="f" strokecolor="red" strokeweight="1.5pt">
                <w10:wrap anchory="page"/>
              </v:roundrect>
            </w:pict>
          </mc:Fallback>
        </mc:AlternateContent>
      </w:r>
      <w:r>
        <w:rPr>
          <w:noProof/>
        </w:rPr>
        <mc:AlternateContent>
          <mc:Choice Requires="wps">
            <w:drawing>
              <wp:anchor distT="0" distB="0" distL="114300" distR="114300" simplePos="0" relativeHeight="251726848" behindDoc="0" locked="0" layoutInCell="1" allowOverlap="1" wp14:anchorId="6D418A66" wp14:editId="7B8ADE64">
                <wp:simplePos x="0" y="0"/>
                <wp:positionH relativeFrom="column">
                  <wp:posOffset>2933700</wp:posOffset>
                </wp:positionH>
                <wp:positionV relativeFrom="page">
                  <wp:posOffset>3590925</wp:posOffset>
                </wp:positionV>
                <wp:extent cx="2366010" cy="508000"/>
                <wp:effectExtent l="0" t="0" r="0" b="6350"/>
                <wp:wrapNone/>
                <wp:docPr id="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6010" cy="50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6EB5E4" w14:textId="77777777" w:rsidR="00612057" w:rsidRPr="00277075" w:rsidRDefault="00612057" w:rsidP="00F31302">
                            <w:pPr>
                              <w:rPr>
                                <w:color w:val="FF0000"/>
                              </w:rPr>
                            </w:pPr>
                            <w:r w:rsidRPr="00277075">
                              <w:rPr>
                                <w:color w:val="FF0000"/>
                              </w:rPr>
                              <w:t>Start/Stop scanning the radio module networ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418A66" id="Text Box 11" o:spid="_x0000_s1040" type="#_x0000_t202" style="position:absolute;left:0;text-align:left;margin-left:231pt;margin-top:282.75pt;width:186.3pt;height:40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" filled="f" stroked="f">
                <v:textbox>
                  <w:txbxContent>
                    <w:p w14:paraId="466EB5E4" w14:textId="77777777" w:rsidR="00612057" w:rsidRPr="00277075" w:rsidRDefault="00612057" w:rsidP="00F31302">
                      <w:pPr>
                        <w:rPr>
                          <w:color w:val="FF0000"/>
                        </w:rPr>
                      </w:pPr>
                      <w:r w:rsidRPr="00277075">
                        <w:rPr>
                          <w:color w:val="FF0000"/>
                        </w:rPr>
                        <w:t>Start/Stop scanning the radio module network.</w:t>
                      </w:r>
                    </w:p>
                  </w:txbxContent>
                </v:textbox>
                <w10:wrap anchory="page"/>
              </v:shape>
            </w:pict>
          </mc:Fallback>
        </mc:AlternateContent>
      </w:r>
      <w:r>
        <w:rPr>
          <w:noProof/>
        </w:rPr>
        <mc:AlternateContent>
          <mc:Choice Requires="wps">
            <w:drawing>
              <wp:anchor distT="0" distB="0" distL="114300" distR="114300" simplePos="0" relativeHeight="251727872" behindDoc="0" locked="0" layoutInCell="1" allowOverlap="1" wp14:anchorId="6D3AD3F3" wp14:editId="3DB7DD2F">
                <wp:simplePos x="0" y="0"/>
                <wp:positionH relativeFrom="column">
                  <wp:posOffset>2514600</wp:posOffset>
                </wp:positionH>
                <wp:positionV relativeFrom="page">
                  <wp:posOffset>3486150</wp:posOffset>
                </wp:positionV>
                <wp:extent cx="486410" cy="267970"/>
                <wp:effectExtent l="38100" t="38100" r="27940" b="36830"/>
                <wp:wrapNone/>
                <wp:docPr id="1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86410" cy="26797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D47956" id="AutoShape 12" o:spid="_x0000_s1026" type="#_x0000_t32" style="position:absolute;margin-left:198pt;margin-top:274.5pt;width:38.3pt;height:21.1pt;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" strokecolor="red">
                <v:stroke endarrow="block"/>
                <w10:wrap anchory="page"/>
              </v:shape>
            </w:pict>
          </mc:Fallback>
        </mc:AlternateContent>
      </w:r>
      <w:r>
        <w:rPr>
          <w:noProof/>
        </w:rPr>
        <w:drawing>
          <wp:anchor distT="0" distB="0" distL="114300" distR="114300" simplePos="0" relativeHeight="251723776" behindDoc="0" locked="0" layoutInCell="1" allowOverlap="1" wp14:anchorId="0DC997FD" wp14:editId="281BC9AF">
            <wp:simplePos x="0" y="0"/>
            <wp:positionH relativeFrom="column">
              <wp:posOffset>247650</wp:posOffset>
            </wp:positionH>
            <wp:positionV relativeFrom="page">
              <wp:posOffset>2371725</wp:posOffset>
            </wp:positionV>
            <wp:extent cx="5946140" cy="4455795"/>
            <wp:effectExtent l="0" t="0" r="0" b="1905"/>
            <wp:wrapTopAndBottom/>
            <wp:docPr id="27" name="Picture 8" descr="Scanning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ningNetwork.png"/>
                    <pic:cNvPicPr/>
                  </pic:nvPicPr>
                  <pic:blipFill>
                    <a:blip r:embed="rId68" cstate="print"/>
                    <a:stretch>
                      <a:fillRect/>
                    </a:stretch>
                  </pic:blipFill>
                  <pic:spPr>
                    <a:xfrm>
                      <a:off x="0" y="0"/>
                      <a:ext cx="5946140" cy="4455795"/>
                    </a:xfrm>
                    <a:prstGeom prst="rect">
                      <a:avLst/>
                    </a:prstGeom>
                  </pic:spPr>
                </pic:pic>
              </a:graphicData>
            </a:graphic>
          </wp:anchor>
        </w:drawing>
      </w:r>
      <w:r w:rsidR="00F31302">
        <w:t>In the tab toolbar portion of the window, select the “Start scanning the radio module network” tool.  The lower portion of the tab window will show the EK60R010 graphic which symbolizes the EchoCAL base station.  All other transceivers on the network will begin appearing, with links between different transceivers that show the transmit/receive signal power levels.  Verify that all of the transceivers appear, and that there is a sufficient transmission path between all transceivers in the network.  When satisfied with the performance, select the “Stop scanning the radio module network” tool in the tab’s toolbar</w:t>
      </w:r>
      <w:r w:rsidR="0074249C">
        <w:t xml:space="preserve"> (</w:t>
      </w:r>
      <w:r w:rsidR="0074249C">
        <w:fldChar w:fldCharType="begin"/>
      </w:r>
      <w:r w:rsidR="0074249C">
        <w:instrText xml:space="preserve"> REF _Ref67043858 \h </w:instrText>
      </w:r>
      <w:r w:rsidR="0074249C">
        <w:fldChar w:fldCharType="separate"/>
      </w:r>
      <w:r w:rsidR="0074249C">
        <w:t xml:space="preserve">Figure </w:t>
      </w:r>
      <w:r w:rsidR="0074249C">
        <w:rPr>
          <w:noProof/>
        </w:rPr>
        <w:t>34</w:t>
      </w:r>
      <w:r w:rsidR="0074249C">
        <w:fldChar w:fldCharType="end"/>
      </w:r>
      <w:r w:rsidR="0074249C">
        <w:t>)</w:t>
      </w:r>
      <w:r w:rsidR="00F31302">
        <w:t>.</w:t>
      </w:r>
    </w:p>
    <w:p w14:paraId="0721527C" w14:textId="77777777" w:rsidR="00971F13" w:rsidRDefault="00971F13">
      <w:pPr>
        <w:spacing w:line="276" w:lineRule="auto"/>
        <w:contextualSpacing w:val="0"/>
      </w:pPr>
      <w:r>
        <w:br w:type="page"/>
      </w:r>
    </w:p>
    <w:p w14:paraId="7E63C184" w14:textId="2767E30D" w:rsidR="00F31302" w:rsidRPr="000C4507" w:rsidRDefault="004E7BD5" w:rsidP="004E7BD5">
      <w:pPr>
        <w:pStyle w:val="NoSpacing"/>
        <w:numPr>
          <w:ilvl w:val="0"/>
          <w:numId w:val="37"/>
        </w:numPr>
      </w:pPr>
      <w:r>
        <w:lastRenderedPageBreak/>
        <w:t xml:space="preserve">Return the system to transparent mode for operation with EchoCal.  </w:t>
      </w:r>
      <w:r w:rsidR="00F31302">
        <w:t>Select the “Switch to Configuration working mode” toolbar in the main window to bring up the parameter settings for the EK60R010 base station.</w:t>
      </w:r>
      <w:r>
        <w:t xml:space="preserve">  </w:t>
      </w:r>
      <w:r w:rsidR="00F31302">
        <w:t xml:space="preserve">Using the scroll bar on the right side of the window, scroll down the parameter list until you get to the </w:t>
      </w:r>
      <w:r w:rsidR="00F31302" w:rsidRPr="004E7BD5">
        <w:rPr>
          <w:b/>
        </w:rPr>
        <w:t>“Serial Interfacing”</w:t>
      </w:r>
      <w:r w:rsidR="00F31302">
        <w:t xml:space="preserve"> portion of the transceiver’s parameter list.  Locate the </w:t>
      </w:r>
      <w:r w:rsidR="00F31302" w:rsidRPr="004E7BD5">
        <w:rPr>
          <w:b/>
        </w:rPr>
        <w:t>“AP API Enable”</w:t>
      </w:r>
      <w:r w:rsidR="00F31302">
        <w:t xml:space="preserve"> parameter under the Serial Interfacing section.  Click on this parameter to change the setting back to </w:t>
      </w:r>
      <w:r w:rsidR="00F31302" w:rsidRPr="004E7BD5">
        <w:rPr>
          <w:b/>
        </w:rPr>
        <w:t>“Transparent Mode [0]”</w:t>
      </w:r>
      <w:r>
        <w:t xml:space="preserve"> (</w:t>
      </w:r>
      <w:r>
        <w:fldChar w:fldCharType="begin"/>
      </w:r>
      <w:r>
        <w:instrText xml:space="preserve"> REF _Ref67044094 \h </w:instrText>
      </w:r>
      <w:r>
        <w:fldChar w:fldCharType="separate"/>
      </w:r>
      <w:r>
        <w:t xml:space="preserve">Figure </w:t>
      </w:r>
      <w:r>
        <w:rPr>
          <w:noProof/>
        </w:rPr>
        <w:t>35</w:t>
      </w:r>
      <w:r>
        <w:fldChar w:fldCharType="end"/>
      </w:r>
      <w:r>
        <w:t>)</w:t>
      </w:r>
      <w:r w:rsidR="00F31302">
        <w:t xml:space="preserve">.  This parameter will turn </w:t>
      </w:r>
      <w:r w:rsidR="00F31302" w:rsidRPr="004E7BD5">
        <w:rPr>
          <w:color w:val="00B050"/>
        </w:rPr>
        <w:t>GREEN</w:t>
      </w:r>
      <w:r w:rsidR="00F31302">
        <w:t xml:space="preserve">, indicating that a change was made to this parameter.  Click on the red </w:t>
      </w:r>
      <w:r w:rsidR="00F31302" w:rsidRPr="004E7BD5">
        <w:rPr>
          <w:b/>
          <w:color w:val="FF0000"/>
        </w:rPr>
        <w:t>“Pencil”</w:t>
      </w:r>
      <w:r w:rsidR="00F31302">
        <w:t xml:space="preserve"> icon to the right of this parameter to save it to the transceiver.  Once the </w:t>
      </w:r>
      <w:r w:rsidR="00F31302" w:rsidRPr="004E7BD5">
        <w:rPr>
          <w:b/>
          <w:color w:val="FF0000"/>
        </w:rPr>
        <w:t>“Pencil”</w:t>
      </w:r>
      <w:r w:rsidR="00F31302">
        <w:t xml:space="preserve"> icon is selected, the change will be written to the transceiver, and the parameter will turn </w:t>
      </w:r>
      <w:r w:rsidR="00F31302" w:rsidRPr="004E7BD5">
        <w:rPr>
          <w:color w:val="4F81BD" w:themeColor="accent1"/>
        </w:rPr>
        <w:t>BLUE</w:t>
      </w:r>
      <w:r w:rsidR="00F31302">
        <w:t xml:space="preserve"> in the window.  </w:t>
      </w:r>
      <w:r w:rsidR="00F31302" w:rsidRPr="004E7BD5">
        <w:rPr>
          <w:b/>
        </w:rPr>
        <w:t>This change needs to be made to allow the transceiver to act as a serial line replacement to the downriggers.</w:t>
      </w:r>
      <w:r w:rsidR="00F31302">
        <w:t xml:space="preserve">  Information about these modes can be found on page 47, “Serial Modes” of the XBee®-PRO 900HP/XSC RF Modules S3 and S3B User Guide.  </w:t>
      </w:r>
    </w:p>
    <w:p w14:paraId="5403CF5A" w14:textId="4E267989" w:rsidR="00F31302" w:rsidRDefault="004E7BD5" w:rsidP="006034FA">
      <w:pPr>
        <w:pStyle w:val="NoSpacing"/>
        <w:ind w:left="360"/>
      </w:pPr>
      <w:r>
        <w:rPr>
          <w:noProof/>
        </w:rPr>
        <mc:AlternateContent>
          <mc:Choice Requires="wps">
            <w:drawing>
              <wp:anchor distT="0" distB="0" distL="114300" distR="114300" simplePos="0" relativeHeight="251763712" behindDoc="0" locked="0" layoutInCell="1" allowOverlap="1" wp14:anchorId="351153EA" wp14:editId="40395EB8">
                <wp:simplePos x="0" y="0"/>
                <wp:positionH relativeFrom="column">
                  <wp:posOffset>228600</wp:posOffset>
                </wp:positionH>
                <wp:positionV relativeFrom="paragraph">
                  <wp:posOffset>3552190</wp:posOffset>
                </wp:positionV>
                <wp:extent cx="594360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35569D7" w14:textId="05B7572E" w:rsidR="00612057" w:rsidRPr="0048094B" w:rsidRDefault="00612057" w:rsidP="004E7BD5">
                            <w:pPr>
                              <w:pStyle w:val="Caption"/>
                              <w:jc w:val="center"/>
                              <w:rPr>
                                <w:noProof/>
                              </w:rPr>
                            </w:pPr>
                            <w:bookmarkStart w:id="108" w:name="_Ref67044094"/>
                            <w:bookmarkStart w:id="109" w:name="_Toc67057662"/>
                            <w:r>
                              <w:t xml:space="preserve">Figure </w:t>
                            </w:r>
                            <w:r>
                              <w:fldChar w:fldCharType="begin"/>
                            </w:r>
                            <w:r>
                              <w:instrText xml:space="preserve"> SEQ Figure \* ARABIC </w:instrText>
                            </w:r>
                            <w:r>
                              <w:fldChar w:fldCharType="separate"/>
                            </w:r>
                            <w:r w:rsidR="00071F7C">
                              <w:rPr>
                                <w:noProof/>
                              </w:rPr>
                              <w:t>42</w:t>
                            </w:r>
                            <w:r>
                              <w:fldChar w:fldCharType="end"/>
                            </w:r>
                            <w:bookmarkEnd w:id="108"/>
                            <w:r>
                              <w:t>:  AP mode setting.</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1153EA" id="Text Box 77" o:spid="_x0000_s1041" type="#_x0000_t202" style="position:absolute;left:0;text-align:left;margin-left:18pt;margin-top:279.7pt;width:468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" stroked="f">
                <v:textbox style="mso-fit-shape-to-text:t" inset="0,0,0,0">
                  <w:txbxContent>
                    <w:p w14:paraId="235569D7" w14:textId="05B7572E" w:rsidR="00612057" w:rsidRPr="0048094B" w:rsidRDefault="00612057" w:rsidP="004E7BD5">
                      <w:pPr>
                        <w:pStyle w:val="Caption"/>
                        <w:jc w:val="center"/>
                        <w:rPr>
                          <w:noProof/>
                        </w:rPr>
                      </w:pPr>
                      <w:bookmarkStart w:id="110" w:name="_Ref67044094"/>
                      <w:bookmarkStart w:id="111" w:name="_Toc67057662"/>
                      <w:r>
                        <w:t xml:space="preserve">Figure </w:t>
                      </w:r>
                      <w:r>
                        <w:fldChar w:fldCharType="begin"/>
                      </w:r>
                      <w:r>
                        <w:instrText xml:space="preserve"> SEQ Figure \* ARABIC </w:instrText>
                      </w:r>
                      <w:r>
                        <w:fldChar w:fldCharType="separate"/>
                      </w:r>
                      <w:r w:rsidR="00071F7C">
                        <w:rPr>
                          <w:noProof/>
                        </w:rPr>
                        <w:t>42</w:t>
                      </w:r>
                      <w:r>
                        <w:fldChar w:fldCharType="end"/>
                      </w:r>
                      <w:bookmarkEnd w:id="110"/>
                      <w:r>
                        <w:t>:  AP mode setting.</w:t>
                      </w:r>
                      <w:bookmarkEnd w:id="111"/>
                    </w:p>
                  </w:txbxContent>
                </v:textbox>
                <w10:wrap type="topAndBottom"/>
              </v:shape>
            </w:pict>
          </mc:Fallback>
        </mc:AlternateContent>
      </w:r>
      <w:r w:rsidR="00F31302" w:rsidRPr="00EE1FF4">
        <w:rPr>
          <w:noProof/>
        </w:rPr>
        <w:drawing>
          <wp:anchor distT="0" distB="0" distL="114300" distR="114300" simplePos="0" relativeHeight="251728896" behindDoc="0" locked="0" layoutInCell="1" allowOverlap="1" wp14:anchorId="64935C1A" wp14:editId="1BD00E4C">
            <wp:simplePos x="0" y="0"/>
            <wp:positionH relativeFrom="column">
              <wp:posOffset>228600</wp:posOffset>
            </wp:positionH>
            <wp:positionV relativeFrom="paragraph">
              <wp:posOffset>3810</wp:posOffset>
            </wp:positionV>
            <wp:extent cx="5943600" cy="349123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943600" cy="3491230"/>
                    </a:xfrm>
                    <a:prstGeom prst="rect">
                      <a:avLst/>
                    </a:prstGeom>
                  </pic:spPr>
                </pic:pic>
              </a:graphicData>
            </a:graphic>
          </wp:anchor>
        </w:drawing>
      </w:r>
    </w:p>
    <w:p w14:paraId="27769323" w14:textId="03496240" w:rsidR="004E0F4D" w:rsidRPr="004E0F4D" w:rsidRDefault="00F31302" w:rsidP="00612057">
      <w:pPr>
        <w:pStyle w:val="NoSpacing"/>
        <w:numPr>
          <w:ilvl w:val="0"/>
          <w:numId w:val="37"/>
        </w:numPr>
      </w:pPr>
      <w:r>
        <w:t xml:space="preserve">Click on the red X icon on the base station graphic to close the COM port to the base station. Close the XCTU program. </w:t>
      </w:r>
    </w:p>
    <w:p w14:paraId="1B9AABB5" w14:textId="438372A3" w:rsidR="004E0F4D" w:rsidRDefault="004E0F4D">
      <w:pPr>
        <w:spacing w:line="276" w:lineRule="auto"/>
        <w:contextualSpacing w:val="0"/>
      </w:pPr>
      <w:r>
        <w:br w:type="page"/>
      </w:r>
    </w:p>
    <w:p w14:paraId="16599F71" w14:textId="77777777" w:rsidR="00D52B3C" w:rsidRDefault="00D52B3C" w:rsidP="00612057">
      <w:pPr>
        <w:pStyle w:val="Heading2"/>
      </w:pPr>
      <w:bookmarkStart w:id="112" w:name="_Ref66957812"/>
      <w:r>
        <w:lastRenderedPageBreak/>
        <w:t>Tenergy batteries and charger information</w:t>
      </w:r>
      <w:bookmarkEnd w:id="112"/>
    </w:p>
    <w:p w14:paraId="24D1A85D" w14:textId="1B17E09C" w:rsidR="00D52B3C" w:rsidRDefault="00D52B3C" w:rsidP="00612057">
      <w:pPr>
        <w:pStyle w:val="NoSpacing"/>
      </w:pPr>
    </w:p>
    <w:p w14:paraId="7E106F20" w14:textId="2A47D888" w:rsidR="00512E34" w:rsidRDefault="00512E34" w:rsidP="00612057">
      <w:pPr>
        <w:pStyle w:val="NoSpacing"/>
      </w:pPr>
      <w:r>
        <w:t>When routers are plugged into the chargers, set charger to 1A (if there is a choice) and monitor the LED on the charger and the temperature of the router box while charging.</w:t>
      </w:r>
    </w:p>
    <w:p w14:paraId="32A077FD" w14:textId="77777777" w:rsidR="00512E34" w:rsidRDefault="00512E34" w:rsidP="00612057">
      <w:pPr>
        <w:pStyle w:val="NoSpacing"/>
      </w:pPr>
    </w:p>
    <w:p w14:paraId="5EC417D5" w14:textId="26C16FE1" w:rsidR="00612057" w:rsidRDefault="00612057" w:rsidP="00612057">
      <w:pPr>
        <w:pStyle w:val="NoSpacing"/>
      </w:pPr>
      <w:r>
        <w:t>The routers are powered by rechargeable NiMH battery packs:</w:t>
      </w:r>
    </w:p>
    <w:p w14:paraId="65EDBFB6" w14:textId="77C8294C" w:rsidR="00612057" w:rsidRDefault="00612057" w:rsidP="00612057">
      <w:pPr>
        <w:pStyle w:val="NoSpacing"/>
        <w:numPr>
          <w:ilvl w:val="0"/>
          <w:numId w:val="43"/>
        </w:numPr>
      </w:pPr>
      <w:r>
        <w:t>Tenergy 12V 2000 mAh NiMH with bare leads, P/N 11606</w:t>
      </w:r>
    </w:p>
    <w:p w14:paraId="54E53747" w14:textId="50D0CE43" w:rsidR="00612057" w:rsidRDefault="00612057" w:rsidP="00612057">
      <w:pPr>
        <w:pStyle w:val="NoSpacing"/>
        <w:numPr>
          <w:ilvl w:val="0"/>
          <w:numId w:val="43"/>
        </w:numPr>
      </w:pPr>
      <w:r>
        <w:t>Tenergy Smart Universal Charger for NiMH/NiCD Battery Packs:  6v-12v, P/N 01025 (black)</w:t>
      </w:r>
    </w:p>
    <w:p w14:paraId="4296A54A" w14:textId="48FCA3F9" w:rsidR="00612057" w:rsidRDefault="00612057" w:rsidP="00612057">
      <w:pPr>
        <w:pStyle w:val="NoSpacing"/>
        <w:numPr>
          <w:ilvl w:val="0"/>
          <w:numId w:val="43"/>
        </w:numPr>
      </w:pPr>
      <w:r>
        <w:t>Tenergy Smart Universal Charger for NiMH/NiCD Battery Packs:  up to 6v, discontinued (green)</w:t>
      </w:r>
    </w:p>
    <w:p w14:paraId="17CC29CC" w14:textId="77777777" w:rsidR="00512E34" w:rsidRDefault="00512E34" w:rsidP="00612057">
      <w:pPr>
        <w:pStyle w:val="NoSpacing"/>
      </w:pPr>
    </w:p>
    <w:p w14:paraId="5BA2C840" w14:textId="6AC161A7" w:rsidR="00612057" w:rsidRDefault="00612057" w:rsidP="00612057">
      <w:pPr>
        <w:pStyle w:val="NoSpacing"/>
      </w:pPr>
      <w:r>
        <w:t>The following information has been adapted from Tenergy’s 6v-12v charger user manual (in case it is misplaced):</w:t>
      </w:r>
    </w:p>
    <w:p w14:paraId="07F041E2" w14:textId="22325816" w:rsidR="00612057" w:rsidRDefault="00612057" w:rsidP="00612057">
      <w:pPr>
        <w:pStyle w:val="NoSpacing"/>
        <w:ind w:left="360"/>
      </w:pPr>
      <w:r>
        <w:t>The newer black chargers are multi-current Universal Fast and Smart Charger for any NiMH/NiCd battery packs from 6V-12V (5- 10 cell pack) with capacity</w:t>
      </w:r>
      <w:r w:rsidR="00512E34">
        <w:t xml:space="preserve"> between 1000mAh and </w:t>
      </w:r>
      <w:r>
        <w:t>9000mAh, 100-240V AC input for worldwide use.</w:t>
      </w:r>
    </w:p>
    <w:p w14:paraId="666E59BE" w14:textId="77777777" w:rsidR="00612057" w:rsidRDefault="00612057" w:rsidP="00612057">
      <w:pPr>
        <w:pStyle w:val="NoSpacing"/>
        <w:numPr>
          <w:ilvl w:val="0"/>
          <w:numId w:val="47"/>
        </w:numPr>
      </w:pPr>
      <w:r>
        <w:t>The charger will automatically detect battery pack's voltage:</w:t>
      </w:r>
    </w:p>
    <w:p w14:paraId="0BDDCE58" w14:textId="374C7F31" w:rsidR="00512E34" w:rsidRDefault="00512E34" w:rsidP="00612057">
      <w:pPr>
        <w:pStyle w:val="NoSpacing"/>
        <w:numPr>
          <w:ilvl w:val="1"/>
          <w:numId w:val="47"/>
        </w:numPr>
      </w:pPr>
      <w:r>
        <w:t>When the charger is connected to the power outlet, the red and green LEDs will each flash once.</w:t>
      </w:r>
    </w:p>
    <w:p w14:paraId="313205D0" w14:textId="33F9A939" w:rsidR="00612057" w:rsidRDefault="00612057" w:rsidP="00612057">
      <w:pPr>
        <w:pStyle w:val="NoSpacing"/>
        <w:numPr>
          <w:ilvl w:val="1"/>
          <w:numId w:val="47"/>
        </w:numPr>
      </w:pPr>
      <w:r>
        <w:t xml:space="preserve">Green LED will flash slowly when no battery is plugged in. </w:t>
      </w:r>
    </w:p>
    <w:p w14:paraId="2D659507" w14:textId="77777777" w:rsidR="00612057" w:rsidRDefault="00612057" w:rsidP="00612057">
      <w:pPr>
        <w:pStyle w:val="NoSpacing"/>
        <w:numPr>
          <w:ilvl w:val="1"/>
          <w:numId w:val="47"/>
        </w:numPr>
      </w:pPr>
      <w:r>
        <w:t xml:space="preserve">Red LED will be on during charging. </w:t>
      </w:r>
    </w:p>
    <w:p w14:paraId="2978EA13" w14:textId="77777777" w:rsidR="00612057" w:rsidRDefault="00612057" w:rsidP="00612057">
      <w:pPr>
        <w:pStyle w:val="NoSpacing"/>
        <w:numPr>
          <w:ilvl w:val="1"/>
          <w:numId w:val="47"/>
        </w:numPr>
      </w:pPr>
      <w:r>
        <w:t xml:space="preserve">Green LED will be on when battery is fully charged. </w:t>
      </w:r>
    </w:p>
    <w:p w14:paraId="032AB34E" w14:textId="77777777" w:rsidR="00612057" w:rsidRDefault="00612057" w:rsidP="00612057">
      <w:pPr>
        <w:pStyle w:val="NoSpacing"/>
        <w:numPr>
          <w:ilvl w:val="1"/>
          <w:numId w:val="47"/>
        </w:numPr>
      </w:pPr>
      <w:r>
        <w:t xml:space="preserve">Red LED will flash when the charger recognizes the battery as damaged or voltage is below 6V. </w:t>
      </w:r>
    </w:p>
    <w:p w14:paraId="76826791" w14:textId="77777777" w:rsidR="00512E34" w:rsidRDefault="00612057" w:rsidP="00512E34">
      <w:pPr>
        <w:pStyle w:val="NoSpacing"/>
        <w:numPr>
          <w:ilvl w:val="1"/>
          <w:numId w:val="47"/>
        </w:numPr>
      </w:pPr>
      <w:r>
        <w:t>Both LEDs will be off if short circuit or polarity is reversed.</w:t>
      </w:r>
    </w:p>
    <w:p w14:paraId="12DEF4EE" w14:textId="7A3FFC23" w:rsidR="00512E34" w:rsidRDefault="00512E34" w:rsidP="00512E34">
      <w:pPr>
        <w:pStyle w:val="NoSpacing"/>
        <w:numPr>
          <w:ilvl w:val="0"/>
          <w:numId w:val="47"/>
        </w:numPr>
      </w:pPr>
      <w:r>
        <w:t>The charger will stop charging automatically</w:t>
      </w:r>
      <w:r w:rsidR="00612057">
        <w:t xml:space="preserve"> when the battery is fully charged, or when battery's temperature</w:t>
      </w:r>
      <w:r>
        <w:t xml:space="preserve"> IS over 60</w:t>
      </w:r>
      <w:r w:rsidR="00612057">
        <w:t>°C</w:t>
      </w:r>
      <w:r>
        <w:t xml:space="preserve"> (if the temperature probe is affixed to the battery)</w:t>
      </w:r>
    </w:p>
    <w:p w14:paraId="734A623B" w14:textId="77777777" w:rsidR="00512E34" w:rsidRDefault="00512E34" w:rsidP="00512E34">
      <w:pPr>
        <w:pStyle w:val="NoSpacing"/>
        <w:numPr>
          <w:ilvl w:val="0"/>
          <w:numId w:val="47"/>
        </w:numPr>
      </w:pPr>
      <w:r>
        <w:t xml:space="preserve">A </w:t>
      </w:r>
      <w:r w:rsidR="00612057">
        <w:t>safety timer</w:t>
      </w:r>
      <w:r>
        <w:t xml:space="preserve"> </w:t>
      </w:r>
      <w:r w:rsidR="00612057">
        <w:t xml:space="preserve">will stop charging after operates 5 hours. </w:t>
      </w:r>
    </w:p>
    <w:p w14:paraId="6F890DDB" w14:textId="03A1FA48" w:rsidR="00612057" w:rsidRDefault="00512E34" w:rsidP="00512E34">
      <w:pPr>
        <w:pStyle w:val="NoSpacing"/>
        <w:numPr>
          <w:ilvl w:val="0"/>
          <w:numId w:val="47"/>
        </w:numPr>
      </w:pPr>
      <w:r>
        <w:t>There are t</w:t>
      </w:r>
      <w:r w:rsidR="00612057">
        <w:t>wo charging current settings (1.0A and 2.0A). selectable by a switch.</w:t>
      </w:r>
    </w:p>
    <w:p w14:paraId="780B5759" w14:textId="40551BDC" w:rsidR="00512E34" w:rsidRDefault="00512E34" w:rsidP="00512E34">
      <w:pPr>
        <w:pStyle w:val="NoSpacing"/>
        <w:numPr>
          <w:ilvl w:val="1"/>
          <w:numId w:val="47"/>
        </w:numPr>
      </w:pPr>
      <w:r>
        <w:t>For battery pack capacities between 1000mAh and 2000mAh, please use the low current level switch (charging rate:1.0A).</w:t>
      </w:r>
    </w:p>
    <w:p w14:paraId="1C1A9201" w14:textId="364E840A" w:rsidR="00512E34" w:rsidRDefault="00512E34" w:rsidP="00512E34">
      <w:pPr>
        <w:pStyle w:val="NoSpacing"/>
        <w:numPr>
          <w:ilvl w:val="1"/>
          <w:numId w:val="47"/>
        </w:numPr>
      </w:pPr>
      <w:r>
        <w:t>For battery pack capacities between 2000mAh and 9000mAh, you can choose the high current level switch (charging rate: 2.0A)</w:t>
      </w:r>
    </w:p>
    <w:p w14:paraId="7D2C3411" w14:textId="2C295384" w:rsidR="00512E34" w:rsidRDefault="00512E34" w:rsidP="00512E34">
      <w:pPr>
        <w:pStyle w:val="NoSpacing"/>
        <w:numPr>
          <w:ilvl w:val="0"/>
          <w:numId w:val="47"/>
        </w:numPr>
      </w:pPr>
      <w:r>
        <w:t>Fast charging time from approx. 70 mins to 21O mins depending on the capacity of battery. For a 5000mAh batter y pack. charging time is about 210 mins (2 A charging current) and for a 2000mAh battery pack. charging time is 150 mms (1.0A charging current).</w:t>
      </w:r>
    </w:p>
    <w:p w14:paraId="7AE1C1C5" w14:textId="47543EBE" w:rsidR="00612057" w:rsidRDefault="00612057">
      <w:pPr>
        <w:spacing w:line="276" w:lineRule="auto"/>
        <w:contextualSpacing w:val="0"/>
        <w:rPr>
          <w:rFonts w:asciiTheme="majorHAnsi" w:eastAsiaTheme="majorEastAsia" w:hAnsiTheme="majorHAnsi" w:cstheme="majorBidi"/>
          <w:bCs/>
          <w:sz w:val="24"/>
          <w:szCs w:val="26"/>
        </w:rPr>
      </w:pPr>
      <w:r>
        <w:rPr>
          <w:rFonts w:asciiTheme="majorHAnsi" w:eastAsiaTheme="majorEastAsia" w:hAnsiTheme="majorHAnsi" w:cstheme="majorBidi"/>
          <w:bCs/>
          <w:sz w:val="24"/>
          <w:szCs w:val="26"/>
        </w:rPr>
        <w:br w:type="page"/>
      </w:r>
    </w:p>
    <w:p w14:paraId="083F14C8" w14:textId="3351C382" w:rsidR="004E0F4D" w:rsidRDefault="004B6FF9" w:rsidP="004B6FF9">
      <w:pPr>
        <w:pStyle w:val="Heading2"/>
      </w:pPr>
      <w:r>
        <w:lastRenderedPageBreak/>
        <w:t>Echocal Firmware Installation</w:t>
      </w:r>
    </w:p>
    <w:p w14:paraId="62C62971" w14:textId="44C05BD2" w:rsidR="00D443D8" w:rsidRDefault="00D443D8" w:rsidP="00D443D8"/>
    <w:p w14:paraId="19700316" w14:textId="4B564D88" w:rsidR="00D443D8" w:rsidRPr="00D443D8" w:rsidRDefault="00D443D8" w:rsidP="00D443D8">
      <w:pPr>
        <w:jc w:val="center"/>
        <w:rPr>
          <w:sz w:val="32"/>
          <w:szCs w:val="32"/>
        </w:rPr>
      </w:pPr>
      <w:r w:rsidRPr="00D443D8">
        <w:rPr>
          <w:b/>
          <w:sz w:val="32"/>
          <w:szCs w:val="36"/>
        </w:rPr>
        <w:t>Microcontroller</w:t>
      </w:r>
      <w:r>
        <w:rPr>
          <w:b/>
          <w:sz w:val="36"/>
          <w:szCs w:val="36"/>
        </w:rPr>
        <w:t xml:space="preserve"> Firmware Installation</w:t>
      </w:r>
    </w:p>
    <w:p w14:paraId="14AFB763" w14:textId="7A8013B5" w:rsidR="00D443D8" w:rsidRDefault="00D443D8" w:rsidP="00D443D8">
      <w:pPr>
        <w:pStyle w:val="Appendixheading3"/>
      </w:pPr>
      <w:bookmarkStart w:id="113" w:name="_Toc529258907"/>
      <w:r>
        <w:t>Introduction</w:t>
      </w:r>
      <w:bookmarkEnd w:id="113"/>
    </w:p>
    <w:p w14:paraId="0E3815B0" w14:textId="2A6FB1B9" w:rsidR="00D443D8" w:rsidRDefault="00D443D8" w:rsidP="00D443D8">
      <w:r>
        <w:t xml:space="preserve">The </w:t>
      </w:r>
      <w:r w:rsidRPr="0059594F">
        <w:rPr>
          <w:i/>
        </w:rPr>
        <w:t>EchoCAL</w:t>
      </w:r>
      <w:r>
        <w:t xml:space="preserve"> Control Box (</w:t>
      </w:r>
      <w:r w:rsidR="00A07E9C">
        <w:fldChar w:fldCharType="begin"/>
      </w:r>
      <w:r w:rsidR="00A07E9C">
        <w:instrText xml:space="preserve"> REF _Ref67044707 \h </w:instrText>
      </w:r>
      <w:r w:rsidR="00A07E9C">
        <w:fldChar w:fldCharType="separate"/>
      </w:r>
      <w:r w:rsidR="00A07E9C">
        <w:t xml:space="preserve">Figure </w:t>
      </w:r>
      <w:r w:rsidR="00A07E9C">
        <w:rPr>
          <w:noProof/>
        </w:rPr>
        <w:t>36</w:t>
      </w:r>
      <w:r w:rsidR="00A07E9C">
        <w:fldChar w:fldCharType="end"/>
      </w:r>
      <w:r>
        <w:t xml:space="preserve">) uses a custom-built printed circuit board (PCB) which incorporates a </w:t>
      </w:r>
      <w:r w:rsidRPr="00243280">
        <w:rPr>
          <w:b/>
          <w:i/>
        </w:rPr>
        <w:t>Parallax Propeller</w:t>
      </w:r>
      <w:r>
        <w:t xml:space="preserve"> microcontroller (</w:t>
      </w:r>
      <w:hyperlink r:id="rId70" w:history="1">
        <w:r>
          <w:rPr>
            <w:rStyle w:val="Hyperlink"/>
          </w:rPr>
          <w:t>https://www.parallax.com/product/p8x32a-d40</w:t>
        </w:r>
      </w:hyperlink>
      <w:r>
        <w:t xml:space="preserve">) to interact with the Canon Downriggers as well as provide wireless communications with the controlling PC. This microcontroller is programmed using the </w:t>
      </w:r>
      <w:r w:rsidRPr="0059594F">
        <w:rPr>
          <w:b/>
          <w:i/>
        </w:rPr>
        <w:t>Propeller Tool</w:t>
      </w:r>
      <w:r>
        <w:t xml:space="preserve"> Integrated Development Environment (IDE) (</w:t>
      </w:r>
      <w:hyperlink r:id="rId71" w:history="1">
        <w:r>
          <w:rPr>
            <w:rStyle w:val="Hyperlink"/>
          </w:rPr>
          <w:t>https://www.parallax.com/downloads/propeller-tool-software-windows-spin-assembly</w:t>
        </w:r>
      </w:hyperlink>
      <w:r>
        <w:t>)</w:t>
      </w:r>
      <w:r w:rsidR="00AC47ED">
        <w:t xml:space="preserve">. </w:t>
      </w:r>
      <w:r>
        <w:t xml:space="preserve"> Each </w:t>
      </w:r>
      <w:r w:rsidRPr="00785A9C">
        <w:rPr>
          <w:i/>
        </w:rPr>
        <w:t>EchoCAL</w:t>
      </w:r>
      <w:r>
        <w:t xml:space="preserve"> Control Box requires a unique serial number to allow the </w:t>
      </w:r>
      <w:r w:rsidRPr="00243280">
        <w:rPr>
          <w:i/>
        </w:rPr>
        <w:t>EchoCAL</w:t>
      </w:r>
      <w:r>
        <w:t xml:space="preserve"> Graphical User Interface (GUI) software to reliably interact with each downrigger station.</w:t>
      </w:r>
      <w:r w:rsidR="00AC47ED">
        <w:t xml:space="preserve"> </w:t>
      </w:r>
      <w:r>
        <w:t xml:space="preserve"> The following instructions will tell the user how to program the microcontroller as well as assign a unique serial number to the box.</w:t>
      </w:r>
    </w:p>
    <w:p w14:paraId="6EA054D5" w14:textId="77777777" w:rsidR="00A07E9C" w:rsidRDefault="00D443D8" w:rsidP="00A07E9C">
      <w:pPr>
        <w:keepNext/>
        <w:jc w:val="center"/>
      </w:pPr>
      <w:r>
        <w:rPr>
          <w:rFonts w:eastAsia="Times New Roman" w:cs="Arial"/>
          <w:noProof/>
        </w:rPr>
        <w:drawing>
          <wp:inline distT="0" distB="0" distL="0" distR="0" wp14:anchorId="7C3981AA" wp14:editId="45305443">
            <wp:extent cx="3181350" cy="4241800"/>
            <wp:effectExtent l="19050" t="0" r="0" b="0"/>
            <wp:docPr id="79" name="Picture 5" descr="ControlBo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Box2.jpg"/>
                    <pic:cNvPicPr/>
                  </pic:nvPicPr>
                  <pic:blipFill>
                    <a:blip r:embed="rId72" cstate="print"/>
                    <a:stretch>
                      <a:fillRect/>
                    </a:stretch>
                  </pic:blipFill>
                  <pic:spPr>
                    <a:xfrm>
                      <a:off x="0" y="0"/>
                      <a:ext cx="3181350" cy="4241800"/>
                    </a:xfrm>
                    <a:prstGeom prst="rect">
                      <a:avLst/>
                    </a:prstGeom>
                  </pic:spPr>
                </pic:pic>
              </a:graphicData>
            </a:graphic>
          </wp:inline>
        </w:drawing>
      </w:r>
    </w:p>
    <w:p w14:paraId="1E60966F" w14:textId="6299D652" w:rsidR="00D443D8" w:rsidRDefault="00A07E9C" w:rsidP="00A07E9C">
      <w:pPr>
        <w:pStyle w:val="Caption"/>
        <w:jc w:val="center"/>
      </w:pPr>
      <w:bookmarkStart w:id="114" w:name="_Ref67044707"/>
      <w:bookmarkStart w:id="115" w:name="_Toc67057663"/>
      <w:r>
        <w:t xml:space="preserve">Figure </w:t>
      </w:r>
      <w:r>
        <w:fldChar w:fldCharType="begin"/>
      </w:r>
      <w:r>
        <w:instrText xml:space="preserve"> SEQ Figure \* ARABIC </w:instrText>
      </w:r>
      <w:r>
        <w:fldChar w:fldCharType="separate"/>
      </w:r>
      <w:r w:rsidR="00071F7C">
        <w:rPr>
          <w:noProof/>
        </w:rPr>
        <w:t>43</w:t>
      </w:r>
      <w:r>
        <w:fldChar w:fldCharType="end"/>
      </w:r>
      <w:bookmarkEnd w:id="114"/>
      <w:r>
        <w:t>:  EchoCAL control box assembly.</w:t>
      </w:r>
      <w:bookmarkEnd w:id="115"/>
    </w:p>
    <w:p w14:paraId="074EC72B" w14:textId="77777777" w:rsidR="00D443D8" w:rsidRPr="009424EC" w:rsidRDefault="00D443D8" w:rsidP="00D443D8">
      <w:pPr>
        <w:pStyle w:val="NoSpacing"/>
      </w:pPr>
    </w:p>
    <w:p w14:paraId="743B835A" w14:textId="77777777" w:rsidR="00D443D8" w:rsidRDefault="00D443D8" w:rsidP="00D443D8">
      <w:pPr>
        <w:rPr>
          <w:b/>
          <w:sz w:val="28"/>
          <w:szCs w:val="28"/>
        </w:rPr>
      </w:pPr>
      <w:r>
        <w:rPr>
          <w:b/>
          <w:sz w:val="28"/>
          <w:szCs w:val="28"/>
        </w:rPr>
        <w:br w:type="page"/>
      </w:r>
    </w:p>
    <w:p w14:paraId="2A2AFF85" w14:textId="77777777" w:rsidR="00D443D8" w:rsidRDefault="00D443D8" w:rsidP="00AC47ED">
      <w:pPr>
        <w:pStyle w:val="Appendixheading3"/>
      </w:pPr>
      <w:bookmarkStart w:id="116" w:name="_Toc529258908"/>
      <w:r>
        <w:lastRenderedPageBreak/>
        <w:t>Installing Microcontroller Firmware</w:t>
      </w:r>
      <w:r w:rsidRPr="00F326DC">
        <w:t>:</w:t>
      </w:r>
      <w:bookmarkEnd w:id="116"/>
    </w:p>
    <w:p w14:paraId="4E99537A" w14:textId="27F97C53" w:rsidR="00D443D8" w:rsidRDefault="00D443D8" w:rsidP="00D443D8">
      <w:pPr>
        <w:pStyle w:val="ListParagraph"/>
        <w:numPr>
          <w:ilvl w:val="0"/>
          <w:numId w:val="45"/>
        </w:numPr>
        <w:spacing w:line="276" w:lineRule="auto"/>
      </w:pPr>
      <w:r>
        <w:t xml:space="preserve">Prior to firmware installation, open the </w:t>
      </w:r>
      <w:r w:rsidRPr="00E933C2">
        <w:rPr>
          <w:i/>
        </w:rPr>
        <w:t>EchoCAL</w:t>
      </w:r>
      <w:r>
        <w:t xml:space="preserve"> Control Box, and connect the </w:t>
      </w:r>
      <w:r>
        <w:rPr>
          <w:i/>
        </w:rPr>
        <w:t>Echo</w:t>
      </w:r>
      <w:r w:rsidRPr="007B2251">
        <w:rPr>
          <w:i/>
        </w:rPr>
        <w:t>CAL</w:t>
      </w:r>
      <w:r>
        <w:t xml:space="preserve"> Control Box PCB serial header to a Window’s based PC’s serial port using the </w:t>
      </w:r>
      <w:r w:rsidRPr="00263650">
        <w:rPr>
          <w:b/>
        </w:rPr>
        <w:t>ECHOCAL-10</w:t>
      </w:r>
      <w:r>
        <w:rPr>
          <w:b/>
        </w:rPr>
        <w:t>55</w:t>
      </w:r>
      <w:r w:rsidRPr="00263650">
        <w:rPr>
          <w:b/>
        </w:rPr>
        <w:t>0</w:t>
      </w:r>
      <w:r>
        <w:t xml:space="preserve"> Programming cable. (</w:t>
      </w:r>
      <w:r w:rsidR="00AC47ED">
        <w:fldChar w:fldCharType="begin"/>
      </w:r>
      <w:r w:rsidR="00AC47ED">
        <w:instrText xml:space="preserve"> REF _Ref67044837 \h </w:instrText>
      </w:r>
      <w:r w:rsidR="00AC47ED">
        <w:fldChar w:fldCharType="separate"/>
      </w:r>
      <w:r w:rsidR="00AC47ED">
        <w:t xml:space="preserve">Figure </w:t>
      </w:r>
      <w:r w:rsidR="00AC47ED">
        <w:rPr>
          <w:noProof/>
        </w:rPr>
        <w:t>37</w:t>
      </w:r>
      <w:r w:rsidR="00AC47ED">
        <w:fldChar w:fldCharType="end"/>
      </w:r>
      <w:r>
        <w:t>)</w:t>
      </w:r>
    </w:p>
    <w:p w14:paraId="6B245811" w14:textId="77777777" w:rsidR="00D443D8" w:rsidRDefault="00D443D8" w:rsidP="00D443D8">
      <w:pPr>
        <w:pStyle w:val="ListParagraph"/>
      </w:pPr>
    </w:p>
    <w:p w14:paraId="30881E97" w14:textId="77777777" w:rsidR="00AC47ED" w:rsidRDefault="00D443D8" w:rsidP="00AC47ED">
      <w:pPr>
        <w:pStyle w:val="ListParagraph"/>
        <w:keepNext/>
        <w:jc w:val="center"/>
      </w:pPr>
      <w:r>
        <w:rPr>
          <w:noProof/>
        </w:rPr>
        <mc:AlternateContent>
          <mc:Choice Requires="wps">
            <w:drawing>
              <wp:anchor distT="0" distB="0" distL="114300" distR="114300" simplePos="0" relativeHeight="251765760" behindDoc="0" locked="0" layoutInCell="1" allowOverlap="1" wp14:anchorId="5F59F59B" wp14:editId="799BDB22">
                <wp:simplePos x="0" y="0"/>
                <wp:positionH relativeFrom="column">
                  <wp:posOffset>2857500</wp:posOffset>
                </wp:positionH>
                <wp:positionV relativeFrom="paragraph">
                  <wp:posOffset>1784350</wp:posOffset>
                </wp:positionV>
                <wp:extent cx="388620" cy="487680"/>
                <wp:effectExtent l="9525" t="8255" r="11430" b="8890"/>
                <wp:wrapNone/>
                <wp:docPr id="87" name="Oval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8620" cy="487680"/>
                        </a:xfrm>
                        <a:prstGeom prst="ellipse">
                          <a:avLst/>
                        </a:prstGeom>
                        <a:noFill/>
                        <a:ln w="158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C56A262" id="Oval 87" o:spid="_x0000_s1026" style="position:absolute;margin-left:225pt;margin-top:140.5pt;width:30.6pt;height:38.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" filled="f" strokecolor="red" strokeweight="1.25pt"/>
            </w:pict>
          </mc:Fallback>
        </mc:AlternateContent>
      </w:r>
      <w:r>
        <w:rPr>
          <w:noProof/>
        </w:rPr>
        <w:drawing>
          <wp:inline distT="0" distB="0" distL="0" distR="0" wp14:anchorId="6A1D71C4" wp14:editId="52830060">
            <wp:extent cx="3775710" cy="2831783"/>
            <wp:effectExtent l="19050" t="0" r="0" b="0"/>
            <wp:docPr id="80" name="Picture 4" descr="PCBSerial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SerialHeader.jpg"/>
                    <pic:cNvPicPr/>
                  </pic:nvPicPr>
                  <pic:blipFill>
                    <a:blip r:embed="rId73" cstate="print"/>
                    <a:stretch>
                      <a:fillRect/>
                    </a:stretch>
                  </pic:blipFill>
                  <pic:spPr>
                    <a:xfrm>
                      <a:off x="0" y="0"/>
                      <a:ext cx="3775710" cy="2831783"/>
                    </a:xfrm>
                    <a:prstGeom prst="rect">
                      <a:avLst/>
                    </a:prstGeom>
                  </pic:spPr>
                </pic:pic>
              </a:graphicData>
            </a:graphic>
          </wp:inline>
        </w:drawing>
      </w:r>
    </w:p>
    <w:p w14:paraId="6C5381D4" w14:textId="50700752" w:rsidR="00D443D8" w:rsidRDefault="00AC47ED" w:rsidP="00AC47ED">
      <w:pPr>
        <w:pStyle w:val="Caption"/>
        <w:jc w:val="center"/>
      </w:pPr>
      <w:bookmarkStart w:id="117" w:name="_Ref67044837"/>
      <w:bookmarkStart w:id="118" w:name="_Toc67057664"/>
      <w:r>
        <w:t xml:space="preserve">Figure </w:t>
      </w:r>
      <w:r>
        <w:fldChar w:fldCharType="begin"/>
      </w:r>
      <w:r>
        <w:instrText xml:space="preserve"> SEQ Figure \* ARABIC </w:instrText>
      </w:r>
      <w:r>
        <w:fldChar w:fldCharType="separate"/>
      </w:r>
      <w:r w:rsidR="00071F7C">
        <w:rPr>
          <w:noProof/>
        </w:rPr>
        <w:t>44</w:t>
      </w:r>
      <w:r>
        <w:fldChar w:fldCharType="end"/>
      </w:r>
      <w:bookmarkEnd w:id="117"/>
      <w:r>
        <w:t xml:space="preserve">:  </w:t>
      </w:r>
      <w:r w:rsidRPr="00F97B14">
        <w:t>PCB Serial Header Location</w:t>
      </w:r>
      <w:r>
        <w:t>.</w:t>
      </w:r>
      <w:bookmarkEnd w:id="118"/>
    </w:p>
    <w:p w14:paraId="102AE9B3" w14:textId="77777777" w:rsidR="00D443D8" w:rsidRDefault="00D443D8" w:rsidP="00D443D8">
      <w:pPr>
        <w:pStyle w:val="ListParagraph"/>
        <w:numPr>
          <w:ilvl w:val="0"/>
          <w:numId w:val="45"/>
        </w:numPr>
        <w:spacing w:line="276" w:lineRule="auto"/>
      </w:pPr>
      <w:r>
        <w:t xml:space="preserve">Connect the </w:t>
      </w:r>
      <w:r w:rsidRPr="00A74A1B">
        <w:rPr>
          <w:b/>
        </w:rPr>
        <w:t>ECHOCAL-10500</w:t>
      </w:r>
      <w:r>
        <w:t xml:space="preserve"> AC Power cable to the control box, and plug into a standard AC outlet. Verify that the Red LED light illuminates on the PCB. If not, check that the AC circuit breakers inside the control box are in the ON position.</w:t>
      </w:r>
    </w:p>
    <w:p w14:paraId="59543C5C" w14:textId="0F456F21" w:rsidR="00D443D8" w:rsidRDefault="00567A82" w:rsidP="00D443D8">
      <w:pPr>
        <w:pStyle w:val="ListParagraph"/>
      </w:pPr>
      <w:r>
        <w:rPr>
          <w:noProof/>
        </w:rPr>
        <w:drawing>
          <wp:anchor distT="0" distB="0" distL="114300" distR="114300" simplePos="0" relativeHeight="251766784" behindDoc="0" locked="0" layoutInCell="1" allowOverlap="1" wp14:anchorId="7AC6D216" wp14:editId="4FF8C384">
            <wp:simplePos x="0" y="0"/>
            <wp:positionH relativeFrom="column">
              <wp:posOffset>4905375</wp:posOffset>
            </wp:positionH>
            <wp:positionV relativeFrom="paragraph">
              <wp:posOffset>335280</wp:posOffset>
            </wp:positionV>
            <wp:extent cx="609600" cy="685800"/>
            <wp:effectExtent l="0" t="0" r="0" b="0"/>
            <wp:wrapSquare wrapText="bothSides"/>
            <wp:docPr id="81" name="Picture 0" descr="PropellerTool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ellerToolIco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09600" cy="685800"/>
                    </a:xfrm>
                    <a:prstGeom prst="rect">
                      <a:avLst/>
                    </a:prstGeom>
                  </pic:spPr>
                </pic:pic>
              </a:graphicData>
            </a:graphic>
          </wp:anchor>
        </w:drawing>
      </w:r>
      <w:r w:rsidR="00D443D8">
        <w:t>(</w:t>
      </w:r>
      <w:r w:rsidR="00D443D8" w:rsidRPr="0072548E">
        <w:rPr>
          <w:b/>
          <w:color w:val="FF0000"/>
        </w:rPr>
        <w:t>Warning:</w:t>
      </w:r>
      <w:r w:rsidR="00D443D8">
        <w:t xml:space="preserve"> 115 VAC power is applied to the control box at this time. Use caution when handling components inside the control box.)</w:t>
      </w:r>
    </w:p>
    <w:p w14:paraId="0F9C8871" w14:textId="6961B159" w:rsidR="00D443D8" w:rsidRDefault="00D443D8" w:rsidP="00D443D8">
      <w:pPr>
        <w:pStyle w:val="ListParagraph"/>
      </w:pPr>
    </w:p>
    <w:p w14:paraId="032B0390" w14:textId="09BE8931" w:rsidR="00D443D8" w:rsidRDefault="00D443D8" w:rsidP="00D443D8">
      <w:pPr>
        <w:pStyle w:val="ListParagraph"/>
        <w:numPr>
          <w:ilvl w:val="0"/>
          <w:numId w:val="45"/>
        </w:numPr>
        <w:spacing w:line="276" w:lineRule="auto"/>
      </w:pPr>
      <w:r>
        <w:t>Install the Propeller Tool IDE on the PC as per manufacturer’s instructions. Double click on the Propeller Desktop Icon to launch the software.</w:t>
      </w:r>
    </w:p>
    <w:p w14:paraId="24345ABE" w14:textId="2177E2D3" w:rsidR="00D443D8" w:rsidRDefault="00D443D8" w:rsidP="00D443D8">
      <w:pPr>
        <w:pStyle w:val="ListParagraph"/>
        <w:jc w:val="center"/>
      </w:pPr>
    </w:p>
    <w:p w14:paraId="078A040B" w14:textId="77777777" w:rsidR="00D443D8" w:rsidRDefault="00D443D8" w:rsidP="00D443D8">
      <w:pPr>
        <w:pStyle w:val="ListParagraph"/>
        <w:jc w:val="center"/>
      </w:pPr>
    </w:p>
    <w:p w14:paraId="54C9DC62" w14:textId="77777777" w:rsidR="00D443D8" w:rsidRDefault="00D443D8" w:rsidP="00D443D8">
      <w:r>
        <w:br w:type="page"/>
      </w:r>
    </w:p>
    <w:p w14:paraId="5F1872E4" w14:textId="77777777" w:rsidR="00D443D8" w:rsidRDefault="00D443D8" w:rsidP="00D443D8">
      <w:pPr>
        <w:pStyle w:val="ListParagraph"/>
        <w:jc w:val="center"/>
      </w:pPr>
    </w:p>
    <w:p w14:paraId="47FC861F" w14:textId="55E1B8A4" w:rsidR="00D443D8" w:rsidRDefault="00D443D8" w:rsidP="00D443D8">
      <w:pPr>
        <w:pStyle w:val="ListParagraph"/>
        <w:numPr>
          <w:ilvl w:val="0"/>
          <w:numId w:val="45"/>
        </w:numPr>
        <w:spacing w:line="276" w:lineRule="auto"/>
      </w:pPr>
      <w:r>
        <w:t xml:space="preserve">The main Propeller Tool window will open. Select </w:t>
      </w:r>
      <w:r w:rsidRPr="00654E0F">
        <w:rPr>
          <w:b/>
        </w:rPr>
        <w:t>File/Open</w:t>
      </w:r>
      <w:r>
        <w:t xml:space="preserve"> menu item to access the “Open” dialog window. Browse to the latest folder location of the </w:t>
      </w:r>
      <w:r>
        <w:rPr>
          <w:i/>
        </w:rPr>
        <w:t>Echo</w:t>
      </w:r>
      <w:r w:rsidRPr="0092380C">
        <w:rPr>
          <w:i/>
        </w:rPr>
        <w:t>CAL</w:t>
      </w:r>
      <w:r>
        <w:t xml:space="preserve"> firmware (…/EchoCAL_firmware_v1.2) and open file “Echo</w:t>
      </w:r>
      <w:r w:rsidRPr="0092380C">
        <w:t>CAL</w:t>
      </w:r>
      <w:r>
        <w:t>.spin”</w:t>
      </w:r>
      <w:r w:rsidR="00567A82">
        <w:t xml:space="preserve"> (</w:t>
      </w:r>
      <w:r w:rsidR="00567A82">
        <w:fldChar w:fldCharType="begin"/>
      </w:r>
      <w:r w:rsidR="00567A82">
        <w:instrText xml:space="preserve"> REF _Ref67045028 \h </w:instrText>
      </w:r>
      <w:r w:rsidR="00567A82">
        <w:fldChar w:fldCharType="separate"/>
      </w:r>
      <w:r w:rsidR="00567A82">
        <w:t xml:space="preserve">Figure </w:t>
      </w:r>
      <w:r w:rsidR="00567A82">
        <w:rPr>
          <w:noProof/>
        </w:rPr>
        <w:t>38</w:t>
      </w:r>
      <w:r w:rsidR="00567A82">
        <w:fldChar w:fldCharType="end"/>
      </w:r>
      <w:r w:rsidR="00567A82">
        <w:t>)</w:t>
      </w:r>
      <w:r>
        <w:t>.</w:t>
      </w:r>
    </w:p>
    <w:p w14:paraId="3DB21F50" w14:textId="77777777" w:rsidR="00D443D8" w:rsidRDefault="00D443D8" w:rsidP="00D443D8">
      <w:pPr>
        <w:pStyle w:val="ListParagraph"/>
      </w:pPr>
    </w:p>
    <w:p w14:paraId="3E5A89EE" w14:textId="77777777" w:rsidR="00567A82" w:rsidRDefault="00D443D8" w:rsidP="00567A82">
      <w:pPr>
        <w:pStyle w:val="ListParagraph"/>
        <w:keepNext/>
        <w:jc w:val="center"/>
      </w:pPr>
      <w:r>
        <w:rPr>
          <w:noProof/>
        </w:rPr>
        <w:drawing>
          <wp:inline distT="0" distB="0" distL="0" distR="0" wp14:anchorId="546C8D7C" wp14:editId="637CA39D">
            <wp:extent cx="5258239" cy="3590060"/>
            <wp:effectExtent l="19050" t="0" r="0" b="0"/>
            <wp:docPr id="82" name="Picture 6" descr="PropellerToolFileO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ellerToolFileOpen.png"/>
                    <pic:cNvPicPr/>
                  </pic:nvPicPr>
                  <pic:blipFill>
                    <a:blip r:embed="rId75" cstate="print"/>
                    <a:stretch>
                      <a:fillRect/>
                    </a:stretch>
                  </pic:blipFill>
                  <pic:spPr>
                    <a:xfrm>
                      <a:off x="0" y="0"/>
                      <a:ext cx="5258239" cy="3590060"/>
                    </a:xfrm>
                    <a:prstGeom prst="rect">
                      <a:avLst/>
                    </a:prstGeom>
                  </pic:spPr>
                </pic:pic>
              </a:graphicData>
            </a:graphic>
          </wp:inline>
        </w:drawing>
      </w:r>
    </w:p>
    <w:p w14:paraId="756827E9" w14:textId="0427FBE6" w:rsidR="00D443D8" w:rsidRDefault="00567A82" w:rsidP="00567A82">
      <w:pPr>
        <w:pStyle w:val="Caption"/>
        <w:jc w:val="center"/>
      </w:pPr>
      <w:bookmarkStart w:id="119" w:name="_Ref67045028"/>
      <w:bookmarkStart w:id="120" w:name="_Toc67057665"/>
      <w:r>
        <w:t xml:space="preserve">Figure </w:t>
      </w:r>
      <w:r>
        <w:fldChar w:fldCharType="begin"/>
      </w:r>
      <w:r>
        <w:instrText xml:space="preserve"> SEQ Figure \* ARABIC </w:instrText>
      </w:r>
      <w:r>
        <w:fldChar w:fldCharType="separate"/>
      </w:r>
      <w:r w:rsidR="00071F7C">
        <w:rPr>
          <w:noProof/>
        </w:rPr>
        <w:t>45</w:t>
      </w:r>
      <w:r>
        <w:fldChar w:fldCharType="end"/>
      </w:r>
      <w:bookmarkEnd w:id="119"/>
      <w:r>
        <w:t xml:space="preserve">:  </w:t>
      </w:r>
      <w:r w:rsidR="00800446">
        <w:t>Control box firmware s</w:t>
      </w:r>
      <w:r>
        <w:t>ource file selection.</w:t>
      </w:r>
      <w:bookmarkEnd w:id="120"/>
    </w:p>
    <w:p w14:paraId="37D00C68" w14:textId="77777777" w:rsidR="00D443D8" w:rsidRDefault="00D443D8" w:rsidP="00D443D8">
      <w:r>
        <w:br w:type="page"/>
      </w:r>
    </w:p>
    <w:p w14:paraId="4378C7E0" w14:textId="77777777" w:rsidR="00D443D8" w:rsidRDefault="00D443D8" w:rsidP="00D443D8">
      <w:pPr>
        <w:pStyle w:val="ListParagraph"/>
      </w:pPr>
    </w:p>
    <w:p w14:paraId="0B98AAE7" w14:textId="1E78C3A8" w:rsidR="00D443D8" w:rsidRDefault="00D443D8" w:rsidP="00D443D8">
      <w:pPr>
        <w:pStyle w:val="ListParagraph"/>
        <w:numPr>
          <w:ilvl w:val="0"/>
          <w:numId w:val="45"/>
        </w:numPr>
        <w:spacing w:line="276" w:lineRule="auto"/>
      </w:pPr>
      <w:r>
        <w:t xml:space="preserve">Select the </w:t>
      </w:r>
      <w:r w:rsidRPr="009949FF">
        <w:rPr>
          <w:b/>
        </w:rPr>
        <w:t>Run-&gt;Compile Current-&gt;Load EEPROM</w:t>
      </w:r>
      <w:r>
        <w:t xml:space="preserve"> menu item to install the firmware</w:t>
      </w:r>
      <w:r w:rsidR="00C76993">
        <w:t xml:space="preserve"> (</w:t>
      </w:r>
      <w:r w:rsidR="00C76993">
        <w:fldChar w:fldCharType="begin"/>
      </w:r>
      <w:r w:rsidR="00C76993">
        <w:instrText xml:space="preserve"> REF _Ref67045119 \h </w:instrText>
      </w:r>
      <w:r w:rsidR="00C76993">
        <w:fldChar w:fldCharType="separate"/>
      </w:r>
      <w:r w:rsidR="00C76993">
        <w:t xml:space="preserve">Figure </w:t>
      </w:r>
      <w:r w:rsidR="00C76993">
        <w:rPr>
          <w:noProof/>
        </w:rPr>
        <w:t>39</w:t>
      </w:r>
      <w:r w:rsidR="00C76993">
        <w:fldChar w:fldCharType="end"/>
      </w:r>
      <w:r w:rsidR="00C76993">
        <w:t>)</w:t>
      </w:r>
      <w:r>
        <w:t>.</w:t>
      </w:r>
    </w:p>
    <w:p w14:paraId="7AE1212D" w14:textId="77777777" w:rsidR="00D443D8" w:rsidRDefault="00D443D8" w:rsidP="00D443D8">
      <w:pPr>
        <w:pStyle w:val="ListParagraph"/>
      </w:pPr>
    </w:p>
    <w:p w14:paraId="61FB4C12" w14:textId="77777777" w:rsidR="00C76993" w:rsidRDefault="00D443D8" w:rsidP="00C76993">
      <w:pPr>
        <w:pStyle w:val="ListParagraph"/>
        <w:keepNext/>
      </w:pPr>
      <w:r>
        <w:rPr>
          <w:noProof/>
        </w:rPr>
        <w:drawing>
          <wp:inline distT="0" distB="0" distL="0" distR="0" wp14:anchorId="3F9DA882" wp14:editId="1E566157">
            <wp:extent cx="5943600" cy="4021015"/>
            <wp:effectExtent l="19050" t="0" r="0" b="0"/>
            <wp:docPr id="83" name="Picture 7" descr="LoadEEPr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EEProm.png"/>
                    <pic:cNvPicPr/>
                  </pic:nvPicPr>
                  <pic:blipFill>
                    <a:blip r:embed="rId76" cstate="print"/>
                    <a:stretch>
                      <a:fillRect/>
                    </a:stretch>
                  </pic:blipFill>
                  <pic:spPr>
                    <a:xfrm>
                      <a:off x="0" y="0"/>
                      <a:ext cx="5943600" cy="4021015"/>
                    </a:xfrm>
                    <a:prstGeom prst="rect">
                      <a:avLst/>
                    </a:prstGeom>
                  </pic:spPr>
                </pic:pic>
              </a:graphicData>
            </a:graphic>
          </wp:inline>
        </w:drawing>
      </w:r>
    </w:p>
    <w:p w14:paraId="29C2C392" w14:textId="59E7ABFC" w:rsidR="00D443D8" w:rsidRDefault="00C76993" w:rsidP="00C76993">
      <w:pPr>
        <w:pStyle w:val="Caption"/>
        <w:jc w:val="center"/>
      </w:pPr>
      <w:bookmarkStart w:id="121" w:name="_Ref67045119"/>
      <w:bookmarkStart w:id="122" w:name="_Toc67057666"/>
      <w:r>
        <w:t xml:space="preserve">Figure </w:t>
      </w:r>
      <w:r>
        <w:fldChar w:fldCharType="begin"/>
      </w:r>
      <w:r>
        <w:instrText xml:space="preserve"> SEQ Figure \* ARABIC </w:instrText>
      </w:r>
      <w:r>
        <w:fldChar w:fldCharType="separate"/>
      </w:r>
      <w:r w:rsidR="00071F7C">
        <w:rPr>
          <w:noProof/>
        </w:rPr>
        <w:t>46</w:t>
      </w:r>
      <w:r>
        <w:fldChar w:fldCharType="end"/>
      </w:r>
      <w:bookmarkEnd w:id="121"/>
      <w:r>
        <w:t>:  Compiling and uploading control box firmware.</w:t>
      </w:r>
      <w:bookmarkEnd w:id="122"/>
    </w:p>
    <w:p w14:paraId="2FD57435" w14:textId="77777777" w:rsidR="00D443D8" w:rsidRDefault="00D443D8" w:rsidP="00D443D8"/>
    <w:p w14:paraId="2AD7E9A0" w14:textId="77777777" w:rsidR="00D443D8" w:rsidRDefault="00D443D8" w:rsidP="00D443D8">
      <w:pPr>
        <w:pStyle w:val="ListParagraph"/>
        <w:numPr>
          <w:ilvl w:val="0"/>
          <w:numId w:val="45"/>
        </w:numPr>
        <w:spacing w:line="276" w:lineRule="auto"/>
      </w:pPr>
      <w:r>
        <w:t xml:space="preserve">At this point, the firmware will be loaded in the EEPROM on the PCB. Proceed to the next section to program the </w:t>
      </w:r>
      <w:r w:rsidRPr="00914DC8">
        <w:rPr>
          <w:i/>
        </w:rPr>
        <w:t>EchoCAL</w:t>
      </w:r>
      <w:r>
        <w:t xml:space="preserve"> Control Box serial number.</w:t>
      </w:r>
    </w:p>
    <w:p w14:paraId="382A66D5" w14:textId="77777777" w:rsidR="00D443D8" w:rsidRDefault="00D443D8" w:rsidP="00D443D8"/>
    <w:p w14:paraId="4DB7CCB3" w14:textId="77777777" w:rsidR="00D443D8" w:rsidRDefault="00D443D8" w:rsidP="00C76993">
      <w:pPr>
        <w:pStyle w:val="Appendixheading3"/>
      </w:pPr>
      <w:r>
        <w:br w:type="page"/>
      </w:r>
      <w:bookmarkStart w:id="123" w:name="_Toc529258909"/>
      <w:r>
        <w:lastRenderedPageBreak/>
        <w:t xml:space="preserve">Programming the </w:t>
      </w:r>
      <w:r w:rsidRPr="007213DC">
        <w:rPr>
          <w:i/>
        </w:rPr>
        <w:t>EchoCAL</w:t>
      </w:r>
      <w:r>
        <w:t xml:space="preserve"> Control Box Serial Number</w:t>
      </w:r>
      <w:r w:rsidRPr="00F326DC">
        <w:t>:</w:t>
      </w:r>
      <w:bookmarkEnd w:id="123"/>
    </w:p>
    <w:p w14:paraId="637498DD" w14:textId="77777777" w:rsidR="00614ACA" w:rsidRPr="00614ACA" w:rsidRDefault="00614ACA" w:rsidP="00614ACA">
      <w:pPr>
        <w:pStyle w:val="ListParagraph"/>
        <w:spacing w:line="276" w:lineRule="auto"/>
        <w:rPr>
          <w:b/>
        </w:rPr>
      </w:pPr>
    </w:p>
    <w:p w14:paraId="1F34C845" w14:textId="4230C14E" w:rsidR="00D443D8" w:rsidRPr="00397F66" w:rsidRDefault="00D443D8" w:rsidP="00D443D8">
      <w:pPr>
        <w:pStyle w:val="ListParagraph"/>
        <w:numPr>
          <w:ilvl w:val="0"/>
          <w:numId w:val="45"/>
        </w:numPr>
        <w:spacing w:line="276" w:lineRule="auto"/>
        <w:rPr>
          <w:b/>
        </w:rPr>
      </w:pPr>
      <w:r>
        <w:t xml:space="preserve">If power is applied to the </w:t>
      </w:r>
      <w:r w:rsidRPr="007213DC">
        <w:rPr>
          <w:i/>
        </w:rPr>
        <w:t>EchoCAL</w:t>
      </w:r>
      <w:r>
        <w:t xml:space="preserve"> Control Box, remove power from the device by either unplugging the power cord, or switch the AC circuit breakers to the OFF position.</w:t>
      </w:r>
    </w:p>
    <w:p w14:paraId="46F3BF5B" w14:textId="77777777" w:rsidR="00D443D8" w:rsidRPr="00F75938" w:rsidRDefault="00D443D8" w:rsidP="00D443D8">
      <w:pPr>
        <w:pStyle w:val="ListParagraph"/>
        <w:rPr>
          <w:b/>
        </w:rPr>
      </w:pPr>
    </w:p>
    <w:p w14:paraId="1000DA0E" w14:textId="77777777" w:rsidR="00D443D8" w:rsidRDefault="00D443D8" w:rsidP="00D443D8">
      <w:pPr>
        <w:pStyle w:val="ListParagraph"/>
        <w:numPr>
          <w:ilvl w:val="0"/>
          <w:numId w:val="45"/>
        </w:numPr>
        <w:spacing w:line="276" w:lineRule="auto"/>
      </w:pPr>
      <w:r>
        <w:t xml:space="preserve">Connect the </w:t>
      </w:r>
      <w:r w:rsidRPr="00533ED1">
        <w:rPr>
          <w:b/>
        </w:rPr>
        <w:t>EchoCAL-10</w:t>
      </w:r>
      <w:r>
        <w:rPr>
          <w:b/>
        </w:rPr>
        <w:t>55</w:t>
      </w:r>
      <w:r w:rsidRPr="00533ED1">
        <w:rPr>
          <w:b/>
        </w:rPr>
        <w:t>0</w:t>
      </w:r>
      <w:r>
        <w:t xml:space="preserve"> Programming Cable from the serial header on the </w:t>
      </w:r>
      <w:r w:rsidRPr="007213DC">
        <w:rPr>
          <w:i/>
        </w:rPr>
        <w:t>EchoCAL</w:t>
      </w:r>
      <w:r w:rsidRPr="002B3EBB">
        <w:t xml:space="preserve"> Control Box </w:t>
      </w:r>
      <w:r w:rsidRPr="00B61519">
        <w:t>PCB</w:t>
      </w:r>
      <w:r>
        <w:t xml:space="preserve"> to a spare COM port on any Window’s based PC. (Note: If no COM ports are available, you can use a USB to Serial adapter cable instead.)</w:t>
      </w:r>
    </w:p>
    <w:p w14:paraId="0BBA1651" w14:textId="77777777" w:rsidR="00D443D8" w:rsidRDefault="00D443D8" w:rsidP="00D443D8">
      <w:pPr>
        <w:pStyle w:val="ListParagraph"/>
      </w:pPr>
    </w:p>
    <w:p w14:paraId="7CF6E2FC" w14:textId="77777777" w:rsidR="00D443D8" w:rsidRDefault="00D443D8" w:rsidP="00D443D8">
      <w:pPr>
        <w:pStyle w:val="ListParagraph"/>
        <w:numPr>
          <w:ilvl w:val="0"/>
          <w:numId w:val="45"/>
        </w:numPr>
        <w:spacing w:line="276" w:lineRule="auto"/>
      </w:pPr>
      <w:r>
        <w:t xml:space="preserve">Launch the </w:t>
      </w:r>
      <w:r w:rsidRPr="002060D3">
        <w:rPr>
          <w:b/>
        </w:rPr>
        <w:t>Parallax Serial Terminal</w:t>
      </w:r>
      <w:r>
        <w:t xml:space="preserve"> (</w:t>
      </w:r>
      <w:hyperlink r:id="rId77" w:history="1">
        <w:r w:rsidRPr="002060D3">
          <w:rPr>
            <w:rStyle w:val="Hyperlink"/>
          </w:rPr>
          <w:t>https://www.parallax.com/downloads/parallax-serial-terminal</w:t>
        </w:r>
      </w:hyperlink>
      <w:r>
        <w:t xml:space="preserve">) application on the Window’s PC, and open the COM port that </w:t>
      </w:r>
      <w:r>
        <w:rPr>
          <w:i/>
        </w:rPr>
        <w:t>EchoCAL</w:t>
      </w:r>
      <w:r>
        <w:t xml:space="preserve"> is attached to.  (Serial port parameters should be set to: Baud Rate = 9600 baud, Data Bits = 8 bits, Parity = None, Stop Bits = 1, Flow Control = None.)</w:t>
      </w:r>
    </w:p>
    <w:p w14:paraId="266EDB47" w14:textId="77777777" w:rsidR="00D443D8" w:rsidRDefault="00D443D8" w:rsidP="00D443D8">
      <w:pPr>
        <w:pStyle w:val="ListParagraph"/>
      </w:pPr>
    </w:p>
    <w:p w14:paraId="05DF04D8" w14:textId="77777777" w:rsidR="00D443D8" w:rsidRPr="000852BD" w:rsidRDefault="00D443D8" w:rsidP="00D443D8">
      <w:pPr>
        <w:pStyle w:val="ListParagraph"/>
        <w:numPr>
          <w:ilvl w:val="0"/>
          <w:numId w:val="45"/>
        </w:numPr>
        <w:spacing w:line="276" w:lineRule="auto"/>
        <w:rPr>
          <w:b/>
        </w:rPr>
      </w:pPr>
      <w:r>
        <w:t xml:space="preserve">Apply power to the </w:t>
      </w:r>
      <w:r w:rsidRPr="007213DC">
        <w:rPr>
          <w:i/>
        </w:rPr>
        <w:t>EchoCAL</w:t>
      </w:r>
      <w:r>
        <w:t xml:space="preserve"> Control box and verify that the LED on the PCB is illuminated</w:t>
      </w:r>
      <w:r w:rsidRPr="00AB1353">
        <w:t>.</w:t>
      </w:r>
      <w:r>
        <w:t xml:space="preserve"> (Note: When power is first applied to the PCB, the firmware will slave to the RS232 serial port to wait for programming commands from the user’s PC. The user will have 10 seconds to put the microcontroller into “Programming” mode. After 10 seconds, the microcontroller will start its regular firmware routines.)</w:t>
      </w:r>
    </w:p>
    <w:p w14:paraId="57C981F9" w14:textId="77777777" w:rsidR="00D443D8" w:rsidRPr="00F75938" w:rsidRDefault="00D443D8" w:rsidP="00D443D8">
      <w:pPr>
        <w:pStyle w:val="ListParagraph"/>
        <w:rPr>
          <w:b/>
        </w:rPr>
      </w:pPr>
    </w:p>
    <w:p w14:paraId="688C0D70" w14:textId="4DD62F72" w:rsidR="00D443D8" w:rsidRDefault="00D443D8" w:rsidP="00D443D8">
      <w:pPr>
        <w:pStyle w:val="ListParagraph"/>
        <w:numPr>
          <w:ilvl w:val="0"/>
          <w:numId w:val="45"/>
        </w:numPr>
        <w:spacing w:line="276" w:lineRule="auto"/>
      </w:pPr>
      <w:r>
        <w:t>Type the character “</w:t>
      </w:r>
      <w:r>
        <w:rPr>
          <w:b/>
        </w:rPr>
        <w:t>a</w:t>
      </w:r>
      <w:r>
        <w:t>” without quotes, and press the return key. You should see a menu similar to the following</w:t>
      </w:r>
      <w:r w:rsidR="00120932">
        <w:t xml:space="preserve"> (</w:t>
      </w:r>
      <w:r w:rsidR="00120932">
        <w:fldChar w:fldCharType="begin"/>
      </w:r>
      <w:r w:rsidR="00120932">
        <w:instrText xml:space="preserve"> REF _Ref67045228 \h </w:instrText>
      </w:r>
      <w:r w:rsidR="00120932">
        <w:fldChar w:fldCharType="separate"/>
      </w:r>
      <w:r w:rsidR="00120932">
        <w:t xml:space="preserve">Figure </w:t>
      </w:r>
      <w:r w:rsidR="00120932">
        <w:rPr>
          <w:noProof/>
        </w:rPr>
        <w:t>40</w:t>
      </w:r>
      <w:r w:rsidR="00120932">
        <w:fldChar w:fldCharType="end"/>
      </w:r>
      <w:r w:rsidR="00120932">
        <w:t>)</w:t>
      </w:r>
      <w:r>
        <w:t>:</w:t>
      </w:r>
    </w:p>
    <w:p w14:paraId="5FEC75AD" w14:textId="77777777" w:rsidR="00D443D8" w:rsidRDefault="00D443D8" w:rsidP="00D443D8">
      <w:pPr>
        <w:pStyle w:val="ListParagraph"/>
      </w:pPr>
    </w:p>
    <w:p w14:paraId="08BEE7DD" w14:textId="77777777" w:rsidR="00120932" w:rsidRDefault="00D443D8" w:rsidP="00120932">
      <w:pPr>
        <w:pStyle w:val="ListParagraph"/>
        <w:keepNext/>
        <w:jc w:val="center"/>
      </w:pPr>
      <w:r>
        <w:rPr>
          <w:noProof/>
        </w:rPr>
        <w:drawing>
          <wp:inline distT="0" distB="0" distL="0" distR="0" wp14:anchorId="72E0FF79" wp14:editId="3CB5BFFD">
            <wp:extent cx="3638550" cy="3311537"/>
            <wp:effectExtent l="19050" t="0" r="0" b="0"/>
            <wp:docPr id="84" name="Picture 1" descr="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Menu.png"/>
                    <pic:cNvPicPr/>
                  </pic:nvPicPr>
                  <pic:blipFill>
                    <a:blip r:embed="rId78" cstate="print"/>
                    <a:stretch>
                      <a:fillRect/>
                    </a:stretch>
                  </pic:blipFill>
                  <pic:spPr>
                    <a:xfrm>
                      <a:off x="0" y="0"/>
                      <a:ext cx="3633973" cy="3307371"/>
                    </a:xfrm>
                    <a:prstGeom prst="rect">
                      <a:avLst/>
                    </a:prstGeom>
                  </pic:spPr>
                </pic:pic>
              </a:graphicData>
            </a:graphic>
          </wp:inline>
        </w:drawing>
      </w:r>
    </w:p>
    <w:p w14:paraId="0D6B4E95" w14:textId="64F90A87" w:rsidR="00D443D8" w:rsidRDefault="00120932" w:rsidP="00120932">
      <w:pPr>
        <w:pStyle w:val="Caption"/>
        <w:jc w:val="center"/>
      </w:pPr>
      <w:bookmarkStart w:id="124" w:name="_Ref67045228"/>
      <w:bookmarkStart w:id="125" w:name="_Toc67057667"/>
      <w:r>
        <w:t xml:space="preserve">Figure </w:t>
      </w:r>
      <w:r>
        <w:fldChar w:fldCharType="begin"/>
      </w:r>
      <w:r>
        <w:instrText xml:space="preserve"> SEQ Figure \* ARABIC </w:instrText>
      </w:r>
      <w:r>
        <w:fldChar w:fldCharType="separate"/>
      </w:r>
      <w:r w:rsidR="00071F7C">
        <w:rPr>
          <w:noProof/>
        </w:rPr>
        <w:t>47</w:t>
      </w:r>
      <w:r>
        <w:fldChar w:fldCharType="end"/>
      </w:r>
      <w:bookmarkEnd w:id="124"/>
      <w:r>
        <w:t>:  Accessing the microcontroller programming menu.</w:t>
      </w:r>
      <w:bookmarkEnd w:id="125"/>
    </w:p>
    <w:p w14:paraId="68B270B6" w14:textId="77777777" w:rsidR="00D443D8" w:rsidRDefault="00D443D8" w:rsidP="00D443D8">
      <w:r>
        <w:br w:type="page"/>
      </w:r>
    </w:p>
    <w:p w14:paraId="209AD401" w14:textId="4C671858" w:rsidR="00D443D8" w:rsidRDefault="00D443D8" w:rsidP="00D443D8">
      <w:pPr>
        <w:pStyle w:val="ListParagraph"/>
        <w:numPr>
          <w:ilvl w:val="0"/>
          <w:numId w:val="45"/>
        </w:numPr>
        <w:spacing w:line="276" w:lineRule="auto"/>
      </w:pPr>
      <w:r>
        <w:lastRenderedPageBreak/>
        <w:t xml:space="preserve">Select menu item “1” and press the return key.  A new menu should be displayed allowing the user to change the </w:t>
      </w:r>
      <w:r w:rsidRPr="00A56E93">
        <w:rPr>
          <w:i/>
        </w:rPr>
        <w:t>EchoCAL</w:t>
      </w:r>
      <w:r>
        <w:t xml:space="preserve"> Control Box serial number</w:t>
      </w:r>
      <w:r w:rsidR="00120932">
        <w:t xml:space="preserve"> (</w:t>
      </w:r>
      <w:r w:rsidR="00120932">
        <w:fldChar w:fldCharType="begin"/>
      </w:r>
      <w:r w:rsidR="00120932">
        <w:instrText xml:space="preserve"> REF _Ref67045272 \h </w:instrText>
      </w:r>
      <w:r w:rsidR="00120932">
        <w:fldChar w:fldCharType="separate"/>
      </w:r>
      <w:r w:rsidR="00120932">
        <w:t xml:space="preserve">Figure </w:t>
      </w:r>
      <w:r w:rsidR="00120932">
        <w:rPr>
          <w:noProof/>
        </w:rPr>
        <w:t>41</w:t>
      </w:r>
      <w:r w:rsidR="00120932">
        <w:fldChar w:fldCharType="end"/>
      </w:r>
      <w:r w:rsidR="00120932">
        <w:t>)</w:t>
      </w:r>
      <w:r>
        <w:t>.</w:t>
      </w:r>
    </w:p>
    <w:p w14:paraId="6EC3F4B1" w14:textId="77777777" w:rsidR="00D443D8" w:rsidRDefault="00D443D8" w:rsidP="00D443D8">
      <w:pPr>
        <w:pStyle w:val="ListParagraph"/>
      </w:pPr>
    </w:p>
    <w:p w14:paraId="1F37C96C" w14:textId="77777777" w:rsidR="00120932" w:rsidRDefault="00D443D8" w:rsidP="007B5A7A">
      <w:pPr>
        <w:pStyle w:val="ListParagraph"/>
        <w:keepNext/>
      </w:pPr>
      <w:r>
        <w:rPr>
          <w:noProof/>
        </w:rPr>
        <w:drawing>
          <wp:inline distT="0" distB="0" distL="0" distR="0" wp14:anchorId="239330A4" wp14:editId="60BDD459">
            <wp:extent cx="5207680" cy="4739640"/>
            <wp:effectExtent l="19050" t="0" r="0" b="0"/>
            <wp:docPr id="85" name="Picture 2" descr="ChangeTriggerRate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TriggerRateMenu.png"/>
                    <pic:cNvPicPr/>
                  </pic:nvPicPr>
                  <pic:blipFill>
                    <a:blip r:embed="rId79" cstate="print"/>
                    <a:stretch>
                      <a:fillRect/>
                    </a:stretch>
                  </pic:blipFill>
                  <pic:spPr>
                    <a:xfrm>
                      <a:off x="0" y="0"/>
                      <a:ext cx="5210432" cy="4742144"/>
                    </a:xfrm>
                    <a:prstGeom prst="rect">
                      <a:avLst/>
                    </a:prstGeom>
                  </pic:spPr>
                </pic:pic>
              </a:graphicData>
            </a:graphic>
          </wp:inline>
        </w:drawing>
      </w:r>
    </w:p>
    <w:p w14:paraId="6E8F0B55" w14:textId="442E5AEB" w:rsidR="00D443D8" w:rsidRDefault="00120932" w:rsidP="007B5A7A">
      <w:pPr>
        <w:pStyle w:val="Caption"/>
        <w:jc w:val="center"/>
      </w:pPr>
      <w:bookmarkStart w:id="126" w:name="_Ref67045272"/>
      <w:bookmarkStart w:id="127" w:name="_Toc67057668"/>
      <w:r>
        <w:t xml:space="preserve">Figure </w:t>
      </w:r>
      <w:r>
        <w:fldChar w:fldCharType="begin"/>
      </w:r>
      <w:r>
        <w:instrText xml:space="preserve"> SEQ Figure \* ARABIC </w:instrText>
      </w:r>
      <w:r>
        <w:fldChar w:fldCharType="separate"/>
      </w:r>
      <w:r w:rsidR="00071F7C">
        <w:rPr>
          <w:noProof/>
        </w:rPr>
        <w:t>48</w:t>
      </w:r>
      <w:r>
        <w:fldChar w:fldCharType="end"/>
      </w:r>
      <w:bookmarkEnd w:id="126"/>
      <w:r>
        <w:t>:  Entering a new control box serial number.</w:t>
      </w:r>
      <w:bookmarkEnd w:id="127"/>
    </w:p>
    <w:p w14:paraId="5F73F696" w14:textId="77777777" w:rsidR="00D443D8" w:rsidRDefault="00D443D8" w:rsidP="00D443D8">
      <w:pPr>
        <w:pStyle w:val="ListParagraph"/>
      </w:pPr>
    </w:p>
    <w:p w14:paraId="7EC7CD87" w14:textId="7BA8C8F2" w:rsidR="00D443D8" w:rsidRDefault="00D443D8" w:rsidP="00D443D8">
      <w:pPr>
        <w:pStyle w:val="ListParagraph"/>
        <w:numPr>
          <w:ilvl w:val="0"/>
          <w:numId w:val="45"/>
        </w:numPr>
        <w:spacing w:line="276" w:lineRule="auto"/>
      </w:pPr>
      <w:r>
        <w:t xml:space="preserve">Enter the serial number for the control box.  The integer number should be from 1 to 999.  Press return key to continue. (Notice that the serial number will be prefaced with the characters “EK60C”.  The </w:t>
      </w:r>
      <w:r w:rsidRPr="008E17DF">
        <w:rPr>
          <w:i/>
        </w:rPr>
        <w:t>EchoCAL</w:t>
      </w:r>
      <w:r>
        <w:t xml:space="preserve"> Graphical User Interface (GUI) uses this serial number representation to determine which downrigger to talk to.  This step will also change the Node ID of the ZigBee Pro wireless transceiver to the same serial number as the control box.)</w:t>
      </w:r>
    </w:p>
    <w:p w14:paraId="6779D0CC" w14:textId="77777777" w:rsidR="006107C7" w:rsidRDefault="006107C7">
      <w:pPr>
        <w:spacing w:line="276" w:lineRule="auto"/>
        <w:contextualSpacing w:val="0"/>
      </w:pPr>
      <w:r>
        <w:br w:type="page"/>
      </w:r>
    </w:p>
    <w:p w14:paraId="71419930" w14:textId="767698EE" w:rsidR="006107C7" w:rsidRDefault="006107C7" w:rsidP="006107C7">
      <w:pPr>
        <w:pStyle w:val="ListParagraph"/>
        <w:numPr>
          <w:ilvl w:val="0"/>
          <w:numId w:val="45"/>
        </w:numPr>
        <w:spacing w:line="276" w:lineRule="auto"/>
      </w:pPr>
      <w:r>
        <w:lastRenderedPageBreak/>
        <w:t>Once the serial number has been changed, select menu item “2” to exit the Modify Serial Number menu (</w:t>
      </w:r>
      <w:r>
        <w:fldChar w:fldCharType="begin"/>
      </w:r>
      <w:r>
        <w:instrText xml:space="preserve"> REF _Ref67045416 \h </w:instrText>
      </w:r>
      <w:r>
        <w:fldChar w:fldCharType="separate"/>
      </w:r>
      <w:r>
        <w:t xml:space="preserve">Figure </w:t>
      </w:r>
      <w:r>
        <w:rPr>
          <w:noProof/>
        </w:rPr>
        <w:t>42</w:t>
      </w:r>
      <w:r>
        <w:fldChar w:fldCharType="end"/>
      </w:r>
      <w:r>
        <w:t xml:space="preserve">).  The control box’s serial number should now be changed. At this point, the </w:t>
      </w:r>
      <w:r w:rsidRPr="00C3164A">
        <w:rPr>
          <w:i/>
        </w:rPr>
        <w:t>EchoCAL</w:t>
      </w:r>
      <w:r>
        <w:t xml:space="preserve"> Control Box should be ready for echosounder calibration activities.</w:t>
      </w:r>
    </w:p>
    <w:p w14:paraId="5224B512" w14:textId="77777777" w:rsidR="00D443D8" w:rsidRDefault="00D443D8" w:rsidP="00D443D8">
      <w:pPr>
        <w:pStyle w:val="ListParagraph"/>
      </w:pPr>
    </w:p>
    <w:p w14:paraId="70796411" w14:textId="77777777" w:rsidR="006107C7" w:rsidRDefault="00D443D8" w:rsidP="006107C7">
      <w:pPr>
        <w:pStyle w:val="ListParagraph"/>
        <w:keepNext/>
        <w:jc w:val="center"/>
      </w:pPr>
      <w:r>
        <w:rPr>
          <w:noProof/>
        </w:rPr>
        <w:drawing>
          <wp:inline distT="0" distB="0" distL="0" distR="0" wp14:anchorId="6D885330" wp14:editId="21EC581E">
            <wp:extent cx="4655097" cy="4236720"/>
            <wp:effectExtent l="19050" t="0" r="0" b="0"/>
            <wp:docPr id="86" name="Picture 5" descr="TriggerChange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ggerChangeResults.png"/>
                    <pic:cNvPicPr/>
                  </pic:nvPicPr>
                  <pic:blipFill>
                    <a:blip r:embed="rId80" cstate="print"/>
                    <a:stretch>
                      <a:fillRect/>
                    </a:stretch>
                  </pic:blipFill>
                  <pic:spPr>
                    <a:xfrm>
                      <a:off x="0" y="0"/>
                      <a:ext cx="4656650" cy="4238134"/>
                    </a:xfrm>
                    <a:prstGeom prst="rect">
                      <a:avLst/>
                    </a:prstGeom>
                  </pic:spPr>
                </pic:pic>
              </a:graphicData>
            </a:graphic>
          </wp:inline>
        </w:drawing>
      </w:r>
    </w:p>
    <w:p w14:paraId="65434549" w14:textId="04276840" w:rsidR="00D443D8" w:rsidRDefault="006107C7" w:rsidP="006107C7">
      <w:pPr>
        <w:pStyle w:val="Caption"/>
        <w:jc w:val="center"/>
      </w:pPr>
      <w:bookmarkStart w:id="128" w:name="_Ref67045416"/>
      <w:bookmarkStart w:id="129" w:name="_Toc67057669"/>
      <w:r>
        <w:t xml:space="preserve">Figure </w:t>
      </w:r>
      <w:r>
        <w:fldChar w:fldCharType="begin"/>
      </w:r>
      <w:r>
        <w:instrText xml:space="preserve"> SEQ Figure \* ARABIC </w:instrText>
      </w:r>
      <w:r>
        <w:fldChar w:fldCharType="separate"/>
      </w:r>
      <w:r w:rsidR="00071F7C">
        <w:rPr>
          <w:noProof/>
        </w:rPr>
        <w:t>49</w:t>
      </w:r>
      <w:r>
        <w:fldChar w:fldCharType="end"/>
      </w:r>
      <w:bookmarkEnd w:id="128"/>
      <w:r>
        <w:t>:  Exiting the programming menu.</w:t>
      </w:r>
      <w:bookmarkEnd w:id="129"/>
    </w:p>
    <w:p w14:paraId="234D2E85" w14:textId="34717656" w:rsidR="004E0F4D" w:rsidRDefault="004E0F4D">
      <w:pPr>
        <w:spacing w:line="276" w:lineRule="auto"/>
        <w:contextualSpacing w:val="0"/>
        <w:rPr>
          <w:rFonts w:asciiTheme="majorHAnsi" w:eastAsiaTheme="majorEastAsia" w:hAnsiTheme="majorHAnsi" w:cstheme="majorBidi"/>
          <w:bCs/>
          <w:sz w:val="24"/>
          <w:szCs w:val="26"/>
        </w:rPr>
      </w:pPr>
      <w:r>
        <w:br w:type="page"/>
      </w:r>
    </w:p>
    <w:p w14:paraId="790FAD79" w14:textId="77777777" w:rsidR="006107C7" w:rsidRDefault="006107C7">
      <w:pPr>
        <w:spacing w:line="276" w:lineRule="auto"/>
        <w:contextualSpacing w:val="0"/>
        <w:rPr>
          <w:rFonts w:asciiTheme="majorHAnsi" w:eastAsiaTheme="majorEastAsia" w:hAnsiTheme="majorHAnsi" w:cstheme="majorBidi"/>
          <w:b/>
          <w:bCs/>
          <w:sz w:val="28"/>
          <w:szCs w:val="28"/>
          <w:highlight w:val="lightGray"/>
        </w:rPr>
      </w:pPr>
      <w:r>
        <w:rPr>
          <w:highlight w:val="lightGray"/>
        </w:rPr>
        <w:lastRenderedPageBreak/>
        <w:br w:type="page"/>
      </w:r>
    </w:p>
    <w:p w14:paraId="21756EB3" w14:textId="7FB25FBC" w:rsidR="00A51730" w:rsidRDefault="00966B27" w:rsidP="006107C7">
      <w:pPr>
        <w:pStyle w:val="Heading1"/>
        <w:numPr>
          <w:ilvl w:val="0"/>
          <w:numId w:val="0"/>
        </w:numPr>
      </w:pPr>
      <w:r>
        <w:lastRenderedPageBreak/>
        <w:t>Bibliography</w:t>
      </w:r>
    </w:p>
    <w:p w14:paraId="079EA7B6" w14:textId="77777777" w:rsidR="00966B27" w:rsidRPr="00966B27" w:rsidRDefault="00966B27" w:rsidP="00966B27"/>
    <w:p w14:paraId="3ACD076F" w14:textId="77777777" w:rsidR="005C733D" w:rsidRPr="005C733D" w:rsidRDefault="00A51730" w:rsidP="005C733D">
      <w:pPr>
        <w:pStyle w:val="EndNoteBibliography"/>
      </w:pPr>
      <w:r>
        <w:fldChar w:fldCharType="begin"/>
      </w:r>
      <w:r>
        <w:instrText xml:space="preserve"> ADDIN EN.REFLIST </w:instrText>
      </w:r>
      <w:r>
        <w:fldChar w:fldCharType="separate"/>
      </w:r>
      <w:bookmarkStart w:id="130" w:name="_ENREF_1"/>
      <w:r w:rsidR="005C733D" w:rsidRPr="005C733D">
        <w:t xml:space="preserve">Foote, K. G. (1984). "Comparison of copper and tungsten carbide calibration spheres." </w:t>
      </w:r>
      <w:r w:rsidR="005C733D" w:rsidRPr="005C733D">
        <w:rPr>
          <w:u w:val="single"/>
        </w:rPr>
        <w:t>J. Acoust. Soc. Am.</w:t>
      </w:r>
      <w:r w:rsidR="005C733D" w:rsidRPr="005C733D">
        <w:t xml:space="preserve"> </w:t>
      </w:r>
      <w:r w:rsidR="005C733D" w:rsidRPr="005C733D">
        <w:rPr>
          <w:b/>
        </w:rPr>
        <w:t>75</w:t>
      </w:r>
      <w:r w:rsidR="005C733D" w:rsidRPr="005C733D">
        <w:t>(2): 5.</w:t>
      </w:r>
    </w:p>
    <w:p w14:paraId="185F1C09" w14:textId="77777777" w:rsidR="005C733D" w:rsidRPr="005C733D" w:rsidRDefault="005C733D" w:rsidP="005C733D">
      <w:pPr>
        <w:pStyle w:val="EndNoteBibliography"/>
        <w:spacing w:after="0"/>
        <w:ind w:left="720" w:hanging="720"/>
      </w:pPr>
      <w:r w:rsidRPr="005C733D">
        <w:tab/>
      </w:r>
      <w:bookmarkEnd w:id="130"/>
    </w:p>
    <w:p w14:paraId="4F5C73EF" w14:textId="77777777" w:rsidR="005C733D" w:rsidRPr="005C733D" w:rsidRDefault="005C733D" w:rsidP="005C733D">
      <w:pPr>
        <w:pStyle w:val="EndNoteBibliography"/>
      </w:pPr>
      <w:bookmarkStart w:id="131" w:name="_ENREF_2"/>
      <w:r w:rsidRPr="005C733D">
        <w:t xml:space="preserve">Foote, K. G. K., H. P.; Vestnes, G.; MacLennan, D. N. and Simmonds, E. J. (1987). "Calibration of acoustic instruments for fish density estimation: A practical guide. Int. Coun. Explor." </w:t>
      </w:r>
      <w:r w:rsidRPr="005C733D">
        <w:rPr>
          <w:u w:val="single"/>
        </w:rPr>
        <w:t>Sea Coop. Res. Rep.</w:t>
      </w:r>
      <w:r w:rsidRPr="005C733D">
        <w:t xml:space="preserve"> </w:t>
      </w:r>
      <w:r w:rsidRPr="005C733D">
        <w:rPr>
          <w:b/>
        </w:rPr>
        <w:t>144</w:t>
      </w:r>
      <w:r w:rsidRPr="005C733D">
        <w:t>: 1-69.</w:t>
      </w:r>
    </w:p>
    <w:p w14:paraId="13D7E98F" w14:textId="77777777" w:rsidR="005C733D" w:rsidRPr="005C733D" w:rsidRDefault="005C733D" w:rsidP="005C733D">
      <w:pPr>
        <w:pStyle w:val="EndNoteBibliography"/>
        <w:spacing w:after="0"/>
        <w:ind w:left="720" w:hanging="720"/>
      </w:pPr>
      <w:r w:rsidRPr="005C733D">
        <w:tab/>
      </w:r>
      <w:bookmarkEnd w:id="131"/>
    </w:p>
    <w:p w14:paraId="5D9A4B3D" w14:textId="77777777" w:rsidR="005C733D" w:rsidRPr="005C733D" w:rsidRDefault="005C733D" w:rsidP="005C733D">
      <w:pPr>
        <w:pStyle w:val="EndNoteBibliography"/>
      </w:pPr>
      <w:bookmarkStart w:id="132" w:name="_ENREF_3"/>
      <w:r w:rsidRPr="005C733D">
        <w:t>MacLennan, D. N. and I. Svellingen (1989). "Simple calibration technique for the split-beam echo-sounder."</w:t>
      </w:r>
    </w:p>
    <w:p w14:paraId="12B215A2" w14:textId="77777777" w:rsidR="005C733D" w:rsidRPr="005C733D" w:rsidRDefault="005C733D" w:rsidP="005C733D">
      <w:pPr>
        <w:pStyle w:val="EndNoteBibliography"/>
        <w:ind w:left="720" w:hanging="720"/>
      </w:pPr>
      <w:r w:rsidRPr="005C733D">
        <w:tab/>
      </w:r>
      <w:bookmarkEnd w:id="132"/>
    </w:p>
    <w:p w14:paraId="770CEC62" w14:textId="4F8DCA39" w:rsidR="004B6FF9" w:rsidRPr="004B6FF9" w:rsidRDefault="00A51730" w:rsidP="005C733D">
      <w:pPr>
        <w:ind w:left="720"/>
      </w:pPr>
      <w:r>
        <w:fldChar w:fldCharType="end"/>
      </w:r>
    </w:p>
    <w:sectPr w:rsidR="004B6FF9" w:rsidRPr="004B6FF9" w:rsidSect="005F5271">
      <w:footerReference w:type="default" r:id="rId81"/>
      <w:pgSz w:w="12240" w:h="15840" w:code="1"/>
      <w:pgMar w:top="864" w:right="1440" w:bottom="72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Marinna.Martini" w:date="2021-03-18T15:05:00Z" w:initials="M">
    <w:p w14:paraId="529A71CB" w14:textId="71BB49B4" w:rsidR="00612057" w:rsidRDefault="00612057">
      <w:pPr>
        <w:pStyle w:val="CommentText"/>
      </w:pPr>
      <w:r>
        <w:rPr>
          <w:rStyle w:val="CommentReference"/>
        </w:rPr>
        <w:annotationRef/>
      </w:r>
      <w:r>
        <w:t>Which two?  Why two?  Explains the extra</w:t>
      </w:r>
    </w:p>
  </w:comment>
  <w:comment w:id="22" w:author="Marinna.Martini" w:date="2021-03-18T15:06:00Z" w:initials="M">
    <w:p w14:paraId="04B83A72" w14:textId="12DB5827" w:rsidR="00612057" w:rsidRDefault="00612057">
      <w:pPr>
        <w:pStyle w:val="CommentText"/>
      </w:pPr>
      <w:r>
        <w:rPr>
          <w:rStyle w:val="CommentReference"/>
        </w:rPr>
        <w:annotationRef/>
      </w:r>
      <w:r>
        <w:t>Figure out how long and specify</w:t>
      </w:r>
    </w:p>
  </w:comment>
  <w:comment w:id="23" w:author="Marinna.Martini" w:date="2021-03-18T15:16:00Z" w:initials="M">
    <w:p w14:paraId="6EDEC3EE" w14:textId="11F277FD" w:rsidR="00612057" w:rsidRDefault="00612057">
      <w:pPr>
        <w:pStyle w:val="CommentText"/>
      </w:pPr>
      <w:r>
        <w:rPr>
          <w:rStyle w:val="CommentReference"/>
        </w:rPr>
        <w:annotationRef/>
      </w:r>
      <w:r>
        <w:t>How long are our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9A71CB" w15:done="0"/>
  <w15:commentEx w15:paraId="04B83A72" w15:done="0"/>
  <w15:commentEx w15:paraId="6EDEC3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2A03FB" w14:textId="77777777" w:rsidR="00C32B78" w:rsidRDefault="00C32B78" w:rsidP="00DA2FA9">
      <w:pPr>
        <w:spacing w:after="0"/>
      </w:pPr>
      <w:r>
        <w:separator/>
      </w:r>
    </w:p>
  </w:endnote>
  <w:endnote w:type="continuationSeparator" w:id="0">
    <w:p w14:paraId="77FDD9CE" w14:textId="77777777" w:rsidR="00C32B78" w:rsidRDefault="00C32B78" w:rsidP="00DA2F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D28B6" w14:textId="645799A6" w:rsidR="00612057" w:rsidRDefault="00612057" w:rsidP="00646DA0">
    <w:pPr>
      <w:spacing w:after="0"/>
      <w:jc w:val="center"/>
    </w:pPr>
    <w:r>
      <w:rPr>
        <w:sz w:val="24"/>
        <w:szCs w:val="24"/>
      </w:rPr>
      <w:t>March, 2021</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AB2B6C">
      <w:rPr>
        <w:sz w:val="24"/>
        <w:szCs w:val="24"/>
      </w:rPr>
      <w:fldChar w:fldCharType="begin"/>
    </w:r>
    <w:r w:rsidRPr="00AB2B6C">
      <w:rPr>
        <w:sz w:val="24"/>
        <w:szCs w:val="24"/>
      </w:rPr>
      <w:instrText xml:space="preserve"> PAGE   \* MERGEFORMAT </w:instrText>
    </w:r>
    <w:r w:rsidRPr="00AB2B6C">
      <w:rPr>
        <w:sz w:val="24"/>
        <w:szCs w:val="24"/>
      </w:rPr>
      <w:fldChar w:fldCharType="separate"/>
    </w:r>
    <w:r w:rsidR="00191ED6">
      <w:rPr>
        <w:noProof/>
        <w:sz w:val="24"/>
        <w:szCs w:val="24"/>
      </w:rPr>
      <w:t>3</w:t>
    </w:r>
    <w:r w:rsidRPr="00AB2B6C">
      <w:rPr>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BF37C6" w14:textId="77777777" w:rsidR="00C32B78" w:rsidRDefault="00C32B78" w:rsidP="00DA2FA9">
      <w:pPr>
        <w:spacing w:after="0"/>
      </w:pPr>
      <w:r>
        <w:separator/>
      </w:r>
    </w:p>
  </w:footnote>
  <w:footnote w:type="continuationSeparator" w:id="0">
    <w:p w14:paraId="1B094C61" w14:textId="77777777" w:rsidR="00C32B78" w:rsidRDefault="00C32B78" w:rsidP="00DA2F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C7FE0"/>
    <w:multiLevelType w:val="hybridMultilevel"/>
    <w:tmpl w:val="2CF40512"/>
    <w:lvl w:ilvl="0" w:tplc="1E34095A">
      <w:numFmt w:val="bullet"/>
      <w:lvlText w:val="-"/>
      <w:lvlJc w:val="left"/>
      <w:pPr>
        <w:ind w:left="720" w:hanging="360"/>
      </w:pPr>
      <w:rPr>
        <w:rFonts w:ascii="Calibri" w:eastAsiaTheme="minorHAnsi" w:hAnsi="Calibri"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130BB9"/>
    <w:multiLevelType w:val="multilevel"/>
    <w:tmpl w:val="435C7DAE"/>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2C60C4"/>
    <w:multiLevelType w:val="hybridMultilevel"/>
    <w:tmpl w:val="1BA02C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F0325"/>
    <w:multiLevelType w:val="hybridMultilevel"/>
    <w:tmpl w:val="BD28582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461D42"/>
    <w:multiLevelType w:val="hybridMultilevel"/>
    <w:tmpl w:val="5C54672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E755911"/>
    <w:multiLevelType w:val="hybridMultilevel"/>
    <w:tmpl w:val="5FACC62E"/>
    <w:lvl w:ilvl="0" w:tplc="6654156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1B2EE6"/>
    <w:multiLevelType w:val="hybridMultilevel"/>
    <w:tmpl w:val="CA9078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F346F3F"/>
    <w:multiLevelType w:val="hybridMultilevel"/>
    <w:tmpl w:val="279835DA"/>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10DE3EC8"/>
    <w:multiLevelType w:val="hybridMultilevel"/>
    <w:tmpl w:val="543AB902"/>
    <w:lvl w:ilvl="0" w:tplc="39D04E16">
      <w:start w:val="1"/>
      <w:numFmt w:val="upperRoman"/>
      <w:lvlText w:val="%1."/>
      <w:lvlJc w:val="left"/>
      <w:pPr>
        <w:ind w:left="720" w:hanging="72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14B1D4A"/>
    <w:multiLevelType w:val="hybridMultilevel"/>
    <w:tmpl w:val="A4F6E0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433361"/>
    <w:multiLevelType w:val="hybridMultilevel"/>
    <w:tmpl w:val="E354CC24"/>
    <w:lvl w:ilvl="0" w:tplc="1E22503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E15D77"/>
    <w:multiLevelType w:val="hybridMultilevel"/>
    <w:tmpl w:val="DDCA26C8"/>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BE05DB"/>
    <w:multiLevelType w:val="hybridMultilevel"/>
    <w:tmpl w:val="B0BE1342"/>
    <w:lvl w:ilvl="0" w:tplc="A8426E0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2C756C"/>
    <w:multiLevelType w:val="hybridMultilevel"/>
    <w:tmpl w:val="2AEAA906"/>
    <w:lvl w:ilvl="0" w:tplc="E466D4F8">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6E5321"/>
    <w:multiLevelType w:val="multilevel"/>
    <w:tmpl w:val="0B1C7C4A"/>
    <w:lvl w:ilvl="0">
      <w:start w:val="1"/>
      <w:numFmt w:val="upperRoman"/>
      <w:lvlText w:val="%1."/>
      <w:lvlJc w:val="left"/>
      <w:pPr>
        <w:ind w:left="0" w:firstLine="0"/>
      </w:pPr>
      <w:rPr>
        <w:b w:val="0"/>
      </w:rPr>
    </w:lvl>
    <w:lvl w:ilvl="1">
      <w:start w:val="1"/>
      <w:numFmt w:val="upperLetter"/>
      <w:lvlText w:val="%2."/>
      <w:lvlJc w:val="left"/>
      <w:pPr>
        <w:ind w:left="720" w:firstLine="0"/>
      </w:pPr>
      <w:rPr>
        <w:b/>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5" w15:restartNumberingAfterBreak="0">
    <w:nsid w:val="33447BB5"/>
    <w:multiLevelType w:val="hybridMultilevel"/>
    <w:tmpl w:val="52C4B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C2F0C"/>
    <w:multiLevelType w:val="hybridMultilevel"/>
    <w:tmpl w:val="182E08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9510FE6"/>
    <w:multiLevelType w:val="multilevel"/>
    <w:tmpl w:val="BD6ED54C"/>
    <w:lvl w:ilvl="0">
      <w:start w:val="1"/>
      <w:numFmt w:val="upperRoman"/>
      <w:pStyle w:val="Heading1"/>
      <w:lvlText w:val="%1."/>
      <w:lvlJc w:val="left"/>
      <w:pPr>
        <w:ind w:left="0" w:firstLine="0"/>
      </w:pPr>
      <w:rPr>
        <w:rFonts w:asciiTheme="majorHAnsi" w:hAnsiTheme="majorHAnsi" w:hint="default"/>
        <w:b/>
        <w:color w:val="auto"/>
      </w:rPr>
    </w:lvl>
    <w:lvl w:ilvl="1">
      <w:start w:val="1"/>
      <w:numFmt w:val="upperLetter"/>
      <w:pStyle w:val="Heading2"/>
      <w:lvlText w:val="%2:"/>
      <w:lvlJc w:val="left"/>
      <w:pPr>
        <w:ind w:left="270" w:firstLine="0"/>
      </w:pPr>
      <w:rPr>
        <w:rFonts w:asciiTheme="majorHAnsi" w:eastAsiaTheme="majorEastAsia" w:hAnsiTheme="majorHAnsi" w:cstheme="majorBidi" w:hint="default"/>
        <w:b/>
        <w:color w:val="auto"/>
      </w:rPr>
    </w:lvl>
    <w:lvl w:ilvl="2">
      <w:start w:val="1"/>
      <w:numFmt w:val="decimal"/>
      <w:pStyle w:val="Heading3"/>
      <w:lvlText w:val="%3."/>
      <w:lvlJc w:val="left"/>
      <w:pPr>
        <w:ind w:left="1710" w:firstLine="0"/>
      </w:pPr>
      <w:rPr>
        <w:rFonts w:hint="default"/>
        <w:b w:val="0"/>
        <w:color w:val="auto"/>
        <w:u w:val="none"/>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8" w15:restartNumberingAfterBreak="0">
    <w:nsid w:val="3AD12016"/>
    <w:multiLevelType w:val="hybridMultilevel"/>
    <w:tmpl w:val="A286714A"/>
    <w:lvl w:ilvl="0" w:tplc="F41A13D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E0179B"/>
    <w:multiLevelType w:val="hybridMultilevel"/>
    <w:tmpl w:val="508C9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65412A"/>
    <w:multiLevelType w:val="hybridMultilevel"/>
    <w:tmpl w:val="63C03F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F83EAC"/>
    <w:multiLevelType w:val="hybridMultilevel"/>
    <w:tmpl w:val="93ACDB2A"/>
    <w:lvl w:ilvl="0" w:tplc="0409000F">
      <w:start w:val="1"/>
      <w:numFmt w:val="decimal"/>
      <w:lvlText w:val="%1."/>
      <w:lvlJc w:val="left"/>
      <w:pPr>
        <w:ind w:left="1440" w:hanging="360"/>
      </w:pPr>
    </w:lvl>
    <w:lvl w:ilvl="1" w:tplc="90AA577C">
      <w:start w:val="1"/>
      <w:numFmt w:val="lowerLetter"/>
      <w:lvlText w:val="%2."/>
      <w:lvlJc w:val="left"/>
      <w:pPr>
        <w:ind w:left="2520" w:hanging="72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58254EC"/>
    <w:multiLevelType w:val="hybridMultilevel"/>
    <w:tmpl w:val="BE3452F0"/>
    <w:lvl w:ilvl="0" w:tplc="4ADE772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E94EED"/>
    <w:multiLevelType w:val="multilevel"/>
    <w:tmpl w:val="5D0E6DA8"/>
    <w:lvl w:ilvl="0">
      <w:start w:val="1"/>
      <w:numFmt w:val="decimal"/>
      <w:lvlText w:val="%1."/>
      <w:lvlJc w:val="left"/>
      <w:pPr>
        <w:ind w:left="0" w:firstLine="0"/>
      </w:pPr>
      <w:rPr>
        <w:rFonts w:hint="default"/>
        <w:b/>
        <w:color w:val="auto"/>
      </w:rPr>
    </w:lvl>
    <w:lvl w:ilvl="1">
      <w:start w:val="1"/>
      <w:numFmt w:val="upperLetter"/>
      <w:lvlText w:val="%2."/>
      <w:lvlJc w:val="left"/>
      <w:pPr>
        <w:ind w:left="270" w:firstLine="0"/>
      </w:pPr>
      <w:rPr>
        <w:rFonts w:asciiTheme="majorHAnsi" w:eastAsiaTheme="majorEastAsia" w:hAnsiTheme="majorHAnsi" w:cstheme="majorBidi" w:hint="default"/>
        <w:b/>
        <w:color w:val="auto"/>
      </w:rPr>
    </w:lvl>
    <w:lvl w:ilvl="2">
      <w:start w:val="1"/>
      <w:numFmt w:val="decimal"/>
      <w:lvlText w:val="%3."/>
      <w:lvlJc w:val="left"/>
      <w:pPr>
        <w:ind w:left="1710" w:firstLine="0"/>
      </w:pPr>
      <w:rPr>
        <w:rFonts w:hint="default"/>
        <w:b w:val="0"/>
        <w:color w:val="auto"/>
        <w:u w:val="none"/>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4" w15:restartNumberingAfterBreak="0">
    <w:nsid w:val="498B2E5B"/>
    <w:multiLevelType w:val="hybridMultilevel"/>
    <w:tmpl w:val="8610A7CE"/>
    <w:lvl w:ilvl="0" w:tplc="A8426E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F5D668C"/>
    <w:multiLevelType w:val="hybridMultilevel"/>
    <w:tmpl w:val="1FB4C3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057275"/>
    <w:multiLevelType w:val="multilevel"/>
    <w:tmpl w:val="A20C2D0A"/>
    <w:lvl w:ilvl="0">
      <w:start w:val="1"/>
      <w:numFmt w:val="upperRoman"/>
      <w:lvlText w:val="%1."/>
      <w:lvlJc w:val="left"/>
      <w:pPr>
        <w:ind w:left="0" w:firstLine="0"/>
      </w:pPr>
    </w:lvl>
    <w:lvl w:ilvl="1">
      <w:start w:val="1"/>
      <w:numFmt w:val="decimal"/>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7" w15:restartNumberingAfterBreak="0">
    <w:nsid w:val="58730AC2"/>
    <w:multiLevelType w:val="hybridMultilevel"/>
    <w:tmpl w:val="A790B4C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0C4E84"/>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60AB5E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1096973"/>
    <w:multiLevelType w:val="multilevel"/>
    <w:tmpl w:val="435C7DAE"/>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BD172D3"/>
    <w:multiLevelType w:val="hybridMultilevel"/>
    <w:tmpl w:val="D312E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9A1046"/>
    <w:multiLevelType w:val="hybridMultilevel"/>
    <w:tmpl w:val="FE14E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355593"/>
    <w:multiLevelType w:val="hybridMultilevel"/>
    <w:tmpl w:val="5A1C4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5C005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5EC1E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867621C"/>
    <w:multiLevelType w:val="hybridMultilevel"/>
    <w:tmpl w:val="1D046FEC"/>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B500B87"/>
    <w:multiLevelType w:val="hybridMultilevel"/>
    <w:tmpl w:val="AF1C47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CD4142"/>
    <w:multiLevelType w:val="hybridMultilevel"/>
    <w:tmpl w:val="97BCAE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CC60EE6"/>
    <w:multiLevelType w:val="multilevel"/>
    <w:tmpl w:val="6D6E9C7C"/>
    <w:lvl w:ilvl="0">
      <w:start w:val="1"/>
      <w:numFmt w:val="decimal"/>
      <w:lvlText w:val="%1.0"/>
      <w:lvlJc w:val="left"/>
      <w:pPr>
        <w:ind w:left="444" w:hanging="444"/>
      </w:pPr>
      <w:rPr>
        <w:rFonts w:hint="default"/>
      </w:rPr>
    </w:lvl>
    <w:lvl w:ilvl="1">
      <w:start w:val="1"/>
      <w:numFmt w:val="decimal"/>
      <w:lvlText w:val="%1.%2"/>
      <w:lvlJc w:val="left"/>
      <w:pPr>
        <w:ind w:left="1164" w:hanging="44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0" w15:restartNumberingAfterBreak="0">
    <w:nsid w:val="7D2251AE"/>
    <w:multiLevelType w:val="hybridMultilevel"/>
    <w:tmpl w:val="8766B5C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2"/>
  </w:num>
  <w:num w:numId="2">
    <w:abstractNumId w:val="31"/>
  </w:num>
  <w:num w:numId="3">
    <w:abstractNumId w:val="17"/>
  </w:num>
  <w:num w:numId="4">
    <w:abstractNumId w:val="8"/>
  </w:num>
  <w:num w:numId="5">
    <w:abstractNumId w:val="14"/>
  </w:num>
  <w:num w:numId="6">
    <w:abstractNumId w:val="17"/>
    <w:lvlOverride w:ilvl="0">
      <w:startOverride w:val="4"/>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num>
  <w:num w:numId="8">
    <w:abstractNumId w:val="1"/>
  </w:num>
  <w:num w:numId="9">
    <w:abstractNumId w:val="10"/>
  </w:num>
  <w:num w:numId="10">
    <w:abstractNumId w:val="28"/>
  </w:num>
  <w:num w:numId="11">
    <w:abstractNumId w:val="38"/>
  </w:num>
  <w:num w:numId="12">
    <w:abstractNumId w:val="40"/>
  </w:num>
  <w:num w:numId="13">
    <w:abstractNumId w:val="26"/>
  </w:num>
  <w:num w:numId="14">
    <w:abstractNumId w:val="29"/>
  </w:num>
  <w:num w:numId="15">
    <w:abstractNumId w:val="34"/>
  </w:num>
  <w:num w:numId="16">
    <w:abstractNumId w:val="21"/>
  </w:num>
  <w:num w:numId="17">
    <w:abstractNumId w:val="6"/>
  </w:num>
  <w:num w:numId="18">
    <w:abstractNumId w:val="32"/>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27"/>
  </w:num>
  <w:num w:numId="25">
    <w:abstractNumId w:val="36"/>
  </w:num>
  <w:num w:numId="26">
    <w:abstractNumId w:val="4"/>
  </w:num>
  <w:num w:numId="27">
    <w:abstractNumId w:val="24"/>
  </w:num>
  <w:num w:numId="28">
    <w:abstractNumId w:val="3"/>
  </w:num>
  <w:num w:numId="29">
    <w:abstractNumId w:val="12"/>
  </w:num>
  <w:num w:numId="30">
    <w:abstractNumId w:val="23"/>
  </w:num>
  <w:num w:numId="31">
    <w:abstractNumId w:val="13"/>
  </w:num>
  <w:num w:numId="32">
    <w:abstractNumId w:val="7"/>
  </w:num>
  <w:num w:numId="33">
    <w:abstractNumId w:val="2"/>
  </w:num>
  <w:num w:numId="34">
    <w:abstractNumId w:val="11"/>
  </w:num>
  <w:num w:numId="35">
    <w:abstractNumId w:val="9"/>
  </w:num>
  <w:num w:numId="36">
    <w:abstractNumId w:val="33"/>
  </w:num>
  <w:num w:numId="37">
    <w:abstractNumId w:val="35"/>
  </w:num>
  <w:num w:numId="38">
    <w:abstractNumId w:val="18"/>
  </w:num>
  <w:num w:numId="39">
    <w:abstractNumId w:val="39"/>
  </w:num>
  <w:num w:numId="40">
    <w:abstractNumId w:val="25"/>
  </w:num>
  <w:num w:numId="41">
    <w:abstractNumId w:val="37"/>
  </w:num>
  <w:num w:numId="42">
    <w:abstractNumId w:val="20"/>
  </w:num>
  <w:num w:numId="43">
    <w:abstractNumId w:val="15"/>
  </w:num>
  <w:num w:numId="44">
    <w:abstractNumId w:val="5"/>
  </w:num>
  <w:num w:numId="45">
    <w:abstractNumId w:val="0"/>
  </w:num>
  <w:num w:numId="4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6"/>
  </w:num>
  <w:num w:numId="4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nna.Martini">
    <w15:presenceInfo w15:providerId="None" w15:userId="Marinna.Mart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stzwwvoze5pge20sq5rfdrv5ptvvsxv9da&quot;&gt;NOAA EndNote Library&lt;record-ids&gt;&lt;item&gt;156&lt;/item&gt;&lt;item&gt;622&lt;/item&gt;&lt;item&gt;623&lt;/item&gt;&lt;/record-ids&gt;&lt;/item&gt;&lt;/Libraries&gt;"/>
  </w:docVars>
  <w:rsids>
    <w:rsidRoot w:val="007C6E10"/>
    <w:rsid w:val="00000864"/>
    <w:rsid w:val="00013316"/>
    <w:rsid w:val="00026026"/>
    <w:rsid w:val="000267EB"/>
    <w:rsid w:val="00031833"/>
    <w:rsid w:val="000350FF"/>
    <w:rsid w:val="00036608"/>
    <w:rsid w:val="000439D4"/>
    <w:rsid w:val="000504D2"/>
    <w:rsid w:val="00054944"/>
    <w:rsid w:val="000552E2"/>
    <w:rsid w:val="000622C9"/>
    <w:rsid w:val="00062599"/>
    <w:rsid w:val="00065A58"/>
    <w:rsid w:val="0006720B"/>
    <w:rsid w:val="00071F7C"/>
    <w:rsid w:val="00072C3E"/>
    <w:rsid w:val="0007311D"/>
    <w:rsid w:val="00073E24"/>
    <w:rsid w:val="00080DD8"/>
    <w:rsid w:val="00081B6F"/>
    <w:rsid w:val="000A1F38"/>
    <w:rsid w:val="000B034A"/>
    <w:rsid w:val="000B0EC7"/>
    <w:rsid w:val="000B1B12"/>
    <w:rsid w:val="000B6F03"/>
    <w:rsid w:val="000C2C80"/>
    <w:rsid w:val="000C4507"/>
    <w:rsid w:val="000C4F86"/>
    <w:rsid w:val="000C7786"/>
    <w:rsid w:val="000D1313"/>
    <w:rsid w:val="000D39A8"/>
    <w:rsid w:val="000E07B4"/>
    <w:rsid w:val="000E0C8B"/>
    <w:rsid w:val="000E158F"/>
    <w:rsid w:val="000E2899"/>
    <w:rsid w:val="000F05E1"/>
    <w:rsid w:val="000F46D0"/>
    <w:rsid w:val="001123DA"/>
    <w:rsid w:val="00120932"/>
    <w:rsid w:val="001210C4"/>
    <w:rsid w:val="001347A2"/>
    <w:rsid w:val="00136B6A"/>
    <w:rsid w:val="001458A0"/>
    <w:rsid w:val="00152EF9"/>
    <w:rsid w:val="00153C77"/>
    <w:rsid w:val="001540EA"/>
    <w:rsid w:val="00156B91"/>
    <w:rsid w:val="001612DC"/>
    <w:rsid w:val="0016358B"/>
    <w:rsid w:val="0016553F"/>
    <w:rsid w:val="001752DA"/>
    <w:rsid w:val="00183EEB"/>
    <w:rsid w:val="00190F36"/>
    <w:rsid w:val="00191ED6"/>
    <w:rsid w:val="001957B9"/>
    <w:rsid w:val="001A173C"/>
    <w:rsid w:val="001A72E8"/>
    <w:rsid w:val="001C206B"/>
    <w:rsid w:val="001C2D91"/>
    <w:rsid w:val="001C2DC3"/>
    <w:rsid w:val="001C3FDC"/>
    <w:rsid w:val="001C4D6D"/>
    <w:rsid w:val="001D0318"/>
    <w:rsid w:val="001D36BC"/>
    <w:rsid w:val="001D548D"/>
    <w:rsid w:val="001D56C5"/>
    <w:rsid w:val="001D5712"/>
    <w:rsid w:val="001E0AA1"/>
    <w:rsid w:val="001E33F8"/>
    <w:rsid w:val="001F4347"/>
    <w:rsid w:val="00203281"/>
    <w:rsid w:val="00205924"/>
    <w:rsid w:val="002109F4"/>
    <w:rsid w:val="00212EC4"/>
    <w:rsid w:val="0021535D"/>
    <w:rsid w:val="002155BE"/>
    <w:rsid w:val="00224915"/>
    <w:rsid w:val="002259E1"/>
    <w:rsid w:val="00233FB1"/>
    <w:rsid w:val="00235408"/>
    <w:rsid w:val="00241447"/>
    <w:rsid w:val="00242C41"/>
    <w:rsid w:val="0024416C"/>
    <w:rsid w:val="00244B40"/>
    <w:rsid w:val="00266146"/>
    <w:rsid w:val="00266922"/>
    <w:rsid w:val="00276C32"/>
    <w:rsid w:val="002838BE"/>
    <w:rsid w:val="00290E92"/>
    <w:rsid w:val="002926E2"/>
    <w:rsid w:val="002927F0"/>
    <w:rsid w:val="002956AD"/>
    <w:rsid w:val="002A1795"/>
    <w:rsid w:val="002B4A1B"/>
    <w:rsid w:val="002B6097"/>
    <w:rsid w:val="002C68FF"/>
    <w:rsid w:val="002D2344"/>
    <w:rsid w:val="002F75CF"/>
    <w:rsid w:val="003005C8"/>
    <w:rsid w:val="00307E55"/>
    <w:rsid w:val="0031093E"/>
    <w:rsid w:val="003174C9"/>
    <w:rsid w:val="0032141A"/>
    <w:rsid w:val="00326761"/>
    <w:rsid w:val="003401A5"/>
    <w:rsid w:val="00347021"/>
    <w:rsid w:val="00355AF8"/>
    <w:rsid w:val="003656BD"/>
    <w:rsid w:val="00373143"/>
    <w:rsid w:val="00374B0A"/>
    <w:rsid w:val="003800BE"/>
    <w:rsid w:val="003953A9"/>
    <w:rsid w:val="003A66AD"/>
    <w:rsid w:val="003B1843"/>
    <w:rsid w:val="003C37FA"/>
    <w:rsid w:val="003D6FC0"/>
    <w:rsid w:val="003E56B4"/>
    <w:rsid w:val="003E735D"/>
    <w:rsid w:val="003F08A5"/>
    <w:rsid w:val="003F62FD"/>
    <w:rsid w:val="004005C9"/>
    <w:rsid w:val="00402D55"/>
    <w:rsid w:val="00411FEA"/>
    <w:rsid w:val="00412C15"/>
    <w:rsid w:val="004200D9"/>
    <w:rsid w:val="0042428D"/>
    <w:rsid w:val="00424F35"/>
    <w:rsid w:val="004339F2"/>
    <w:rsid w:val="00433B87"/>
    <w:rsid w:val="004406B2"/>
    <w:rsid w:val="00454018"/>
    <w:rsid w:val="0046304C"/>
    <w:rsid w:val="0046730A"/>
    <w:rsid w:val="00467A74"/>
    <w:rsid w:val="004760E8"/>
    <w:rsid w:val="004763FF"/>
    <w:rsid w:val="00481080"/>
    <w:rsid w:val="0048767E"/>
    <w:rsid w:val="004A42B2"/>
    <w:rsid w:val="004B6FF9"/>
    <w:rsid w:val="004C256D"/>
    <w:rsid w:val="004C374A"/>
    <w:rsid w:val="004D19A2"/>
    <w:rsid w:val="004D432C"/>
    <w:rsid w:val="004E0F4D"/>
    <w:rsid w:val="004E535D"/>
    <w:rsid w:val="004E615B"/>
    <w:rsid w:val="004E6351"/>
    <w:rsid w:val="004E748A"/>
    <w:rsid w:val="004E7BD5"/>
    <w:rsid w:val="004F0C57"/>
    <w:rsid w:val="004F199A"/>
    <w:rsid w:val="004F23A6"/>
    <w:rsid w:val="004F393B"/>
    <w:rsid w:val="00505653"/>
    <w:rsid w:val="0050572B"/>
    <w:rsid w:val="00512E34"/>
    <w:rsid w:val="00513118"/>
    <w:rsid w:val="005221FD"/>
    <w:rsid w:val="00522981"/>
    <w:rsid w:val="00524571"/>
    <w:rsid w:val="0052626D"/>
    <w:rsid w:val="00526281"/>
    <w:rsid w:val="00532673"/>
    <w:rsid w:val="00533B1C"/>
    <w:rsid w:val="00535976"/>
    <w:rsid w:val="00537D5C"/>
    <w:rsid w:val="005625B7"/>
    <w:rsid w:val="00563E42"/>
    <w:rsid w:val="00567A82"/>
    <w:rsid w:val="00577C26"/>
    <w:rsid w:val="00580EBB"/>
    <w:rsid w:val="00587494"/>
    <w:rsid w:val="00594F92"/>
    <w:rsid w:val="00597707"/>
    <w:rsid w:val="005A0C36"/>
    <w:rsid w:val="005A3AF5"/>
    <w:rsid w:val="005A4E52"/>
    <w:rsid w:val="005A6A04"/>
    <w:rsid w:val="005B06A4"/>
    <w:rsid w:val="005B2EBC"/>
    <w:rsid w:val="005B5E46"/>
    <w:rsid w:val="005C43FC"/>
    <w:rsid w:val="005C5FFD"/>
    <w:rsid w:val="005C733D"/>
    <w:rsid w:val="005C75D2"/>
    <w:rsid w:val="005D386E"/>
    <w:rsid w:val="005E7848"/>
    <w:rsid w:val="005F2A81"/>
    <w:rsid w:val="005F5271"/>
    <w:rsid w:val="006034FA"/>
    <w:rsid w:val="006107C7"/>
    <w:rsid w:val="00611631"/>
    <w:rsid w:val="00612057"/>
    <w:rsid w:val="00614ACA"/>
    <w:rsid w:val="00624C64"/>
    <w:rsid w:val="00624D9F"/>
    <w:rsid w:val="006253AF"/>
    <w:rsid w:val="006279BC"/>
    <w:rsid w:val="00646DA0"/>
    <w:rsid w:val="00647C92"/>
    <w:rsid w:val="00653269"/>
    <w:rsid w:val="00653EF0"/>
    <w:rsid w:val="00660A20"/>
    <w:rsid w:val="00663978"/>
    <w:rsid w:val="0066632A"/>
    <w:rsid w:val="00670C7B"/>
    <w:rsid w:val="00671C3A"/>
    <w:rsid w:val="00672806"/>
    <w:rsid w:val="006757DC"/>
    <w:rsid w:val="006831D2"/>
    <w:rsid w:val="006869D6"/>
    <w:rsid w:val="00686B38"/>
    <w:rsid w:val="00687F41"/>
    <w:rsid w:val="00691395"/>
    <w:rsid w:val="006949A7"/>
    <w:rsid w:val="006A6599"/>
    <w:rsid w:val="006B0FC1"/>
    <w:rsid w:val="006C08DD"/>
    <w:rsid w:val="006C2FC6"/>
    <w:rsid w:val="006C448D"/>
    <w:rsid w:val="006C48F4"/>
    <w:rsid w:val="006C5702"/>
    <w:rsid w:val="006F038A"/>
    <w:rsid w:val="00702F05"/>
    <w:rsid w:val="00707B1A"/>
    <w:rsid w:val="007118E1"/>
    <w:rsid w:val="0071227A"/>
    <w:rsid w:val="00714FE3"/>
    <w:rsid w:val="00725CE7"/>
    <w:rsid w:val="0073276C"/>
    <w:rsid w:val="00733930"/>
    <w:rsid w:val="00734FF3"/>
    <w:rsid w:val="00735976"/>
    <w:rsid w:val="00736CC3"/>
    <w:rsid w:val="00737D44"/>
    <w:rsid w:val="0074249C"/>
    <w:rsid w:val="007525D2"/>
    <w:rsid w:val="0075481C"/>
    <w:rsid w:val="00754EDA"/>
    <w:rsid w:val="00760F45"/>
    <w:rsid w:val="007724AA"/>
    <w:rsid w:val="007778F9"/>
    <w:rsid w:val="00782122"/>
    <w:rsid w:val="00795A56"/>
    <w:rsid w:val="007A562F"/>
    <w:rsid w:val="007B2A53"/>
    <w:rsid w:val="007B32A4"/>
    <w:rsid w:val="007B5A7A"/>
    <w:rsid w:val="007C142B"/>
    <w:rsid w:val="007C6E10"/>
    <w:rsid w:val="007D6599"/>
    <w:rsid w:val="007E3D05"/>
    <w:rsid w:val="007E5E5D"/>
    <w:rsid w:val="007E5FD4"/>
    <w:rsid w:val="007E6356"/>
    <w:rsid w:val="007F1815"/>
    <w:rsid w:val="007F35E7"/>
    <w:rsid w:val="00800446"/>
    <w:rsid w:val="008031A2"/>
    <w:rsid w:val="00803A54"/>
    <w:rsid w:val="008046EE"/>
    <w:rsid w:val="00806A5C"/>
    <w:rsid w:val="008104B9"/>
    <w:rsid w:val="008115B6"/>
    <w:rsid w:val="00816933"/>
    <w:rsid w:val="0082076C"/>
    <w:rsid w:val="008262EA"/>
    <w:rsid w:val="0082757B"/>
    <w:rsid w:val="00833B45"/>
    <w:rsid w:val="00840F03"/>
    <w:rsid w:val="00841348"/>
    <w:rsid w:val="00846579"/>
    <w:rsid w:val="00850A95"/>
    <w:rsid w:val="008510F9"/>
    <w:rsid w:val="008532E4"/>
    <w:rsid w:val="00856E2B"/>
    <w:rsid w:val="00862629"/>
    <w:rsid w:val="00880C02"/>
    <w:rsid w:val="008833A3"/>
    <w:rsid w:val="0089281B"/>
    <w:rsid w:val="00894797"/>
    <w:rsid w:val="008A05B5"/>
    <w:rsid w:val="008A3BA2"/>
    <w:rsid w:val="008A58FB"/>
    <w:rsid w:val="008B0B6A"/>
    <w:rsid w:val="008B6A0C"/>
    <w:rsid w:val="008C7B53"/>
    <w:rsid w:val="008D2225"/>
    <w:rsid w:val="008D2A5A"/>
    <w:rsid w:val="008D3B9E"/>
    <w:rsid w:val="008F3BF2"/>
    <w:rsid w:val="00901E48"/>
    <w:rsid w:val="00902928"/>
    <w:rsid w:val="00907B3A"/>
    <w:rsid w:val="00914B8A"/>
    <w:rsid w:val="00921C26"/>
    <w:rsid w:val="00924F2B"/>
    <w:rsid w:val="00925A68"/>
    <w:rsid w:val="00926751"/>
    <w:rsid w:val="00940A39"/>
    <w:rsid w:val="0094682A"/>
    <w:rsid w:val="00950C6B"/>
    <w:rsid w:val="0095582A"/>
    <w:rsid w:val="00963EE5"/>
    <w:rsid w:val="00966B27"/>
    <w:rsid w:val="00971F13"/>
    <w:rsid w:val="009733F4"/>
    <w:rsid w:val="0097499C"/>
    <w:rsid w:val="00984FCC"/>
    <w:rsid w:val="00987BC0"/>
    <w:rsid w:val="00994B10"/>
    <w:rsid w:val="00994F0F"/>
    <w:rsid w:val="00995AE3"/>
    <w:rsid w:val="00997060"/>
    <w:rsid w:val="009A1300"/>
    <w:rsid w:val="009A2111"/>
    <w:rsid w:val="009A66F8"/>
    <w:rsid w:val="009C1703"/>
    <w:rsid w:val="009C2C2C"/>
    <w:rsid w:val="009C7BBF"/>
    <w:rsid w:val="009E4535"/>
    <w:rsid w:val="009E74F2"/>
    <w:rsid w:val="009F78A7"/>
    <w:rsid w:val="00A01058"/>
    <w:rsid w:val="00A07E9C"/>
    <w:rsid w:val="00A1205A"/>
    <w:rsid w:val="00A124A6"/>
    <w:rsid w:val="00A128B2"/>
    <w:rsid w:val="00A141B2"/>
    <w:rsid w:val="00A1515A"/>
    <w:rsid w:val="00A16BFD"/>
    <w:rsid w:val="00A20A4F"/>
    <w:rsid w:val="00A2583B"/>
    <w:rsid w:val="00A43300"/>
    <w:rsid w:val="00A44855"/>
    <w:rsid w:val="00A47C8B"/>
    <w:rsid w:val="00A51730"/>
    <w:rsid w:val="00A579AD"/>
    <w:rsid w:val="00A644B3"/>
    <w:rsid w:val="00A762A6"/>
    <w:rsid w:val="00A76A7D"/>
    <w:rsid w:val="00A817A0"/>
    <w:rsid w:val="00A82B3A"/>
    <w:rsid w:val="00A8589B"/>
    <w:rsid w:val="00A87D2C"/>
    <w:rsid w:val="00A9271C"/>
    <w:rsid w:val="00AA1B95"/>
    <w:rsid w:val="00AA38A9"/>
    <w:rsid w:val="00AA3FAD"/>
    <w:rsid w:val="00AA4706"/>
    <w:rsid w:val="00AB2B6C"/>
    <w:rsid w:val="00AB6FA5"/>
    <w:rsid w:val="00AB7AAE"/>
    <w:rsid w:val="00AC47ED"/>
    <w:rsid w:val="00AD0423"/>
    <w:rsid w:val="00AD56F1"/>
    <w:rsid w:val="00AE6C6D"/>
    <w:rsid w:val="00AF3A98"/>
    <w:rsid w:val="00AF5512"/>
    <w:rsid w:val="00AF63C4"/>
    <w:rsid w:val="00B02C4C"/>
    <w:rsid w:val="00B07C68"/>
    <w:rsid w:val="00B102BC"/>
    <w:rsid w:val="00B3441D"/>
    <w:rsid w:val="00B415C9"/>
    <w:rsid w:val="00B41CBB"/>
    <w:rsid w:val="00B464CF"/>
    <w:rsid w:val="00B4740C"/>
    <w:rsid w:val="00B56050"/>
    <w:rsid w:val="00B60A7A"/>
    <w:rsid w:val="00B65377"/>
    <w:rsid w:val="00B83657"/>
    <w:rsid w:val="00B90B44"/>
    <w:rsid w:val="00B91350"/>
    <w:rsid w:val="00B95515"/>
    <w:rsid w:val="00BA1CAB"/>
    <w:rsid w:val="00BA4423"/>
    <w:rsid w:val="00BB3F76"/>
    <w:rsid w:val="00BB59BA"/>
    <w:rsid w:val="00BB7FB6"/>
    <w:rsid w:val="00BC2216"/>
    <w:rsid w:val="00BC6DA5"/>
    <w:rsid w:val="00BD2647"/>
    <w:rsid w:val="00BD629A"/>
    <w:rsid w:val="00BE0E97"/>
    <w:rsid w:val="00BF2888"/>
    <w:rsid w:val="00C04B9F"/>
    <w:rsid w:val="00C06A44"/>
    <w:rsid w:val="00C20F9B"/>
    <w:rsid w:val="00C211D3"/>
    <w:rsid w:val="00C2764B"/>
    <w:rsid w:val="00C306D7"/>
    <w:rsid w:val="00C32B78"/>
    <w:rsid w:val="00C4109A"/>
    <w:rsid w:val="00C44420"/>
    <w:rsid w:val="00C44EE9"/>
    <w:rsid w:val="00C450C2"/>
    <w:rsid w:val="00C47FC9"/>
    <w:rsid w:val="00C70017"/>
    <w:rsid w:val="00C7216B"/>
    <w:rsid w:val="00C76993"/>
    <w:rsid w:val="00C769BD"/>
    <w:rsid w:val="00C82136"/>
    <w:rsid w:val="00C82E9A"/>
    <w:rsid w:val="00C8396B"/>
    <w:rsid w:val="00C84784"/>
    <w:rsid w:val="00C86B80"/>
    <w:rsid w:val="00CA2298"/>
    <w:rsid w:val="00CA4C8C"/>
    <w:rsid w:val="00CB009E"/>
    <w:rsid w:val="00CB13AB"/>
    <w:rsid w:val="00CC2A9A"/>
    <w:rsid w:val="00CC2B39"/>
    <w:rsid w:val="00CD5528"/>
    <w:rsid w:val="00CE300C"/>
    <w:rsid w:val="00CE5867"/>
    <w:rsid w:val="00CF3F14"/>
    <w:rsid w:val="00CF673A"/>
    <w:rsid w:val="00CF71C4"/>
    <w:rsid w:val="00D01D2F"/>
    <w:rsid w:val="00D03816"/>
    <w:rsid w:val="00D218C1"/>
    <w:rsid w:val="00D24F15"/>
    <w:rsid w:val="00D25D72"/>
    <w:rsid w:val="00D27821"/>
    <w:rsid w:val="00D32A70"/>
    <w:rsid w:val="00D33282"/>
    <w:rsid w:val="00D34559"/>
    <w:rsid w:val="00D41CB5"/>
    <w:rsid w:val="00D443D8"/>
    <w:rsid w:val="00D445C2"/>
    <w:rsid w:val="00D44660"/>
    <w:rsid w:val="00D45B5D"/>
    <w:rsid w:val="00D46F0A"/>
    <w:rsid w:val="00D50EE1"/>
    <w:rsid w:val="00D52B3C"/>
    <w:rsid w:val="00D53016"/>
    <w:rsid w:val="00D65D00"/>
    <w:rsid w:val="00D72636"/>
    <w:rsid w:val="00D7711C"/>
    <w:rsid w:val="00D80054"/>
    <w:rsid w:val="00D8052A"/>
    <w:rsid w:val="00D84169"/>
    <w:rsid w:val="00D86243"/>
    <w:rsid w:val="00D919E1"/>
    <w:rsid w:val="00DA07A0"/>
    <w:rsid w:val="00DA2FA9"/>
    <w:rsid w:val="00DA554A"/>
    <w:rsid w:val="00DB384C"/>
    <w:rsid w:val="00DB52D2"/>
    <w:rsid w:val="00DB5A17"/>
    <w:rsid w:val="00DC7EDC"/>
    <w:rsid w:val="00DD47D2"/>
    <w:rsid w:val="00DE1063"/>
    <w:rsid w:val="00DE1598"/>
    <w:rsid w:val="00DE1CDD"/>
    <w:rsid w:val="00DE26C8"/>
    <w:rsid w:val="00DE2FBE"/>
    <w:rsid w:val="00DF25EC"/>
    <w:rsid w:val="00E042A8"/>
    <w:rsid w:val="00E06E73"/>
    <w:rsid w:val="00E147D9"/>
    <w:rsid w:val="00E14DBC"/>
    <w:rsid w:val="00E17CA2"/>
    <w:rsid w:val="00E2030C"/>
    <w:rsid w:val="00E249D0"/>
    <w:rsid w:val="00E32AD9"/>
    <w:rsid w:val="00E37101"/>
    <w:rsid w:val="00E41083"/>
    <w:rsid w:val="00E45C84"/>
    <w:rsid w:val="00E45FBE"/>
    <w:rsid w:val="00E57B8F"/>
    <w:rsid w:val="00E63A34"/>
    <w:rsid w:val="00E65140"/>
    <w:rsid w:val="00E663E9"/>
    <w:rsid w:val="00E66A8F"/>
    <w:rsid w:val="00E7679E"/>
    <w:rsid w:val="00E812F3"/>
    <w:rsid w:val="00E81688"/>
    <w:rsid w:val="00E8242D"/>
    <w:rsid w:val="00E84F5B"/>
    <w:rsid w:val="00E865F5"/>
    <w:rsid w:val="00E8794D"/>
    <w:rsid w:val="00E903F3"/>
    <w:rsid w:val="00E953A5"/>
    <w:rsid w:val="00EA1AFE"/>
    <w:rsid w:val="00EA6C93"/>
    <w:rsid w:val="00EC045B"/>
    <w:rsid w:val="00EC1220"/>
    <w:rsid w:val="00ED1C50"/>
    <w:rsid w:val="00ED679F"/>
    <w:rsid w:val="00EE52FA"/>
    <w:rsid w:val="00EE5965"/>
    <w:rsid w:val="00EF0D46"/>
    <w:rsid w:val="00EF18D3"/>
    <w:rsid w:val="00EF22E7"/>
    <w:rsid w:val="00EF2774"/>
    <w:rsid w:val="00EF382E"/>
    <w:rsid w:val="00EF522A"/>
    <w:rsid w:val="00EF7112"/>
    <w:rsid w:val="00F0459C"/>
    <w:rsid w:val="00F04A8F"/>
    <w:rsid w:val="00F113EC"/>
    <w:rsid w:val="00F12955"/>
    <w:rsid w:val="00F14DEB"/>
    <w:rsid w:val="00F208A3"/>
    <w:rsid w:val="00F25064"/>
    <w:rsid w:val="00F31302"/>
    <w:rsid w:val="00F34D66"/>
    <w:rsid w:val="00F40A5D"/>
    <w:rsid w:val="00F41CEA"/>
    <w:rsid w:val="00F42A57"/>
    <w:rsid w:val="00F56B9A"/>
    <w:rsid w:val="00F67019"/>
    <w:rsid w:val="00F85978"/>
    <w:rsid w:val="00F928F7"/>
    <w:rsid w:val="00F93FBB"/>
    <w:rsid w:val="00F9579C"/>
    <w:rsid w:val="00FA1BF0"/>
    <w:rsid w:val="00FC0847"/>
    <w:rsid w:val="00FC26DF"/>
    <w:rsid w:val="00FE522E"/>
    <w:rsid w:val="00FF1603"/>
    <w:rsid w:val="00FF5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ACC9C"/>
  <w15:docId w15:val="{858FC95C-C0F7-4300-92C4-5B9601855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B6C"/>
    <w:pPr>
      <w:spacing w:line="240" w:lineRule="auto"/>
      <w:contextualSpacing/>
    </w:pPr>
  </w:style>
  <w:style w:type="paragraph" w:styleId="Heading1">
    <w:name w:val="heading 1"/>
    <w:basedOn w:val="Normal"/>
    <w:next w:val="Normal"/>
    <w:link w:val="Heading1Char"/>
    <w:uiPriority w:val="9"/>
    <w:qFormat/>
    <w:rsid w:val="00FF5378"/>
    <w:pPr>
      <w:keepNext/>
      <w:keepLines/>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6A5C"/>
    <w:pPr>
      <w:keepNext/>
      <w:keepLines/>
      <w:numPr>
        <w:ilvl w:val="1"/>
        <w:numId w:val="3"/>
      </w:numPr>
      <w:spacing w:before="200" w:after="0"/>
      <w:outlineLvl w:val="1"/>
    </w:pPr>
    <w:rPr>
      <w:rFonts w:asciiTheme="majorHAnsi" w:eastAsiaTheme="majorEastAsia" w:hAnsiTheme="majorHAnsi" w:cstheme="majorBidi"/>
      <w:bCs/>
      <w:sz w:val="24"/>
      <w:szCs w:val="26"/>
    </w:rPr>
  </w:style>
  <w:style w:type="paragraph" w:styleId="Heading3">
    <w:name w:val="heading 3"/>
    <w:basedOn w:val="Normal"/>
    <w:next w:val="Normal"/>
    <w:link w:val="Heading3Char"/>
    <w:uiPriority w:val="9"/>
    <w:unhideWhenUsed/>
    <w:qFormat/>
    <w:rsid w:val="00C06A44"/>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6A0C"/>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F537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F537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F537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37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37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F5378"/>
    <w:pPr>
      <w:ind w:left="720"/>
    </w:pPr>
  </w:style>
  <w:style w:type="character" w:customStyle="1" w:styleId="Heading1Char">
    <w:name w:val="Heading 1 Char"/>
    <w:basedOn w:val="DefaultParagraphFont"/>
    <w:link w:val="Heading1"/>
    <w:uiPriority w:val="9"/>
    <w:rsid w:val="00FF53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06A5C"/>
    <w:rPr>
      <w:rFonts w:asciiTheme="majorHAnsi" w:eastAsiaTheme="majorEastAsia" w:hAnsiTheme="majorHAnsi" w:cstheme="majorBidi"/>
      <w:bCs/>
      <w:sz w:val="24"/>
      <w:szCs w:val="26"/>
    </w:rPr>
  </w:style>
  <w:style w:type="character" w:customStyle="1" w:styleId="Heading3Char">
    <w:name w:val="Heading 3 Char"/>
    <w:basedOn w:val="DefaultParagraphFont"/>
    <w:link w:val="Heading3"/>
    <w:uiPriority w:val="9"/>
    <w:rsid w:val="00C06A4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6A0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F537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F537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F537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F537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378"/>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0622C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2C9"/>
    <w:rPr>
      <w:rFonts w:ascii="Tahoma" w:hAnsi="Tahoma" w:cs="Tahoma"/>
      <w:sz w:val="16"/>
      <w:szCs w:val="16"/>
    </w:rPr>
  </w:style>
  <w:style w:type="paragraph" w:styleId="Header">
    <w:name w:val="header"/>
    <w:basedOn w:val="Normal"/>
    <w:link w:val="HeaderChar"/>
    <w:uiPriority w:val="99"/>
    <w:unhideWhenUsed/>
    <w:rsid w:val="00DA2FA9"/>
    <w:pPr>
      <w:tabs>
        <w:tab w:val="center" w:pos="4680"/>
        <w:tab w:val="right" w:pos="9360"/>
      </w:tabs>
      <w:spacing w:after="0"/>
    </w:pPr>
  </w:style>
  <w:style w:type="character" w:customStyle="1" w:styleId="HeaderChar">
    <w:name w:val="Header Char"/>
    <w:basedOn w:val="DefaultParagraphFont"/>
    <w:link w:val="Header"/>
    <w:uiPriority w:val="99"/>
    <w:rsid w:val="00DA2FA9"/>
  </w:style>
  <w:style w:type="paragraph" w:styleId="Footer">
    <w:name w:val="footer"/>
    <w:basedOn w:val="Normal"/>
    <w:link w:val="FooterChar"/>
    <w:uiPriority w:val="99"/>
    <w:unhideWhenUsed/>
    <w:rsid w:val="00DA2FA9"/>
    <w:pPr>
      <w:tabs>
        <w:tab w:val="center" w:pos="4680"/>
        <w:tab w:val="right" w:pos="9360"/>
      </w:tabs>
      <w:spacing w:after="0"/>
    </w:pPr>
  </w:style>
  <w:style w:type="character" w:customStyle="1" w:styleId="FooterChar">
    <w:name w:val="Footer Char"/>
    <w:basedOn w:val="DefaultParagraphFont"/>
    <w:link w:val="Footer"/>
    <w:uiPriority w:val="99"/>
    <w:rsid w:val="00DA2FA9"/>
  </w:style>
  <w:style w:type="table" w:styleId="TableGrid">
    <w:name w:val="Table Grid"/>
    <w:basedOn w:val="TableNormal"/>
    <w:uiPriority w:val="59"/>
    <w:rsid w:val="00DD4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E0E97"/>
    <w:pPr>
      <w:spacing w:after="0" w:line="240" w:lineRule="auto"/>
    </w:pPr>
  </w:style>
  <w:style w:type="character" w:styleId="CommentReference">
    <w:name w:val="annotation reference"/>
    <w:basedOn w:val="DefaultParagraphFont"/>
    <w:uiPriority w:val="99"/>
    <w:semiHidden/>
    <w:unhideWhenUsed/>
    <w:rsid w:val="00663978"/>
    <w:rPr>
      <w:sz w:val="16"/>
      <w:szCs w:val="16"/>
    </w:rPr>
  </w:style>
  <w:style w:type="paragraph" w:styleId="CommentText">
    <w:name w:val="annotation text"/>
    <w:basedOn w:val="Normal"/>
    <w:link w:val="CommentTextChar"/>
    <w:uiPriority w:val="99"/>
    <w:semiHidden/>
    <w:unhideWhenUsed/>
    <w:rsid w:val="00663978"/>
    <w:rPr>
      <w:sz w:val="20"/>
      <w:szCs w:val="20"/>
    </w:rPr>
  </w:style>
  <w:style w:type="character" w:customStyle="1" w:styleId="CommentTextChar">
    <w:name w:val="Comment Text Char"/>
    <w:basedOn w:val="DefaultParagraphFont"/>
    <w:link w:val="CommentText"/>
    <w:uiPriority w:val="99"/>
    <w:semiHidden/>
    <w:rsid w:val="00663978"/>
    <w:rPr>
      <w:sz w:val="20"/>
      <w:szCs w:val="20"/>
    </w:rPr>
  </w:style>
  <w:style w:type="paragraph" w:styleId="CommentSubject">
    <w:name w:val="annotation subject"/>
    <w:basedOn w:val="CommentText"/>
    <w:next w:val="CommentText"/>
    <w:link w:val="CommentSubjectChar"/>
    <w:uiPriority w:val="99"/>
    <w:semiHidden/>
    <w:unhideWhenUsed/>
    <w:rsid w:val="00663978"/>
    <w:rPr>
      <w:b/>
      <w:bCs/>
    </w:rPr>
  </w:style>
  <w:style w:type="character" w:customStyle="1" w:styleId="CommentSubjectChar">
    <w:name w:val="Comment Subject Char"/>
    <w:basedOn w:val="CommentTextChar"/>
    <w:link w:val="CommentSubject"/>
    <w:uiPriority w:val="99"/>
    <w:semiHidden/>
    <w:rsid w:val="00663978"/>
    <w:rPr>
      <w:b/>
      <w:bCs/>
      <w:sz w:val="20"/>
      <w:szCs w:val="20"/>
    </w:rPr>
  </w:style>
  <w:style w:type="paragraph" w:styleId="Caption">
    <w:name w:val="caption"/>
    <w:basedOn w:val="Normal"/>
    <w:next w:val="Normal"/>
    <w:uiPriority w:val="35"/>
    <w:unhideWhenUsed/>
    <w:qFormat/>
    <w:rsid w:val="00926751"/>
    <w:rPr>
      <w:b/>
      <w:bCs/>
      <w:color w:val="4F81BD" w:themeColor="accent1"/>
      <w:sz w:val="18"/>
      <w:szCs w:val="18"/>
    </w:rPr>
  </w:style>
  <w:style w:type="paragraph" w:styleId="Title">
    <w:name w:val="Title"/>
    <w:basedOn w:val="Normal"/>
    <w:next w:val="Normal"/>
    <w:link w:val="TitleChar"/>
    <w:uiPriority w:val="10"/>
    <w:qFormat/>
    <w:rsid w:val="00A1205A"/>
    <w:pPr>
      <w:spacing w:after="0"/>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20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205A"/>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1205A"/>
    <w:rPr>
      <w:rFonts w:eastAsiaTheme="minorEastAsia"/>
      <w:color w:val="5A5A5A" w:themeColor="text1" w:themeTint="A5"/>
      <w:spacing w:val="15"/>
    </w:rPr>
  </w:style>
  <w:style w:type="paragraph" w:styleId="TOCHeading">
    <w:name w:val="TOC Heading"/>
    <w:basedOn w:val="Heading1"/>
    <w:next w:val="Normal"/>
    <w:uiPriority w:val="39"/>
    <w:semiHidden/>
    <w:unhideWhenUsed/>
    <w:qFormat/>
    <w:rsid w:val="00B95515"/>
    <w:pPr>
      <w:numPr>
        <w:numId w:val="0"/>
      </w:numPr>
      <w:spacing w:line="276" w:lineRule="auto"/>
      <w:contextualSpacing w:val="0"/>
      <w:outlineLvl w:val="9"/>
    </w:pPr>
  </w:style>
  <w:style w:type="paragraph" w:styleId="TOC1">
    <w:name w:val="toc 1"/>
    <w:basedOn w:val="Normal"/>
    <w:next w:val="Normal"/>
    <w:autoRedefine/>
    <w:uiPriority w:val="39"/>
    <w:unhideWhenUsed/>
    <w:rsid w:val="00B95515"/>
    <w:pPr>
      <w:spacing w:after="100" w:line="276" w:lineRule="auto"/>
      <w:contextualSpacing w:val="0"/>
    </w:pPr>
  </w:style>
  <w:style w:type="character" w:styleId="Hyperlink">
    <w:name w:val="Hyperlink"/>
    <w:basedOn w:val="DefaultParagraphFont"/>
    <w:uiPriority w:val="99"/>
    <w:unhideWhenUsed/>
    <w:rsid w:val="00B95515"/>
    <w:rPr>
      <w:color w:val="0000FF" w:themeColor="hyperlink"/>
      <w:u w:val="single"/>
    </w:rPr>
  </w:style>
  <w:style w:type="paragraph" w:styleId="Bibliography">
    <w:name w:val="Bibliography"/>
    <w:basedOn w:val="Normal"/>
    <w:next w:val="Normal"/>
    <w:uiPriority w:val="37"/>
    <w:unhideWhenUsed/>
    <w:rsid w:val="00E84F5B"/>
  </w:style>
  <w:style w:type="paragraph" w:customStyle="1" w:styleId="EndNoteBibliographyTitle">
    <w:name w:val="EndNote Bibliography Title"/>
    <w:basedOn w:val="Normal"/>
    <w:link w:val="EndNoteBibliographyTitleChar"/>
    <w:rsid w:val="00A51730"/>
    <w:pPr>
      <w:spacing w:after="0"/>
      <w:jc w:val="center"/>
    </w:pPr>
    <w:rPr>
      <w:rFonts w:ascii="Cambria" w:hAnsi="Cambria"/>
      <w:noProof/>
      <w:sz w:val="24"/>
    </w:rPr>
  </w:style>
  <w:style w:type="character" w:customStyle="1" w:styleId="ListParagraphChar">
    <w:name w:val="List Paragraph Char"/>
    <w:basedOn w:val="DefaultParagraphFont"/>
    <w:link w:val="ListParagraph"/>
    <w:uiPriority w:val="34"/>
    <w:rsid w:val="00A51730"/>
  </w:style>
  <w:style w:type="character" w:customStyle="1" w:styleId="EndNoteBibliographyTitleChar">
    <w:name w:val="EndNote Bibliography Title Char"/>
    <w:basedOn w:val="ListParagraphChar"/>
    <w:link w:val="EndNoteBibliographyTitle"/>
    <w:rsid w:val="00A51730"/>
    <w:rPr>
      <w:rFonts w:ascii="Cambria" w:hAnsi="Cambria"/>
      <w:noProof/>
      <w:sz w:val="24"/>
    </w:rPr>
  </w:style>
  <w:style w:type="paragraph" w:customStyle="1" w:styleId="EndNoteBibliography">
    <w:name w:val="EndNote Bibliography"/>
    <w:basedOn w:val="Normal"/>
    <w:link w:val="EndNoteBibliographyChar"/>
    <w:rsid w:val="00A51730"/>
    <w:rPr>
      <w:rFonts w:ascii="Cambria" w:hAnsi="Cambria"/>
      <w:noProof/>
      <w:sz w:val="24"/>
    </w:rPr>
  </w:style>
  <w:style w:type="character" w:customStyle="1" w:styleId="EndNoteBibliographyChar">
    <w:name w:val="EndNote Bibliography Char"/>
    <w:basedOn w:val="ListParagraphChar"/>
    <w:link w:val="EndNoteBibliography"/>
    <w:rsid w:val="00A51730"/>
    <w:rPr>
      <w:rFonts w:ascii="Cambria" w:hAnsi="Cambria"/>
      <w:noProof/>
      <w:sz w:val="24"/>
    </w:rPr>
  </w:style>
  <w:style w:type="paragraph" w:customStyle="1" w:styleId="Appendixheading3">
    <w:name w:val="Appendix heading 3"/>
    <w:basedOn w:val="Heading3"/>
    <w:next w:val="Normal"/>
    <w:qFormat/>
    <w:rsid w:val="00B07C68"/>
    <w:pPr>
      <w:ind w:left="0"/>
    </w:pPr>
  </w:style>
  <w:style w:type="paragraph" w:styleId="TableofFigures">
    <w:name w:val="table of figures"/>
    <w:basedOn w:val="Normal"/>
    <w:next w:val="Normal"/>
    <w:uiPriority w:val="99"/>
    <w:unhideWhenUsed/>
    <w:rsid w:val="00532673"/>
    <w:pPr>
      <w:spacing w:after="0"/>
    </w:pPr>
  </w:style>
  <w:style w:type="paragraph" w:customStyle="1" w:styleId="AppendixHeading4">
    <w:name w:val="Appendix Heading 4"/>
    <w:basedOn w:val="Heading4"/>
    <w:next w:val="Normal"/>
    <w:qFormat/>
    <w:rsid w:val="00A20A4F"/>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739319">
      <w:bodyDiv w:val="1"/>
      <w:marLeft w:val="0"/>
      <w:marRight w:val="0"/>
      <w:marTop w:val="0"/>
      <w:marBottom w:val="0"/>
      <w:divBdr>
        <w:top w:val="none" w:sz="0" w:space="0" w:color="auto"/>
        <w:left w:val="none" w:sz="0" w:space="0" w:color="auto"/>
        <w:bottom w:val="none" w:sz="0" w:space="0" w:color="auto"/>
        <w:right w:val="none" w:sz="0" w:space="0" w:color="auto"/>
      </w:divBdr>
    </w:div>
    <w:div w:id="813334086">
      <w:bodyDiv w:val="1"/>
      <w:marLeft w:val="0"/>
      <w:marRight w:val="0"/>
      <w:marTop w:val="0"/>
      <w:marBottom w:val="0"/>
      <w:divBdr>
        <w:top w:val="none" w:sz="0" w:space="0" w:color="auto"/>
        <w:left w:val="none" w:sz="0" w:space="0" w:color="auto"/>
        <w:bottom w:val="none" w:sz="0" w:space="0" w:color="auto"/>
        <w:right w:val="none" w:sz="0" w:space="0" w:color="auto"/>
      </w:divBdr>
    </w:div>
    <w:div w:id="1010446410">
      <w:bodyDiv w:val="1"/>
      <w:marLeft w:val="0"/>
      <w:marRight w:val="0"/>
      <w:marTop w:val="0"/>
      <w:marBottom w:val="0"/>
      <w:divBdr>
        <w:top w:val="none" w:sz="0" w:space="0" w:color="auto"/>
        <w:left w:val="none" w:sz="0" w:space="0" w:color="auto"/>
        <w:bottom w:val="none" w:sz="0" w:space="0" w:color="auto"/>
        <w:right w:val="none" w:sz="0" w:space="0" w:color="auto"/>
      </w:divBdr>
    </w:div>
    <w:div w:id="1012806632">
      <w:bodyDiv w:val="1"/>
      <w:marLeft w:val="0"/>
      <w:marRight w:val="0"/>
      <w:marTop w:val="0"/>
      <w:marBottom w:val="0"/>
      <w:divBdr>
        <w:top w:val="none" w:sz="0" w:space="0" w:color="auto"/>
        <w:left w:val="none" w:sz="0" w:space="0" w:color="auto"/>
        <w:bottom w:val="none" w:sz="0" w:space="0" w:color="auto"/>
        <w:right w:val="none" w:sz="0" w:space="0" w:color="auto"/>
      </w:divBdr>
    </w:div>
    <w:div w:id="1178814075">
      <w:bodyDiv w:val="1"/>
      <w:marLeft w:val="0"/>
      <w:marRight w:val="0"/>
      <w:marTop w:val="0"/>
      <w:marBottom w:val="0"/>
      <w:divBdr>
        <w:top w:val="none" w:sz="0" w:space="0" w:color="auto"/>
        <w:left w:val="none" w:sz="0" w:space="0" w:color="auto"/>
        <w:bottom w:val="none" w:sz="0" w:space="0" w:color="auto"/>
        <w:right w:val="none" w:sz="0" w:space="0" w:color="auto"/>
      </w:divBdr>
    </w:div>
    <w:div w:id="1207372963">
      <w:bodyDiv w:val="1"/>
      <w:marLeft w:val="0"/>
      <w:marRight w:val="0"/>
      <w:marTop w:val="0"/>
      <w:marBottom w:val="0"/>
      <w:divBdr>
        <w:top w:val="none" w:sz="0" w:space="0" w:color="auto"/>
        <w:left w:val="none" w:sz="0" w:space="0" w:color="auto"/>
        <w:bottom w:val="none" w:sz="0" w:space="0" w:color="auto"/>
        <w:right w:val="none" w:sz="0" w:space="0" w:color="auto"/>
      </w:divBdr>
    </w:div>
    <w:div w:id="1289318449">
      <w:bodyDiv w:val="1"/>
      <w:marLeft w:val="0"/>
      <w:marRight w:val="0"/>
      <w:marTop w:val="0"/>
      <w:marBottom w:val="0"/>
      <w:divBdr>
        <w:top w:val="none" w:sz="0" w:space="0" w:color="auto"/>
        <w:left w:val="none" w:sz="0" w:space="0" w:color="auto"/>
        <w:bottom w:val="none" w:sz="0" w:space="0" w:color="auto"/>
        <w:right w:val="none" w:sz="0" w:space="0" w:color="auto"/>
      </w:divBdr>
    </w:div>
    <w:div w:id="1375229577">
      <w:bodyDiv w:val="1"/>
      <w:marLeft w:val="0"/>
      <w:marRight w:val="0"/>
      <w:marTop w:val="0"/>
      <w:marBottom w:val="0"/>
      <w:divBdr>
        <w:top w:val="none" w:sz="0" w:space="0" w:color="auto"/>
        <w:left w:val="none" w:sz="0" w:space="0" w:color="auto"/>
        <w:bottom w:val="none" w:sz="0" w:space="0" w:color="auto"/>
        <w:right w:val="none" w:sz="0" w:space="0" w:color="auto"/>
      </w:divBdr>
    </w:div>
    <w:div w:id="1448043061">
      <w:bodyDiv w:val="1"/>
      <w:marLeft w:val="0"/>
      <w:marRight w:val="0"/>
      <w:marTop w:val="0"/>
      <w:marBottom w:val="0"/>
      <w:divBdr>
        <w:top w:val="none" w:sz="0" w:space="0" w:color="auto"/>
        <w:left w:val="none" w:sz="0" w:space="0" w:color="auto"/>
        <w:bottom w:val="none" w:sz="0" w:space="0" w:color="auto"/>
        <w:right w:val="none" w:sz="0" w:space="0" w:color="auto"/>
      </w:divBdr>
    </w:div>
    <w:div w:id="1629554735">
      <w:bodyDiv w:val="1"/>
      <w:marLeft w:val="0"/>
      <w:marRight w:val="0"/>
      <w:marTop w:val="0"/>
      <w:marBottom w:val="0"/>
      <w:divBdr>
        <w:top w:val="none" w:sz="0" w:space="0" w:color="auto"/>
        <w:left w:val="none" w:sz="0" w:space="0" w:color="auto"/>
        <w:bottom w:val="none" w:sz="0" w:space="0" w:color="auto"/>
        <w:right w:val="none" w:sz="0" w:space="0" w:color="auto"/>
      </w:divBdr>
    </w:div>
    <w:div w:id="1881159789">
      <w:bodyDiv w:val="1"/>
      <w:marLeft w:val="0"/>
      <w:marRight w:val="0"/>
      <w:marTop w:val="0"/>
      <w:marBottom w:val="0"/>
      <w:divBdr>
        <w:top w:val="none" w:sz="0" w:space="0" w:color="auto"/>
        <w:left w:val="none" w:sz="0" w:space="0" w:color="auto"/>
        <w:bottom w:val="none" w:sz="0" w:space="0" w:color="auto"/>
        <w:right w:val="none" w:sz="0" w:space="0" w:color="auto"/>
      </w:divBdr>
    </w:div>
    <w:div w:id="1900096516">
      <w:bodyDiv w:val="1"/>
      <w:marLeft w:val="0"/>
      <w:marRight w:val="0"/>
      <w:marTop w:val="0"/>
      <w:marBottom w:val="0"/>
      <w:divBdr>
        <w:top w:val="none" w:sz="0" w:space="0" w:color="auto"/>
        <w:left w:val="none" w:sz="0" w:space="0" w:color="auto"/>
        <w:bottom w:val="none" w:sz="0" w:space="0" w:color="auto"/>
        <w:right w:val="none" w:sz="0" w:space="0" w:color="auto"/>
      </w:divBdr>
    </w:div>
    <w:div w:id="1998726083">
      <w:bodyDiv w:val="1"/>
      <w:marLeft w:val="0"/>
      <w:marRight w:val="0"/>
      <w:marTop w:val="0"/>
      <w:marBottom w:val="0"/>
      <w:divBdr>
        <w:top w:val="none" w:sz="0" w:space="0" w:color="auto"/>
        <w:left w:val="none" w:sz="0" w:space="0" w:color="auto"/>
        <w:bottom w:val="none" w:sz="0" w:space="0" w:color="auto"/>
        <w:right w:val="none" w:sz="0" w:space="0" w:color="auto"/>
      </w:divBdr>
    </w:div>
    <w:div w:id="204290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eg"/><Relationship Id="rId42" Type="http://schemas.openxmlformats.org/officeDocument/2006/relationships/image" Target="media/image23.png"/><Relationship Id="rId47" Type="http://schemas.openxmlformats.org/officeDocument/2006/relationships/hyperlink" Target="https://github.com/jmgodlewski/EchoCAL" TargetMode="External"/><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theme" Target="theme/theme1.xml"/><Relationship Id="rId16" Type="http://schemas.openxmlformats.org/officeDocument/2006/relationships/hyperlink" Target="file:///D:\MartiniActiveProjects\EchoCal\EchoCAL_docs_combined\EchoCal_Complete_Documentation.docx" TargetMode="External"/><Relationship Id="rId11" Type="http://schemas.openxmlformats.org/officeDocument/2006/relationships/hyperlink" Target="file:///D:\MartiniActiveProjects\EchoCal\EchoCAL_docs_combined\EchoCal_Complete_Documentation.docx" TargetMode="Externa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0.png"/><Relationship Id="rId79"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9" Type="http://schemas.openxmlformats.org/officeDocument/2006/relationships/image" Target="media/image5.jpeg"/><Relationship Id="rId14" Type="http://schemas.openxmlformats.org/officeDocument/2006/relationships/hyperlink" Target="file:///D:\MartiniActiveProjects\EchoCal\EchoCAL_docs_combined\EchoCal_Complete_Documentation.docx" TargetMode="Externa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hyperlink" Target="https://www.parallax.com/downloads/parallax-serial-terminal" TargetMode="External"/><Relationship Id="rId8" Type="http://schemas.openxmlformats.org/officeDocument/2006/relationships/image" Target="media/image1.gif"/><Relationship Id="rId51" Type="http://schemas.openxmlformats.org/officeDocument/2006/relationships/image" Target="media/image29.png"/><Relationship Id="rId72" Type="http://schemas.openxmlformats.org/officeDocument/2006/relationships/image" Target="media/image48.jpeg"/><Relationship Id="rId80"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hyperlink" Target="file:///D:\MartiniActiveProjects\EchoCal\EchoCAL_docs_combined\EchoCal_Complete_Documentation.docx" TargetMode="Externa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hyperlink" Target="https://github.com/MMartini1/PEMAD-ESB-EchoCAL" TargetMode="External"/><Relationship Id="rId46" Type="http://schemas.openxmlformats.org/officeDocument/2006/relationships/hyperlink" Target="https://www.oracle.com/technetwork/java/javase/downloads/index.html" TargetMode="External"/><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6.jpeg"/><Relationship Id="rId41" Type="http://schemas.openxmlformats.org/officeDocument/2006/relationships/image" Target="media/image22.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hyperlink" Target="https://www.parallax.com/product/p8x32a-d40" TargetMode="External"/><Relationship Id="rId75" Type="http://schemas.openxmlformats.org/officeDocument/2006/relationships/image" Target="media/image51.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MartiniActiveProjects\EchoCal\EchoCAL_docs_combined\EchoCal_Complete_Documentation.docx" TargetMode="External"/><Relationship Id="rId23" Type="http://schemas.openxmlformats.org/officeDocument/2006/relationships/image" Target="media/image9.png"/><Relationship Id="rId28" Type="http://schemas.openxmlformats.org/officeDocument/2006/relationships/comments" Target="comments.xml"/><Relationship Id="rId36" Type="http://schemas.openxmlformats.org/officeDocument/2006/relationships/image" Target="media/image20.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hyperlink" Target="file:///D:\MartiniActiveProjects\EchoCal\EchoCAL_docs_combined\EchoCal_Complete_Documentation.docx" TargetMode="Externa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49.jpeg"/><Relationship Id="rId78" Type="http://schemas.openxmlformats.org/officeDocument/2006/relationships/image" Target="media/image53.png"/><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file:///D:\MartiniActiveProjects\EchoCal\EchoCAL_docs_combined\EchoCal_Complete_Documentation.docx" TargetMode="External"/><Relationship Id="rId18" Type="http://schemas.openxmlformats.org/officeDocument/2006/relationships/image" Target="media/image4.jpeg"/><Relationship Id="rId39" Type="http://schemas.openxmlformats.org/officeDocument/2006/relationships/hyperlink" Target="https://netbeans.org/" TargetMode="External"/><Relationship Id="rId34" Type="http://schemas.openxmlformats.org/officeDocument/2006/relationships/image" Target="media/image18.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hyperlink" Target="https://www.parallax.com/downloads/propeller-tool-software-windows-spin-assembly" TargetMode="External"/><Relationship Id="rId2" Type="http://schemas.openxmlformats.org/officeDocument/2006/relationships/numbering" Target="numbering.xml"/><Relationship Id="rId29" Type="http://schemas.microsoft.com/office/2011/relationships/commentsExtended" Target="commentsExtended.xml"/><Relationship Id="rId24" Type="http://schemas.openxmlformats.org/officeDocument/2006/relationships/image" Target="media/image10.jpeg"/><Relationship Id="rId40" Type="http://schemas.openxmlformats.org/officeDocument/2006/relationships/hyperlink" Target="https://github.com/jmgodlewski/EchoCAL" TargetMode="External"/><Relationship Id="rId45" Type="http://schemas.openxmlformats.org/officeDocument/2006/relationships/hyperlink" Target="https://netbeans.org" TargetMode="External"/><Relationship Id="rId66"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oote</b:Tag>
    <b:SourceType>JournalArticle</b:SourceType>
    <b:Guid>{B784E681-B35E-4ED7-9C19-09C4D62F4AB0}</b:Guid>
    <b:RefOrder>1</b:RefOrder>
  </b:Source>
</b:Sources>
</file>

<file path=customXml/itemProps1.xml><?xml version="1.0" encoding="utf-8"?>
<ds:datastoreItem xmlns:ds="http://schemas.openxmlformats.org/officeDocument/2006/customXml" ds:itemID="{9A091A93-0AD1-47C6-83CB-6970786CA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5</TotalTime>
  <Pages>64</Pages>
  <Words>11527</Words>
  <Characters>65710</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j.johnson</dc:creator>
  <cp:lastModifiedBy>Marinna.Martini</cp:lastModifiedBy>
  <cp:revision>202</cp:revision>
  <cp:lastPrinted>2018-03-12T14:18:00Z</cp:lastPrinted>
  <dcterms:created xsi:type="dcterms:W3CDTF">2021-03-12T19:29:00Z</dcterms:created>
  <dcterms:modified xsi:type="dcterms:W3CDTF">2021-03-19T19:12:00Z</dcterms:modified>
</cp:coreProperties>
</file>